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3131A6" w14:textId="61F0D417" w:rsidR="003B4DEB" w:rsidRDefault="00040266">
      <w:pPr>
        <w:rPr>
          <w:szCs w:val="24"/>
        </w:rPr>
      </w:pPr>
      <w:bookmarkStart w:id="0" w:name="_GoBack"/>
      <w:bookmarkEnd w:id="0"/>
      <w:r>
        <w:rPr>
          <w:b/>
          <w:sz w:val="28"/>
          <w:szCs w:val="28"/>
        </w:rPr>
        <w:t xml:space="preserve">Reducing Clinician Burden: Clinical Workflow </w:t>
      </w:r>
      <w:r w:rsidR="002B3594">
        <w:rPr>
          <w:b/>
          <w:sz w:val="28"/>
          <w:szCs w:val="28"/>
        </w:rPr>
        <w:t xml:space="preserve">and </w:t>
      </w:r>
      <w:r>
        <w:rPr>
          <w:b/>
          <w:sz w:val="28"/>
          <w:szCs w:val="28"/>
        </w:rPr>
        <w:t>Usability</w:t>
      </w:r>
    </w:p>
    <w:p w14:paraId="401C22C5" w14:textId="126EB06B" w:rsidR="00040266" w:rsidRDefault="00040266">
      <w:pPr>
        <w:rPr>
          <w:szCs w:val="24"/>
        </w:rPr>
      </w:pPr>
    </w:p>
    <w:p w14:paraId="3B72ABF9" w14:textId="22DB2C49" w:rsidR="00040266" w:rsidRDefault="00E5603E">
      <w:pPr>
        <w:rPr>
          <w:szCs w:val="24"/>
        </w:rPr>
      </w:pPr>
      <w:r>
        <w:rPr>
          <w:b/>
          <w:szCs w:val="24"/>
        </w:rPr>
        <w:t xml:space="preserve">1.0 </w:t>
      </w:r>
      <w:r w:rsidR="00040266">
        <w:rPr>
          <w:b/>
          <w:szCs w:val="24"/>
        </w:rPr>
        <w:t>Scope</w:t>
      </w:r>
      <w:r>
        <w:rPr>
          <w:b/>
          <w:szCs w:val="24"/>
        </w:rPr>
        <w:t xml:space="preserve"> and Definition</w:t>
      </w:r>
      <w:r w:rsidR="00B03CD9">
        <w:rPr>
          <w:b/>
          <w:szCs w:val="24"/>
        </w:rPr>
        <w:t>s</w:t>
      </w:r>
    </w:p>
    <w:p w14:paraId="13B955C2" w14:textId="481BB94F" w:rsidR="00040266" w:rsidRDefault="00040266">
      <w:pPr>
        <w:rPr>
          <w:szCs w:val="24"/>
        </w:rPr>
      </w:pPr>
    </w:p>
    <w:p w14:paraId="6AA0F0A0" w14:textId="6C22E358" w:rsidR="00040266" w:rsidRDefault="00040266">
      <w:pPr>
        <w:rPr>
          <w:szCs w:val="24"/>
        </w:rPr>
      </w:pPr>
      <w:r>
        <w:rPr>
          <w:szCs w:val="24"/>
        </w:rPr>
        <w:t>In scope:</w:t>
      </w:r>
    </w:p>
    <w:p w14:paraId="1178A141" w14:textId="773FC178" w:rsidR="00040266" w:rsidRDefault="00425DC4" w:rsidP="00040266">
      <w:pPr>
        <w:pStyle w:val="ListParagraph"/>
        <w:numPr>
          <w:ilvl w:val="0"/>
          <w:numId w:val="1"/>
        </w:numPr>
        <w:rPr>
          <w:szCs w:val="24"/>
        </w:rPr>
      </w:pPr>
      <w:r>
        <w:rPr>
          <w:szCs w:val="24"/>
        </w:rPr>
        <w:t>Physician</w:t>
      </w:r>
      <w:r w:rsidR="00827348">
        <w:rPr>
          <w:szCs w:val="24"/>
        </w:rPr>
        <w:t xml:space="preserve"> </w:t>
      </w:r>
      <w:r>
        <w:rPr>
          <w:szCs w:val="24"/>
        </w:rPr>
        <w:t xml:space="preserve">physical and mental activities, technologies, tools, </w:t>
      </w:r>
      <w:r w:rsidR="002B3594">
        <w:rPr>
          <w:szCs w:val="24"/>
        </w:rPr>
        <w:t>environments, teams, and organizations</w:t>
      </w:r>
      <w:r>
        <w:rPr>
          <w:szCs w:val="24"/>
        </w:rPr>
        <w:t xml:space="preserve"> involved in patient care</w:t>
      </w:r>
    </w:p>
    <w:p w14:paraId="0D6C5E4A" w14:textId="18F9937E" w:rsidR="002B3594" w:rsidRDefault="002B3594" w:rsidP="00040266">
      <w:pPr>
        <w:pStyle w:val="ListParagraph"/>
        <w:numPr>
          <w:ilvl w:val="0"/>
          <w:numId w:val="1"/>
        </w:numPr>
        <w:rPr>
          <w:szCs w:val="24"/>
        </w:rPr>
      </w:pPr>
      <w:r>
        <w:rPr>
          <w:szCs w:val="24"/>
        </w:rPr>
        <w:t>Directed sequences of actions</w:t>
      </w:r>
    </w:p>
    <w:p w14:paraId="50F918D7" w14:textId="7C8F72C6" w:rsidR="002B3594" w:rsidRDefault="000144AF" w:rsidP="002B3594">
      <w:pPr>
        <w:pStyle w:val="ListParagraph"/>
        <w:numPr>
          <w:ilvl w:val="1"/>
          <w:numId w:val="1"/>
        </w:numPr>
        <w:rPr>
          <w:szCs w:val="24"/>
        </w:rPr>
      </w:pPr>
      <w:r>
        <w:rPr>
          <w:szCs w:val="24"/>
        </w:rPr>
        <w:t>P</w:t>
      </w:r>
      <w:r w:rsidR="002B3594">
        <w:rPr>
          <w:szCs w:val="24"/>
        </w:rPr>
        <w:t>erformed by physicians</w:t>
      </w:r>
    </w:p>
    <w:p w14:paraId="0A1BA1EE" w14:textId="19A37B28" w:rsidR="002B3594" w:rsidRDefault="002B3594" w:rsidP="002B3594">
      <w:pPr>
        <w:pStyle w:val="ListParagraph"/>
        <w:numPr>
          <w:ilvl w:val="1"/>
          <w:numId w:val="1"/>
        </w:numPr>
        <w:rPr>
          <w:szCs w:val="24"/>
        </w:rPr>
      </w:pPr>
      <w:r>
        <w:rPr>
          <w:szCs w:val="24"/>
        </w:rPr>
        <w:t>Consum</w:t>
      </w:r>
      <w:r w:rsidR="00AB4AE7">
        <w:rPr>
          <w:szCs w:val="24"/>
        </w:rPr>
        <w:t>ing</w:t>
      </w:r>
      <w:r>
        <w:rPr>
          <w:szCs w:val="24"/>
        </w:rPr>
        <w:t>, transform</w:t>
      </w:r>
      <w:r w:rsidR="00AB4AE7">
        <w:rPr>
          <w:szCs w:val="24"/>
        </w:rPr>
        <w:t>ing</w:t>
      </w:r>
      <w:r>
        <w:rPr>
          <w:szCs w:val="24"/>
        </w:rPr>
        <w:t>, and/or produc</w:t>
      </w:r>
      <w:r w:rsidR="00AB4AE7">
        <w:rPr>
          <w:szCs w:val="24"/>
        </w:rPr>
        <w:t>ing</w:t>
      </w:r>
      <w:r>
        <w:rPr>
          <w:szCs w:val="24"/>
        </w:rPr>
        <w:t xml:space="preserve"> information</w:t>
      </w:r>
      <w:r w:rsidR="008D3C46">
        <w:rPr>
          <w:szCs w:val="24"/>
        </w:rPr>
        <w:t xml:space="preserve"> (note patient outcomes are </w:t>
      </w:r>
      <w:r w:rsidR="009261A1">
        <w:rPr>
          <w:szCs w:val="24"/>
        </w:rPr>
        <w:t xml:space="preserve">considered </w:t>
      </w:r>
      <w:r w:rsidR="008D3C46">
        <w:rPr>
          <w:szCs w:val="24"/>
        </w:rPr>
        <w:t>information)</w:t>
      </w:r>
    </w:p>
    <w:p w14:paraId="78FFA034" w14:textId="346AAD63" w:rsidR="002B3594" w:rsidRDefault="000144AF" w:rsidP="002B3594">
      <w:pPr>
        <w:pStyle w:val="ListParagraph"/>
        <w:numPr>
          <w:ilvl w:val="1"/>
          <w:numId w:val="1"/>
        </w:numPr>
        <w:rPr>
          <w:szCs w:val="24"/>
        </w:rPr>
      </w:pPr>
      <w:r>
        <w:rPr>
          <w:szCs w:val="24"/>
        </w:rPr>
        <w:t>P</w:t>
      </w:r>
      <w:r w:rsidR="002B3594">
        <w:rPr>
          <w:szCs w:val="24"/>
        </w:rPr>
        <w:t>erformed to assess, change, or maintain the health of a patient</w:t>
      </w:r>
    </w:p>
    <w:p w14:paraId="182E2985" w14:textId="1A86A67F" w:rsidR="00EC1BB7" w:rsidRPr="00080D43" w:rsidRDefault="00AD238E" w:rsidP="00AD238E">
      <w:pPr>
        <w:pStyle w:val="ListParagraph"/>
        <w:numPr>
          <w:ilvl w:val="0"/>
          <w:numId w:val="1"/>
        </w:numPr>
        <w:rPr>
          <w:szCs w:val="24"/>
        </w:rPr>
      </w:pPr>
      <w:r w:rsidRPr="00080D43">
        <w:rPr>
          <w:szCs w:val="24"/>
        </w:rPr>
        <w:t xml:space="preserve">Impact of </w:t>
      </w:r>
      <w:r w:rsidR="00D469D9" w:rsidRPr="00080D43">
        <w:rPr>
          <w:szCs w:val="24"/>
        </w:rPr>
        <w:t>reimbursement</w:t>
      </w:r>
      <w:r w:rsidRPr="00080D43">
        <w:rPr>
          <w:szCs w:val="24"/>
        </w:rPr>
        <w:t xml:space="preserve"> regulations on clinical work flow</w:t>
      </w:r>
    </w:p>
    <w:p w14:paraId="4F5DE7DE" w14:textId="6BD88341" w:rsidR="00425DC4" w:rsidRDefault="00425DC4" w:rsidP="00425DC4">
      <w:pPr>
        <w:rPr>
          <w:szCs w:val="24"/>
        </w:rPr>
      </w:pPr>
    </w:p>
    <w:p w14:paraId="6C304467" w14:textId="599754BD" w:rsidR="00425DC4" w:rsidRDefault="00425DC4" w:rsidP="00425DC4">
      <w:pPr>
        <w:rPr>
          <w:szCs w:val="24"/>
        </w:rPr>
      </w:pPr>
      <w:r w:rsidRPr="00425DC4">
        <w:rPr>
          <w:szCs w:val="24"/>
        </w:rPr>
        <w:t>Out of scope:</w:t>
      </w:r>
    </w:p>
    <w:p w14:paraId="1D9ABF0A" w14:textId="3A4BAD19" w:rsidR="00425DC4" w:rsidRDefault="00425DC4" w:rsidP="00425DC4">
      <w:pPr>
        <w:pStyle w:val="ListParagraph"/>
        <w:numPr>
          <w:ilvl w:val="0"/>
          <w:numId w:val="1"/>
        </w:numPr>
        <w:rPr>
          <w:szCs w:val="24"/>
        </w:rPr>
      </w:pPr>
      <w:r>
        <w:rPr>
          <w:szCs w:val="24"/>
        </w:rPr>
        <w:t xml:space="preserve">Physician </w:t>
      </w:r>
      <w:r w:rsidRPr="00F834BB">
        <w:rPr>
          <w:szCs w:val="24"/>
        </w:rPr>
        <w:t>documentation</w:t>
      </w:r>
      <w:r w:rsidR="00AD238E" w:rsidRPr="00F834BB">
        <w:rPr>
          <w:szCs w:val="24"/>
        </w:rPr>
        <w:t xml:space="preserve"> itself</w:t>
      </w:r>
      <w:r w:rsidRPr="00F834BB">
        <w:rPr>
          <w:szCs w:val="24"/>
        </w:rPr>
        <w:t xml:space="preserve"> </w:t>
      </w:r>
      <w:r>
        <w:rPr>
          <w:szCs w:val="24"/>
        </w:rPr>
        <w:t>(addressed in a separate document)</w:t>
      </w:r>
    </w:p>
    <w:p w14:paraId="7DC8F5DB" w14:textId="5364152A" w:rsidR="00425DC4" w:rsidRDefault="00425DC4" w:rsidP="00425DC4">
      <w:pPr>
        <w:pStyle w:val="ListParagraph"/>
        <w:numPr>
          <w:ilvl w:val="0"/>
          <w:numId w:val="1"/>
        </w:numPr>
        <w:rPr>
          <w:szCs w:val="24"/>
        </w:rPr>
      </w:pPr>
      <w:r>
        <w:rPr>
          <w:szCs w:val="24"/>
        </w:rPr>
        <w:t xml:space="preserve">Workflows of nurses and </w:t>
      </w:r>
      <w:r w:rsidR="00F834BB">
        <w:rPr>
          <w:szCs w:val="24"/>
        </w:rPr>
        <w:t>other primary</w:t>
      </w:r>
      <w:r>
        <w:rPr>
          <w:szCs w:val="24"/>
        </w:rPr>
        <w:t xml:space="preserve"> healthcare professionals</w:t>
      </w:r>
    </w:p>
    <w:p w14:paraId="71482B7A" w14:textId="34810AE9" w:rsidR="002B3594" w:rsidRDefault="002B3594" w:rsidP="002B3594">
      <w:pPr>
        <w:rPr>
          <w:szCs w:val="24"/>
        </w:rPr>
      </w:pPr>
    </w:p>
    <w:p w14:paraId="0D8A0A74" w14:textId="77777777" w:rsidR="00B270EA" w:rsidRDefault="002B3594" w:rsidP="002B3594">
      <w:pPr>
        <w:rPr>
          <w:szCs w:val="24"/>
        </w:rPr>
      </w:pPr>
      <w:r>
        <w:rPr>
          <w:szCs w:val="24"/>
        </w:rPr>
        <w:t>The scope of this discussion includes</w:t>
      </w:r>
      <w:r w:rsidR="008D3C46">
        <w:rPr>
          <w:szCs w:val="24"/>
        </w:rPr>
        <w:t xml:space="preserve"> all activities and processes carried out by physicians as they care for their patients</w:t>
      </w:r>
      <w:r w:rsidR="001852BC">
        <w:rPr>
          <w:szCs w:val="24"/>
        </w:rPr>
        <w:t>.</w:t>
      </w:r>
      <w:r w:rsidR="00AD238E">
        <w:rPr>
          <w:szCs w:val="24"/>
        </w:rPr>
        <w:t xml:space="preserve"> </w:t>
      </w:r>
      <w:r w:rsidR="001852BC">
        <w:rPr>
          <w:szCs w:val="24"/>
        </w:rPr>
        <w:t>S</w:t>
      </w:r>
      <w:r w:rsidR="008D3C46">
        <w:rPr>
          <w:szCs w:val="24"/>
        </w:rPr>
        <w:t xml:space="preserve">uch activities </w:t>
      </w:r>
      <w:r w:rsidR="009261A1">
        <w:rPr>
          <w:szCs w:val="24"/>
        </w:rPr>
        <w:t xml:space="preserve">may </w:t>
      </w:r>
      <w:r w:rsidR="008D3C46">
        <w:rPr>
          <w:szCs w:val="24"/>
        </w:rPr>
        <w:t xml:space="preserve">include but are not limited to </w:t>
      </w:r>
      <w:r w:rsidR="00F834BB">
        <w:rPr>
          <w:szCs w:val="24"/>
        </w:rPr>
        <w:t xml:space="preserve">1) </w:t>
      </w:r>
      <w:r w:rsidR="008D3C46">
        <w:rPr>
          <w:szCs w:val="24"/>
        </w:rPr>
        <w:t xml:space="preserve">direct interaction with patients, </w:t>
      </w:r>
      <w:r w:rsidR="00F834BB">
        <w:rPr>
          <w:szCs w:val="24"/>
        </w:rPr>
        <w:t xml:space="preserve">2) </w:t>
      </w:r>
      <w:r w:rsidR="008D3C46">
        <w:rPr>
          <w:szCs w:val="24"/>
        </w:rPr>
        <w:t xml:space="preserve">finding, organizing, and analyzing data and information from the medical record, </w:t>
      </w:r>
      <w:r w:rsidR="00F834BB">
        <w:rPr>
          <w:szCs w:val="24"/>
        </w:rPr>
        <w:t xml:space="preserve">3) </w:t>
      </w:r>
      <w:r w:rsidR="008D3C46">
        <w:rPr>
          <w:szCs w:val="24"/>
        </w:rPr>
        <w:t xml:space="preserve">researching information from the medical and scientific literature, </w:t>
      </w:r>
      <w:r w:rsidR="00F834BB">
        <w:rPr>
          <w:szCs w:val="24"/>
        </w:rPr>
        <w:t xml:space="preserve">4) </w:t>
      </w:r>
      <w:r w:rsidR="008D3C46">
        <w:rPr>
          <w:szCs w:val="24"/>
        </w:rPr>
        <w:t xml:space="preserve">making diagnoses and clinical decisions, </w:t>
      </w:r>
      <w:r w:rsidR="00F834BB">
        <w:rPr>
          <w:szCs w:val="24"/>
        </w:rPr>
        <w:t xml:space="preserve">5) </w:t>
      </w:r>
      <w:r w:rsidR="008D3C46">
        <w:rPr>
          <w:szCs w:val="24"/>
        </w:rPr>
        <w:t>writing orders</w:t>
      </w:r>
      <w:r w:rsidR="00F834BB">
        <w:rPr>
          <w:szCs w:val="24"/>
        </w:rPr>
        <w:t xml:space="preserve"> and making</w:t>
      </w:r>
      <w:r w:rsidR="009261A1">
        <w:rPr>
          <w:szCs w:val="24"/>
        </w:rPr>
        <w:t xml:space="preserve"> referrals, </w:t>
      </w:r>
      <w:r w:rsidR="00F834BB">
        <w:rPr>
          <w:szCs w:val="24"/>
        </w:rPr>
        <w:t xml:space="preserve">6) </w:t>
      </w:r>
      <w:r w:rsidR="009261A1">
        <w:rPr>
          <w:szCs w:val="24"/>
        </w:rPr>
        <w:t xml:space="preserve">care coordination and collaboration, </w:t>
      </w:r>
      <w:r w:rsidR="00F834BB">
        <w:rPr>
          <w:szCs w:val="24"/>
        </w:rPr>
        <w:t xml:space="preserve">7) </w:t>
      </w:r>
      <w:r w:rsidR="009261A1">
        <w:rPr>
          <w:szCs w:val="24"/>
        </w:rPr>
        <w:t>population management</w:t>
      </w:r>
      <w:r w:rsidR="00080D43">
        <w:rPr>
          <w:szCs w:val="24"/>
        </w:rPr>
        <w:t xml:space="preserve">, and </w:t>
      </w:r>
      <w:r w:rsidR="00F834BB">
        <w:rPr>
          <w:szCs w:val="24"/>
        </w:rPr>
        <w:t xml:space="preserve">8) </w:t>
      </w:r>
      <w:r w:rsidR="00080D43">
        <w:rPr>
          <w:szCs w:val="24"/>
        </w:rPr>
        <w:t>clinical documentation.</w:t>
      </w:r>
      <w:r w:rsidR="001852BC">
        <w:rPr>
          <w:szCs w:val="24"/>
        </w:rPr>
        <w:t xml:space="preserve"> </w:t>
      </w:r>
      <w:r w:rsidR="00F834BB">
        <w:rPr>
          <w:szCs w:val="24"/>
        </w:rPr>
        <w:t xml:space="preserve">While </w:t>
      </w:r>
      <w:r w:rsidR="00F834BB" w:rsidRPr="00B270EA">
        <w:rPr>
          <w:szCs w:val="24"/>
        </w:rPr>
        <w:t>c</w:t>
      </w:r>
      <w:r w:rsidR="00AD238E" w:rsidRPr="00B270EA">
        <w:rPr>
          <w:szCs w:val="24"/>
        </w:rPr>
        <w:t>linical documentation per se is addressed elsewhere,</w:t>
      </w:r>
      <w:r w:rsidR="00F834BB" w:rsidRPr="00B270EA">
        <w:rPr>
          <w:szCs w:val="24"/>
        </w:rPr>
        <w:t xml:space="preserve"> </w:t>
      </w:r>
      <w:r w:rsidR="00AD238E" w:rsidRPr="00B270EA">
        <w:rPr>
          <w:szCs w:val="24"/>
        </w:rPr>
        <w:t xml:space="preserve">the impact of </w:t>
      </w:r>
      <w:r w:rsidR="00D469D9" w:rsidRPr="00B270EA">
        <w:rPr>
          <w:szCs w:val="24"/>
        </w:rPr>
        <w:t>reimbursement</w:t>
      </w:r>
      <w:r w:rsidR="00AD238E" w:rsidRPr="00B270EA">
        <w:rPr>
          <w:szCs w:val="24"/>
        </w:rPr>
        <w:t xml:space="preserve"> regulations </w:t>
      </w:r>
      <w:r w:rsidR="00F834BB" w:rsidRPr="00B270EA">
        <w:rPr>
          <w:szCs w:val="24"/>
        </w:rPr>
        <w:t>on the clinical documentation component of</w:t>
      </w:r>
      <w:r w:rsidR="00AD238E" w:rsidRPr="00B270EA">
        <w:rPr>
          <w:szCs w:val="24"/>
        </w:rPr>
        <w:t xml:space="preserve"> workflow is in scope.</w:t>
      </w:r>
    </w:p>
    <w:p w14:paraId="6B16CF89" w14:textId="77777777" w:rsidR="00B270EA" w:rsidRDefault="00B270EA" w:rsidP="002B3594">
      <w:pPr>
        <w:rPr>
          <w:szCs w:val="24"/>
        </w:rPr>
      </w:pPr>
    </w:p>
    <w:p w14:paraId="558C582C" w14:textId="4B316E12" w:rsidR="002B3594" w:rsidRDefault="00F834BB" w:rsidP="002B3594">
      <w:pPr>
        <w:rPr>
          <w:szCs w:val="24"/>
        </w:rPr>
      </w:pPr>
      <w:r>
        <w:rPr>
          <w:szCs w:val="24"/>
        </w:rPr>
        <w:t>Of note</w:t>
      </w:r>
      <w:r w:rsidR="001852BC">
        <w:rPr>
          <w:szCs w:val="24"/>
        </w:rPr>
        <w:t>,</w:t>
      </w:r>
      <w:r w:rsidR="009261A1">
        <w:rPr>
          <w:szCs w:val="24"/>
        </w:rPr>
        <w:t xml:space="preserve"> nurses and </w:t>
      </w:r>
      <w:r>
        <w:rPr>
          <w:szCs w:val="24"/>
        </w:rPr>
        <w:t>other primary</w:t>
      </w:r>
      <w:r w:rsidR="009261A1">
        <w:rPr>
          <w:szCs w:val="24"/>
        </w:rPr>
        <w:t xml:space="preserve"> health</w:t>
      </w:r>
      <w:r w:rsidR="00C27B07">
        <w:rPr>
          <w:szCs w:val="24"/>
        </w:rPr>
        <w:t>care</w:t>
      </w:r>
      <w:r w:rsidR="009261A1">
        <w:rPr>
          <w:szCs w:val="24"/>
        </w:rPr>
        <w:t xml:space="preserve"> professionals are also burdened with </w:t>
      </w:r>
      <w:r w:rsidR="001B4AD9">
        <w:rPr>
          <w:szCs w:val="24"/>
        </w:rPr>
        <w:t xml:space="preserve">electronic health record (EHR) </w:t>
      </w:r>
      <w:r w:rsidR="00330BC2">
        <w:rPr>
          <w:szCs w:val="24"/>
        </w:rPr>
        <w:t xml:space="preserve">workflows </w:t>
      </w:r>
      <w:r w:rsidR="001852BC">
        <w:rPr>
          <w:szCs w:val="24"/>
        </w:rPr>
        <w:t xml:space="preserve">which </w:t>
      </w:r>
      <w:r w:rsidR="00B270EA">
        <w:rPr>
          <w:szCs w:val="24"/>
        </w:rPr>
        <w:t>disrupt care delivery and impose</w:t>
      </w:r>
      <w:r w:rsidR="00330BC2">
        <w:rPr>
          <w:szCs w:val="24"/>
        </w:rPr>
        <w:t xml:space="preserve"> inefficiencies because </w:t>
      </w:r>
      <w:r w:rsidR="00B270EA">
        <w:rPr>
          <w:szCs w:val="24"/>
        </w:rPr>
        <w:t>current EHRs</w:t>
      </w:r>
      <w:r w:rsidR="00330BC2">
        <w:rPr>
          <w:szCs w:val="24"/>
        </w:rPr>
        <w:t xml:space="preserve"> do not reflect the clinical work actually done at the bedside.</w:t>
      </w:r>
      <w:r w:rsidR="00B270EA">
        <w:rPr>
          <w:szCs w:val="24"/>
        </w:rPr>
        <w:t xml:space="preserve"> </w:t>
      </w:r>
      <w:r w:rsidR="007B5CA2">
        <w:rPr>
          <w:szCs w:val="24"/>
        </w:rPr>
        <w:t>A key</w:t>
      </w:r>
      <w:r w:rsidR="00B270EA" w:rsidRPr="00B270EA">
        <w:rPr>
          <w:szCs w:val="24"/>
        </w:rPr>
        <w:t xml:space="preserve"> workflow</w:t>
      </w:r>
      <w:r w:rsidR="007B5CA2">
        <w:rPr>
          <w:szCs w:val="24"/>
        </w:rPr>
        <w:t>/</w:t>
      </w:r>
      <w:r w:rsidR="00B270EA" w:rsidRPr="00B270EA">
        <w:rPr>
          <w:szCs w:val="24"/>
        </w:rPr>
        <w:t>usability concern for a future discussion with nurses is that EHR</w:t>
      </w:r>
      <w:r w:rsidR="007B5CA2">
        <w:rPr>
          <w:szCs w:val="24"/>
        </w:rPr>
        <w:t>s’</w:t>
      </w:r>
      <w:r w:rsidR="00B270EA" w:rsidRPr="00B270EA">
        <w:rPr>
          <w:szCs w:val="24"/>
        </w:rPr>
        <w:t xml:space="preserve"> coded data imposes inefficiencies in the nursing workflow based on arbitrary decisions </w:t>
      </w:r>
      <w:r w:rsidR="007B5CA2">
        <w:rPr>
          <w:szCs w:val="24"/>
        </w:rPr>
        <w:t>about</w:t>
      </w:r>
      <w:r w:rsidR="00B270EA" w:rsidRPr="00B270EA">
        <w:rPr>
          <w:szCs w:val="24"/>
        </w:rPr>
        <w:t xml:space="preserve"> how </w:t>
      </w:r>
      <w:r w:rsidR="007B5CA2">
        <w:rPr>
          <w:szCs w:val="24"/>
        </w:rPr>
        <w:t>EHRs</w:t>
      </w:r>
      <w:r w:rsidR="00B270EA" w:rsidRPr="00B270EA">
        <w:rPr>
          <w:szCs w:val="24"/>
        </w:rPr>
        <w:t xml:space="preserve"> code data</w:t>
      </w:r>
      <w:r w:rsidR="007B5CA2">
        <w:rPr>
          <w:szCs w:val="24"/>
        </w:rPr>
        <w:t>, decisions</w:t>
      </w:r>
      <w:r w:rsidR="00B270EA" w:rsidRPr="00B270EA">
        <w:rPr>
          <w:szCs w:val="24"/>
        </w:rPr>
        <w:t xml:space="preserve"> that were made long before interoperability was a requirement. Given the need to exchange data with not just one but hundreds of healthcare providers, use of a standardized terminology for nursing could establish </w:t>
      </w:r>
      <w:r w:rsidR="007B5CA2">
        <w:rPr>
          <w:szCs w:val="24"/>
        </w:rPr>
        <w:t xml:space="preserve">better </w:t>
      </w:r>
      <w:r w:rsidR="00B270EA" w:rsidRPr="00B270EA">
        <w:rPr>
          <w:szCs w:val="24"/>
        </w:rPr>
        <w:t xml:space="preserve">consistency in care delivery and is an important and necessary future discussion. </w:t>
      </w:r>
      <w:r w:rsidR="00330BC2">
        <w:rPr>
          <w:szCs w:val="24"/>
        </w:rPr>
        <w:t xml:space="preserve"> </w:t>
      </w:r>
      <w:r w:rsidR="001852BC">
        <w:rPr>
          <w:szCs w:val="24"/>
        </w:rPr>
        <w:t>T</w:t>
      </w:r>
      <w:r w:rsidR="00330BC2">
        <w:rPr>
          <w:szCs w:val="24"/>
        </w:rPr>
        <w:t xml:space="preserve">he details of these challenges </w:t>
      </w:r>
      <w:r w:rsidR="00C25E13">
        <w:rPr>
          <w:szCs w:val="24"/>
        </w:rPr>
        <w:t>differ significantly</w:t>
      </w:r>
      <w:r w:rsidR="00330BC2">
        <w:rPr>
          <w:szCs w:val="24"/>
        </w:rPr>
        <w:t xml:space="preserve"> from those faced by physicians</w:t>
      </w:r>
      <w:r w:rsidR="00C25E13">
        <w:rPr>
          <w:szCs w:val="24"/>
        </w:rPr>
        <w:t>, and</w:t>
      </w:r>
      <w:r w:rsidR="00330BC2">
        <w:rPr>
          <w:szCs w:val="24"/>
        </w:rPr>
        <w:t xml:space="preserve"> </w:t>
      </w:r>
      <w:r w:rsidR="00C25E13">
        <w:rPr>
          <w:szCs w:val="24"/>
        </w:rPr>
        <w:t>full and independent consideration in a separate document will be necessary to develop effective solutions.</w:t>
      </w:r>
    </w:p>
    <w:p w14:paraId="6C147D3A" w14:textId="6915043E" w:rsidR="00C25E13" w:rsidRDefault="00C25E13" w:rsidP="002B3594">
      <w:pPr>
        <w:rPr>
          <w:szCs w:val="24"/>
        </w:rPr>
      </w:pPr>
    </w:p>
    <w:p w14:paraId="6650A732" w14:textId="6B502F4E" w:rsidR="00C25E13" w:rsidRDefault="00B03CD9" w:rsidP="002B3594">
      <w:pPr>
        <w:rPr>
          <w:szCs w:val="24"/>
        </w:rPr>
      </w:pPr>
      <w:r>
        <w:rPr>
          <w:b/>
          <w:szCs w:val="24"/>
        </w:rPr>
        <w:t xml:space="preserve">2.0 </w:t>
      </w:r>
      <w:r w:rsidR="00C25E13">
        <w:rPr>
          <w:b/>
          <w:szCs w:val="24"/>
        </w:rPr>
        <w:t>Burdens</w:t>
      </w:r>
    </w:p>
    <w:p w14:paraId="3FC4E7CB" w14:textId="7FFD2199" w:rsidR="00C25E13" w:rsidRDefault="00C25E13" w:rsidP="002B3594">
      <w:pPr>
        <w:rPr>
          <w:szCs w:val="24"/>
        </w:rPr>
      </w:pPr>
    </w:p>
    <w:p w14:paraId="2CFED608" w14:textId="02B09CDD" w:rsidR="00C25E13" w:rsidRDefault="00B03CD9" w:rsidP="00357F7E">
      <w:pPr>
        <w:rPr>
          <w:szCs w:val="24"/>
        </w:rPr>
      </w:pPr>
      <w:r>
        <w:rPr>
          <w:szCs w:val="24"/>
        </w:rPr>
        <w:t>2.1 Summary of p</w:t>
      </w:r>
      <w:r w:rsidR="00357F7E">
        <w:rPr>
          <w:szCs w:val="24"/>
        </w:rPr>
        <w:t>hysician clinical workflow burdens</w:t>
      </w:r>
      <w:r w:rsidR="007B5CA2">
        <w:rPr>
          <w:szCs w:val="24"/>
        </w:rPr>
        <w:t xml:space="preserve"> related to </w:t>
      </w:r>
      <w:r w:rsidR="00C27B07">
        <w:rPr>
          <w:szCs w:val="24"/>
        </w:rPr>
        <w:t>healthcare information technology</w:t>
      </w:r>
      <w:r w:rsidR="00357F7E">
        <w:rPr>
          <w:szCs w:val="24"/>
        </w:rPr>
        <w:t>:</w:t>
      </w:r>
    </w:p>
    <w:p w14:paraId="60BF9B9D" w14:textId="31C1B532" w:rsidR="00357F7E" w:rsidRDefault="00357F7E" w:rsidP="00357F7E">
      <w:pPr>
        <w:rPr>
          <w:szCs w:val="24"/>
        </w:rPr>
      </w:pPr>
    </w:p>
    <w:p w14:paraId="46E036B9" w14:textId="63F11CD5" w:rsidR="00234746" w:rsidRDefault="00D469D9" w:rsidP="00357F7E">
      <w:pPr>
        <w:pStyle w:val="ListParagraph"/>
        <w:numPr>
          <w:ilvl w:val="0"/>
          <w:numId w:val="3"/>
        </w:numPr>
        <w:rPr>
          <w:szCs w:val="24"/>
        </w:rPr>
      </w:pPr>
      <w:r w:rsidRPr="00C27B07">
        <w:rPr>
          <w:szCs w:val="24"/>
        </w:rPr>
        <w:t>R</w:t>
      </w:r>
      <w:r w:rsidR="005B620B" w:rsidRPr="00C27B07">
        <w:rPr>
          <w:szCs w:val="24"/>
        </w:rPr>
        <w:t xml:space="preserve">eimbursement regulations. To avoid accusations of billing fraud, physician documentation must include multiple components with little relevance to the encounter being </w:t>
      </w:r>
      <w:r w:rsidR="007B5CA2" w:rsidRPr="00C27B07">
        <w:rPr>
          <w:szCs w:val="24"/>
        </w:rPr>
        <w:t>documented</w:t>
      </w:r>
      <w:r w:rsidR="005B620B" w:rsidRPr="00C27B07">
        <w:rPr>
          <w:szCs w:val="24"/>
        </w:rPr>
        <w:t xml:space="preserve"> and little contribution to quality of care.</w:t>
      </w:r>
      <w:r w:rsidRPr="00C27B07">
        <w:rPr>
          <w:szCs w:val="24"/>
        </w:rPr>
        <w:t xml:space="preserve"> Extra-visit</w:t>
      </w:r>
      <w:r w:rsidR="00C27B07">
        <w:rPr>
          <w:szCs w:val="24"/>
        </w:rPr>
        <w:t xml:space="preserve"> (non-clinical)</w:t>
      </w:r>
      <w:r w:rsidRPr="00C27B07">
        <w:rPr>
          <w:szCs w:val="24"/>
        </w:rPr>
        <w:t xml:space="preserve"> </w:t>
      </w:r>
      <w:r w:rsidR="007B5CA2" w:rsidRPr="00C27B07">
        <w:rPr>
          <w:szCs w:val="24"/>
        </w:rPr>
        <w:t>documentation</w:t>
      </w:r>
      <w:r w:rsidR="008B1EEB" w:rsidRPr="00C27B07">
        <w:rPr>
          <w:szCs w:val="24"/>
        </w:rPr>
        <w:t xml:space="preserve"> </w:t>
      </w:r>
      <w:r w:rsidRPr="00C27B07">
        <w:rPr>
          <w:szCs w:val="24"/>
        </w:rPr>
        <w:t xml:space="preserve">requirements </w:t>
      </w:r>
      <w:r w:rsidR="008B1EEB" w:rsidRPr="00C27B07">
        <w:rPr>
          <w:szCs w:val="24"/>
        </w:rPr>
        <w:t>divert physician time from more productive, clinically relevant activities</w:t>
      </w:r>
      <w:r w:rsidR="008B1EEB">
        <w:rPr>
          <w:color w:val="FF0000"/>
          <w:szCs w:val="24"/>
        </w:rPr>
        <w:t>.</w:t>
      </w:r>
    </w:p>
    <w:p w14:paraId="6F510CDD" w14:textId="0247797F" w:rsidR="00357F7E" w:rsidRDefault="00C27B07" w:rsidP="00357F7E">
      <w:pPr>
        <w:pStyle w:val="ListParagraph"/>
        <w:numPr>
          <w:ilvl w:val="0"/>
          <w:numId w:val="3"/>
        </w:numPr>
        <w:rPr>
          <w:szCs w:val="24"/>
        </w:rPr>
      </w:pPr>
      <w:r>
        <w:rPr>
          <w:szCs w:val="24"/>
        </w:rPr>
        <w:t>EHR system</w:t>
      </w:r>
      <w:r w:rsidR="00AB4AE7">
        <w:rPr>
          <w:szCs w:val="24"/>
        </w:rPr>
        <w:t>s</w:t>
      </w:r>
      <w:r>
        <w:rPr>
          <w:szCs w:val="24"/>
        </w:rPr>
        <w:t xml:space="preserve"> as electronic filing cabinets. </w:t>
      </w:r>
      <w:r w:rsidR="000C6CC4">
        <w:rPr>
          <w:szCs w:val="24"/>
        </w:rPr>
        <w:t>Suboptimal</w:t>
      </w:r>
      <w:r w:rsidR="00357F7E">
        <w:rPr>
          <w:szCs w:val="24"/>
        </w:rPr>
        <w:t xml:space="preserve"> </w:t>
      </w:r>
      <w:r w:rsidR="0037505C">
        <w:rPr>
          <w:szCs w:val="24"/>
        </w:rPr>
        <w:t>interfaces</w:t>
      </w:r>
      <w:r>
        <w:rPr>
          <w:szCs w:val="24"/>
        </w:rPr>
        <w:t xml:space="preserve"> and </w:t>
      </w:r>
      <w:r w:rsidR="00357F7E">
        <w:rPr>
          <w:szCs w:val="24"/>
        </w:rPr>
        <w:t xml:space="preserve">navigation </w:t>
      </w:r>
      <w:r>
        <w:rPr>
          <w:szCs w:val="24"/>
        </w:rPr>
        <w:t>render</w:t>
      </w:r>
      <w:r w:rsidR="00357F7E">
        <w:rPr>
          <w:szCs w:val="24"/>
        </w:rPr>
        <w:t xml:space="preserve"> </w:t>
      </w:r>
      <w:r>
        <w:rPr>
          <w:szCs w:val="24"/>
        </w:rPr>
        <w:t>s</w:t>
      </w:r>
      <w:r w:rsidR="00357F7E">
        <w:rPr>
          <w:szCs w:val="24"/>
        </w:rPr>
        <w:t>earching for, accessing</w:t>
      </w:r>
      <w:r w:rsidR="00AB4AE7">
        <w:rPr>
          <w:szCs w:val="24"/>
        </w:rPr>
        <w:t>,</w:t>
      </w:r>
      <w:r w:rsidR="00357F7E">
        <w:rPr>
          <w:szCs w:val="24"/>
        </w:rPr>
        <w:t xml:space="preserve"> and organizing </w:t>
      </w:r>
      <w:r>
        <w:rPr>
          <w:szCs w:val="24"/>
        </w:rPr>
        <w:t xml:space="preserve">relevant </w:t>
      </w:r>
      <w:r w:rsidR="00357F7E">
        <w:rPr>
          <w:szCs w:val="24"/>
        </w:rPr>
        <w:t>data difficult</w:t>
      </w:r>
    </w:p>
    <w:p w14:paraId="02E6B2E3" w14:textId="68432167" w:rsidR="009A78E2" w:rsidRDefault="009A78E2" w:rsidP="009A78E2">
      <w:pPr>
        <w:pStyle w:val="ListParagraph"/>
        <w:numPr>
          <w:ilvl w:val="0"/>
          <w:numId w:val="3"/>
        </w:numPr>
        <w:rPr>
          <w:szCs w:val="24"/>
        </w:rPr>
      </w:pPr>
      <w:r>
        <w:rPr>
          <w:szCs w:val="24"/>
        </w:rPr>
        <w:lastRenderedPageBreak/>
        <w:t>Document (rather than data) paradigm. Current efforts to improve “interoperability” concentrate on access and interchange of documents, not semantic and syntactic interoperability of data. High quality, discrete data is a prerequisite to the computational use of that data. Integration of data into the structure of the EHR without user intervention is a prerequisite for effective human use of that data.</w:t>
      </w:r>
    </w:p>
    <w:p w14:paraId="1D193052" w14:textId="64137A6F" w:rsidR="00357F7E" w:rsidRDefault="009A78E2" w:rsidP="00357F7E">
      <w:pPr>
        <w:pStyle w:val="ListParagraph"/>
        <w:numPr>
          <w:ilvl w:val="0"/>
          <w:numId w:val="3"/>
        </w:numPr>
        <w:rPr>
          <w:szCs w:val="24"/>
        </w:rPr>
      </w:pPr>
      <w:r>
        <w:rPr>
          <w:szCs w:val="24"/>
        </w:rPr>
        <w:t>EHR systems that dictate rather than adapt to physician workflows.</w:t>
      </w:r>
      <w:r w:rsidR="00357F7E">
        <w:rPr>
          <w:szCs w:val="24"/>
        </w:rPr>
        <w:t xml:space="preserve"> Generic</w:t>
      </w:r>
      <w:r>
        <w:rPr>
          <w:szCs w:val="24"/>
        </w:rPr>
        <w:t>, overly standardized</w:t>
      </w:r>
      <w:r w:rsidR="00357F7E">
        <w:rPr>
          <w:szCs w:val="24"/>
        </w:rPr>
        <w:t xml:space="preserve"> “one size fits all” workflows are imposed across a wide spectrum of clinicians, specialties, and clinical environments, forcing end users to alter their workflow</w:t>
      </w:r>
      <w:r w:rsidR="00476012">
        <w:rPr>
          <w:szCs w:val="24"/>
        </w:rPr>
        <w:t>s</w:t>
      </w:r>
      <w:r w:rsidR="00357F7E">
        <w:rPr>
          <w:szCs w:val="24"/>
        </w:rPr>
        <w:t xml:space="preserve"> to align with the EHR system.</w:t>
      </w:r>
    </w:p>
    <w:p w14:paraId="36A789F3" w14:textId="00A140DB" w:rsidR="00357F7E" w:rsidRDefault="009A78E2" w:rsidP="00357F7E">
      <w:pPr>
        <w:pStyle w:val="ListParagraph"/>
        <w:numPr>
          <w:ilvl w:val="0"/>
          <w:numId w:val="3"/>
        </w:numPr>
        <w:rPr>
          <w:szCs w:val="24"/>
        </w:rPr>
      </w:pPr>
      <w:r>
        <w:rPr>
          <w:szCs w:val="24"/>
        </w:rPr>
        <w:t>Simplistic, algorithm</w:t>
      </w:r>
      <w:r w:rsidR="00476012">
        <w:rPr>
          <w:szCs w:val="24"/>
        </w:rPr>
        <w:t xml:space="preserve">-based interface design forcing </w:t>
      </w:r>
      <w:r>
        <w:rPr>
          <w:szCs w:val="24"/>
        </w:rPr>
        <w:t>limited</w:t>
      </w:r>
      <w:r w:rsidR="00476012">
        <w:rPr>
          <w:szCs w:val="24"/>
        </w:rPr>
        <w:t xml:space="preserve"> sequences of choices and action</w:t>
      </w:r>
      <w:r w:rsidR="005D1D31">
        <w:rPr>
          <w:szCs w:val="24"/>
        </w:rPr>
        <w:t>s on care process</w:t>
      </w:r>
      <w:r w:rsidR="009139A8">
        <w:rPr>
          <w:szCs w:val="24"/>
        </w:rPr>
        <w:t>es</w:t>
      </w:r>
      <w:r w:rsidR="005D1D31">
        <w:rPr>
          <w:szCs w:val="24"/>
        </w:rPr>
        <w:t xml:space="preserve"> </w:t>
      </w:r>
      <w:r>
        <w:rPr>
          <w:szCs w:val="24"/>
        </w:rPr>
        <w:t>that</w:t>
      </w:r>
      <w:r w:rsidR="005D1D31">
        <w:rPr>
          <w:szCs w:val="24"/>
        </w:rPr>
        <w:t xml:space="preserve"> </w:t>
      </w:r>
      <w:r w:rsidR="009139A8">
        <w:rPr>
          <w:szCs w:val="24"/>
        </w:rPr>
        <w:t>are</w:t>
      </w:r>
      <w:r w:rsidR="005D1D31">
        <w:rPr>
          <w:szCs w:val="24"/>
        </w:rPr>
        <w:t xml:space="preserve"> by nature complex, iterative, and subject to multiple constraints</w:t>
      </w:r>
    </w:p>
    <w:p w14:paraId="2937725A" w14:textId="4BBFCDAE" w:rsidR="005D1D31" w:rsidRDefault="000C6CC4" w:rsidP="00357F7E">
      <w:pPr>
        <w:pStyle w:val="ListParagraph"/>
        <w:numPr>
          <w:ilvl w:val="0"/>
          <w:numId w:val="3"/>
        </w:numPr>
        <w:rPr>
          <w:szCs w:val="24"/>
        </w:rPr>
      </w:pPr>
      <w:r>
        <w:rPr>
          <w:szCs w:val="24"/>
        </w:rPr>
        <w:t>Ineffective</w:t>
      </w:r>
      <w:r w:rsidR="00006A6D">
        <w:rPr>
          <w:szCs w:val="24"/>
        </w:rPr>
        <w:t>, non-specific</w:t>
      </w:r>
      <w:r w:rsidR="005D1D31">
        <w:rPr>
          <w:szCs w:val="24"/>
        </w:rPr>
        <w:t xml:space="preserve"> clinical decision support (CDS) tools which are interruptive, fail to integrate key pieces of data in the context of workflow, and inundate clinicians with low value alerts</w:t>
      </w:r>
    </w:p>
    <w:p w14:paraId="7A21B91A" w14:textId="661DABCF" w:rsidR="005D1D31" w:rsidRDefault="00006A6D" w:rsidP="00357F7E">
      <w:pPr>
        <w:pStyle w:val="ListParagraph"/>
        <w:numPr>
          <w:ilvl w:val="0"/>
          <w:numId w:val="3"/>
        </w:numPr>
        <w:rPr>
          <w:szCs w:val="24"/>
        </w:rPr>
      </w:pPr>
      <w:r>
        <w:rPr>
          <w:szCs w:val="24"/>
        </w:rPr>
        <w:t>Lack of context-specific information preprocessing.</w:t>
      </w:r>
      <w:r w:rsidR="005D1D31">
        <w:rPr>
          <w:szCs w:val="24"/>
        </w:rPr>
        <w:t xml:space="preserve"> </w:t>
      </w:r>
      <w:r>
        <w:rPr>
          <w:szCs w:val="24"/>
        </w:rPr>
        <w:t>The resulting information overload often provides more</w:t>
      </w:r>
      <w:r w:rsidR="005D1D31">
        <w:rPr>
          <w:szCs w:val="24"/>
        </w:rPr>
        <w:t xml:space="preserve"> data than is needed in a particular clinical situation with no </w:t>
      </w:r>
      <w:r w:rsidR="000C6CC4">
        <w:rPr>
          <w:szCs w:val="24"/>
        </w:rPr>
        <w:t xml:space="preserve">easy </w:t>
      </w:r>
      <w:r w:rsidR="005D1D31">
        <w:rPr>
          <w:szCs w:val="24"/>
        </w:rPr>
        <w:t xml:space="preserve">way to filter </w:t>
      </w:r>
      <w:r w:rsidR="00EC40CA">
        <w:rPr>
          <w:szCs w:val="24"/>
        </w:rPr>
        <w:t>the data</w:t>
      </w:r>
      <w:r w:rsidR="005D1D31">
        <w:rPr>
          <w:szCs w:val="24"/>
        </w:rPr>
        <w:t xml:space="preserve"> in</w:t>
      </w:r>
      <w:r w:rsidR="00EC40CA">
        <w:rPr>
          <w:szCs w:val="24"/>
        </w:rPr>
        <w:t xml:space="preserve"> </w:t>
      </w:r>
      <w:r w:rsidR="005D1D31">
        <w:rPr>
          <w:szCs w:val="24"/>
        </w:rPr>
        <w:t xml:space="preserve">a context- or </w:t>
      </w:r>
      <w:r w:rsidR="00EC40CA">
        <w:rPr>
          <w:szCs w:val="24"/>
        </w:rPr>
        <w:t>user-determined manner</w:t>
      </w:r>
    </w:p>
    <w:p w14:paraId="6A91FB51" w14:textId="77777777" w:rsidR="008B1EEB" w:rsidRDefault="008B1EEB" w:rsidP="003E15B7">
      <w:pPr>
        <w:rPr>
          <w:szCs w:val="24"/>
        </w:rPr>
      </w:pPr>
    </w:p>
    <w:p w14:paraId="30220C94" w14:textId="28638CC1" w:rsidR="004034B9" w:rsidRDefault="00B03CD9" w:rsidP="003E15B7">
      <w:pPr>
        <w:rPr>
          <w:szCs w:val="24"/>
        </w:rPr>
      </w:pPr>
      <w:r>
        <w:rPr>
          <w:szCs w:val="24"/>
        </w:rPr>
        <w:t xml:space="preserve">2.2 </w:t>
      </w:r>
      <w:r w:rsidRPr="00B03CD9">
        <w:rPr>
          <w:szCs w:val="24"/>
          <w:u w:val="single"/>
        </w:rPr>
        <w:t>History</w:t>
      </w:r>
      <w:r>
        <w:rPr>
          <w:szCs w:val="24"/>
        </w:rPr>
        <w:t>:</w:t>
      </w:r>
    </w:p>
    <w:p w14:paraId="6AF22BB0" w14:textId="3EB15B1D" w:rsidR="003E15B7" w:rsidRDefault="003E15B7" w:rsidP="003E15B7">
      <w:pPr>
        <w:rPr>
          <w:szCs w:val="24"/>
        </w:rPr>
      </w:pPr>
      <w:r w:rsidRPr="003E15B7">
        <w:rPr>
          <w:szCs w:val="24"/>
        </w:rPr>
        <w:t xml:space="preserve">When the </w:t>
      </w:r>
      <w:r w:rsidR="008E147C">
        <w:rPr>
          <w:szCs w:val="24"/>
        </w:rPr>
        <w:t xml:space="preserve">HITECH provisions of the </w:t>
      </w:r>
      <w:r w:rsidRPr="003E15B7">
        <w:rPr>
          <w:szCs w:val="24"/>
        </w:rPr>
        <w:t>American Recovery and Reinvestment Act of 2009 w</w:t>
      </w:r>
      <w:r w:rsidR="008E147C">
        <w:rPr>
          <w:szCs w:val="24"/>
        </w:rPr>
        <w:t>ere</w:t>
      </w:r>
      <w:r w:rsidRPr="003E15B7">
        <w:rPr>
          <w:szCs w:val="24"/>
        </w:rPr>
        <w:t xml:space="preserve"> passed, it was believed that widespread adoption of </w:t>
      </w:r>
      <w:r w:rsidR="008E147C">
        <w:rPr>
          <w:szCs w:val="24"/>
        </w:rPr>
        <w:t xml:space="preserve">EHRs </w:t>
      </w:r>
      <w:r w:rsidRPr="003E15B7">
        <w:rPr>
          <w:szCs w:val="24"/>
        </w:rPr>
        <w:t>would improve healthcare quality, improve patient safety and patient experience,</w:t>
      </w:r>
      <w:r w:rsidR="009139A8">
        <w:rPr>
          <w:szCs w:val="24"/>
        </w:rPr>
        <w:t xml:space="preserve"> and</w:t>
      </w:r>
      <w:r w:rsidRPr="003E15B7">
        <w:rPr>
          <w:szCs w:val="24"/>
        </w:rPr>
        <w:t xml:space="preserve"> impro</w:t>
      </w:r>
      <w:r w:rsidR="008E147C">
        <w:rPr>
          <w:szCs w:val="24"/>
        </w:rPr>
        <w:t>ve the cost efficiency of the American</w:t>
      </w:r>
      <w:r w:rsidRPr="003E15B7">
        <w:rPr>
          <w:szCs w:val="24"/>
        </w:rPr>
        <w:t xml:space="preserve"> healthcare </w:t>
      </w:r>
      <w:r w:rsidR="008E147C">
        <w:rPr>
          <w:szCs w:val="24"/>
        </w:rPr>
        <w:t>system</w:t>
      </w:r>
      <w:r w:rsidRPr="003E15B7">
        <w:rPr>
          <w:szCs w:val="24"/>
        </w:rPr>
        <w:t>.</w:t>
      </w:r>
      <w:r w:rsidRPr="003E15B7">
        <w:rPr>
          <w:szCs w:val="24"/>
        </w:rPr>
        <w:fldChar w:fldCharType="begin"/>
      </w:r>
      <w:r w:rsidRPr="003E15B7">
        <w:rPr>
          <w:szCs w:val="24"/>
        </w:rPr>
        <w:instrText xml:space="preserve"> ADDIN EN.CITE &lt;EndNote&gt;&lt;Cite&gt;&lt;Author&gt;Hillestad&lt;/Author&gt;&lt;Year&gt;2005&lt;/Year&gt;&lt;RecNum&gt;22&lt;/RecNum&gt;&lt;DisplayText&gt;&lt;style face="superscript"&gt;1&lt;/style&gt;&lt;/DisplayText&gt;&lt;record&gt;&lt;rec-number&gt;22&lt;/rec-number&gt;&lt;foreign-keys&gt;&lt;key app="EN" db-id="fzfpteex22vsrkeaz5fvf2xw5pxrpas59zr2" timestamp="1540492136"&gt;22&lt;/key&gt;&lt;key app="ENWeb" db-id=""&gt;0&lt;/key&gt;&lt;/foreign-keys&gt;&lt;ref-type name="Journal Article"&gt;17&lt;/ref-type&gt;&lt;contributors&gt;&lt;authors&gt;&lt;author&gt;Hillestad, R.&lt;/author&gt;&lt;author&gt;Bigelow, J.&lt;/author&gt;&lt;author&gt;Bower, A.&lt;/author&gt;&lt;author&gt;Girosi, F.&lt;/author&gt;&lt;author&gt;Meili, R.&lt;/author&gt;&lt;author&gt;Scoville, R.&lt;/author&gt;&lt;author&gt;Taylor, R.&lt;/author&gt;&lt;/authors&gt;&lt;/contributors&gt;&lt;auth-address&gt;RAND, Santa Monica, California, USA. Richard_Hillestad@rand.org&lt;/auth-address&gt;&lt;titles&gt;&lt;title&gt;Can electronic medical record systems transform health care? Potential health benefits, savings, and costs&lt;/title&gt;&lt;secondary-title&gt;Health Aff (Millwood)&lt;/secondary-title&gt;&lt;/titles&gt;&lt;periodical&gt;&lt;full-title&gt;Health Aff (Millwood)&lt;/full-title&gt;&lt;/periodical&gt;&lt;pages&gt;1103-17&lt;/pages&gt;&lt;volume&gt;24&lt;/volume&gt;&lt;number&gt;5&lt;/number&gt;&lt;edition&gt;2005/09/16&lt;/edition&gt;&lt;keywords&gt;&lt;keyword&gt;Aged&lt;/keyword&gt;&lt;keyword&gt;Cost Control/*economics&lt;/keyword&gt;&lt;keyword&gt;Delivery of Health Care/economics/*organization &amp;amp; administration&lt;/keyword&gt;&lt;keyword&gt;Diffusion of Innovation&lt;/keyword&gt;&lt;keyword&gt;Efficiency, Organizational&lt;/keyword&gt;&lt;keyword&gt;Health Expenditures/trends&lt;/keyword&gt;&lt;keyword&gt;Humans&lt;/keyword&gt;&lt;keyword&gt;*Medical Records Systems, Computerized&lt;/keyword&gt;&lt;keyword&gt;Middle Aged&lt;/keyword&gt;&lt;keyword&gt;Quality of Health Care&lt;/keyword&gt;&lt;keyword&gt;United States&lt;/keyword&gt;&lt;/keywords&gt;&lt;dates&gt;&lt;year&gt;2005&lt;/year&gt;&lt;pub-dates&gt;&lt;date&gt;Sep-Oct&lt;/date&gt;&lt;/pub-dates&gt;&lt;/dates&gt;&lt;isbn&gt;0278-2715 (Print)&amp;#xD;0278-2715 (Linking)&lt;/isbn&gt;&lt;accession-num&gt;16162551&lt;/accession-num&gt;&lt;urls&gt;&lt;related-urls&gt;&lt;url&gt;https://www.ncbi.nlm.nih.gov/pubmed/16162551&lt;/url&gt;&lt;/related-urls&gt;&lt;/urls&gt;&lt;electronic-resource-num&gt;10.1377/hlthaff.24.5.1103&lt;/electronic-resource-num&gt;&lt;/record&gt;&lt;/Cite&gt;&lt;/EndNote&gt;</w:instrText>
      </w:r>
      <w:r w:rsidRPr="003E15B7">
        <w:rPr>
          <w:szCs w:val="24"/>
        </w:rPr>
        <w:fldChar w:fldCharType="separate"/>
      </w:r>
      <w:r w:rsidRPr="003E15B7">
        <w:rPr>
          <w:szCs w:val="24"/>
          <w:vertAlign w:val="superscript"/>
        </w:rPr>
        <w:t>1</w:t>
      </w:r>
      <w:r w:rsidRPr="003E15B7">
        <w:rPr>
          <w:szCs w:val="24"/>
        </w:rPr>
        <w:fldChar w:fldCharType="end"/>
      </w:r>
      <w:r w:rsidRPr="003E15B7">
        <w:rPr>
          <w:szCs w:val="24"/>
        </w:rPr>
        <w:t xml:space="preserve"> </w:t>
      </w:r>
      <w:r w:rsidR="00F72685">
        <w:rPr>
          <w:szCs w:val="24"/>
        </w:rPr>
        <w:t>A</w:t>
      </w:r>
      <w:r w:rsidRPr="003E15B7">
        <w:rPr>
          <w:szCs w:val="24"/>
        </w:rPr>
        <w:t xml:space="preserve"> decade later, with EHRs implemented in roughly 90% of hospitals and physician offices, studies</w:t>
      </w:r>
      <w:r w:rsidRPr="003E15B7">
        <w:rPr>
          <w:szCs w:val="24"/>
        </w:rPr>
        <w:fldChar w:fldCharType="begin">
          <w:fldData xml:space="preserve">PEVuZE5vdGU+PENpdGU+PEF1dGhvcj5TaW5za3k8L0F1dGhvcj48WWVhcj4yMDE2PC9ZZWFyPjxS
ZWNOdW0+Mjk8L1JlY051bT48RGlzcGxheVRleHQ+PHN0eWxlIGZhY2U9InN1cGVyc2NyaXB0Ij4y
LTU8L3N0eWxlPjwvRGlzcGxheVRleHQ+PHJlY29yZD48cmVjLW51bWJlcj4yOTwvcmVjLW51bWJl
cj48Zm9yZWlnbi1rZXlzPjxrZXkgYXBwPSJFTiIgZGItaWQ9ImZ6ZnB0ZWV4MjJ2c3JrZWF6NWZ2
ZjJ4dzVweHJwYXM1OXpyMiIgdGltZXN0YW1wPSIxNTQwNTkyNDMxIj4yOTwva2V5PjxrZXkgYXBw
PSJFTldlYiIgZGItaWQ9IiI+MDwva2V5PjwvZm9yZWlnbi1rZXlzPjxyZWYtdHlwZSBuYW1lPSJK
b3VybmFsIEFydGljbGUiPjE3PC9yZWYtdHlwZT48Y29udHJpYnV0b3JzPjxhdXRob3JzPjxhdXRo
b3I+U2luc2t5LCBDLjwvYXV0aG9yPjxhdXRob3I+Q29sbGlnYW4sIEwuPC9hdXRob3I+PGF1dGhv
cj5MaSwgTC48L2F1dGhvcj48YXV0aG9yPlByZ29tZXQsIE0uPC9hdXRob3I+PGF1dGhvcj5SZXlu
b2xkcywgUy48L2F1dGhvcj48YXV0aG9yPkdvZWRlcnMsIEwuPC9hdXRob3I+PGF1dGhvcj5XZXN0
YnJvb2ssIEouPC9hdXRob3I+PGF1dGhvcj5UdXR0eSwgTS48L2F1dGhvcj48YXV0aG9yPkJsaWtl
LCBHLjwvYXV0aG9yPjwvYXV0aG9ycz48L2NvbnRyaWJ1dG9ycz48YXV0aC1hZGRyZXNzPkZyb20g
dGhlIEFtZXJpY2FuIE1lZGljYWwgQXNzb2NpYXRpb24sIENoaWNhZ28sIElsbGlub2lzOyBTaGFy
cCBFbmQgQWR2aXNvcnksIEhhbm92ZXIsIE5ldyBIYW1wc2hpcmU7IEF1c3RyYWxpYW4gSW5zdGl0
dXRlIG9mIEhlYWx0aCBJbm5vdmF0aW9uLCBNYWNxdWFyaWUgVW5pdmVyc2l0eSwgU3lkbmV5LCBB
dXN0cmFsaWE7IGFuZCBEYXJ0bW91dGgtSGl0Y2hjb2NrIE1lZGljYWwgQ2VudGVyLCBMZWJhbm9u
LCBOZXcgSGFtcHNoaXJlLjwvYXV0aC1hZGRyZXNzPjx0aXRsZXM+PHRpdGxlPkFsbG9jYXRpb24g
b2YgUGh5c2ljaWFuIFRpbWUgaW4gQW1idWxhdG9yeSBQcmFjdGljZTogQSBUaW1lIGFuZCBNb3Rp
b24gU3R1ZHkgaW4gNCBTcGVjaWFsdGllczwvdGl0bGU+PHNlY29uZGFyeS10aXRsZT5Bbm4gSW50
ZXJuIE1lZDwvc2Vjb25kYXJ5LXRpdGxlPjwvdGl0bGVzPjxwZXJpb2RpY2FsPjxmdWxsLXRpdGxl
PkFubiBJbnRlcm4gTWVkPC9mdWxsLXRpdGxlPjwvcGVyaW9kaWNhbD48cGFnZXM+NzUzLTc2MDwv
cGFnZXM+PHZvbHVtZT4xNjU8L3ZvbHVtZT48bnVtYmVyPjExPC9udW1iZXI+PGVkaXRpb24+MjAx
Ni8wOS8wNzwvZWRpdGlvbj48a2V5d29yZHM+PGtleXdvcmQ+QWR1bHQ8L2tleXdvcmQ+PGtleXdv
cmQ+QW1idWxhdG9yeSBDYXJlLypvcmdhbml6YXRpb24gJmFtcDsgYWRtaW5pc3RyYXRpb248L2tl
eXdvcmQ+PGtleXdvcmQ+Q2FyZGlvbG9neS9vcmdhbml6YXRpb24gJmFtcDsgYWRtaW5pc3RyYXRp
b248L2tleXdvcmQ+PGtleXdvcmQ+RWxlY3Ryb25pYyBIZWFsdGggUmVjb3Jkcy9vcmdhbml6YXRp
b24gJmFtcDsgYWRtaW5pc3RyYXRpb248L2tleXdvcmQ+PGtleXdvcmQ+RmFtaWx5IFByYWN0aWNl
L29yZ2FuaXphdGlvbiAmYW1wOyBhZG1pbmlzdHJhdGlvbjwva2V5d29yZD48a2V5d29yZD5GZW1h
bGU8L2tleXdvcmQ+PGtleXdvcmQ+SHVtYW5zPC9rZXl3b3JkPjxrZXl3b3JkPkludGVybmFsIE1l
ZGljaW5lL29yZ2FuaXphdGlvbiAmYW1wOyBhZG1pbmlzdHJhdGlvbjwva2V5d29yZD48a2V5d29y
ZD5NYWxlPC9rZXl3b3JkPjxrZXl3b3JkPk1pZGRsZSBBZ2VkPC9rZXl3b3JkPjxrZXl3b3JkPk9y
dGhvcGVkaWNzL29yZ2FuaXphdGlvbiAmYW1wOyBhZG1pbmlzdHJhdGlvbjwva2V5d29yZD48a2V5
d29yZD5QcmFjdGljZSBNYW5hZ2VtZW50LCBNZWRpY2FsLypvcmdhbml6YXRpb24gJmFtcDsgYWRt
aW5pc3RyYXRpb248L2tleXdvcmQ+PGtleXdvcmQ+KlRpbWUgTWFuYWdlbWVudDwva2V5d29yZD48
a2V5d29yZD5UaW1lIGFuZCBNb3Rpb24gU3R1ZGllczwva2V5d29yZD48a2V5d29yZD5Vbml0ZWQg
U3RhdGVzPC9rZXl3b3JkPjwva2V5d29yZHM+PGRhdGVzPjx5ZWFyPjIwMTY8L3llYXI+PHB1Yi1k
YXRlcz48ZGF0ZT5EZWMgNjwvZGF0ZT48L3B1Yi1kYXRlcz48L2RhdGVzPjxpc2JuPjE1MzktMzcw
NCAoRWxlY3Ryb25pYykmI3hEOzAwMDMtNDgxOSAoTGlua2luZyk8L2lzYm4+PGFjY2Vzc2lvbi1u
dW0+Mjc1OTU0MzA8L2FjY2Vzc2lvbi1udW0+PHVybHM+PHJlbGF0ZWQtdXJscz48dXJsPmh0dHBz
Oi8vd3d3Lm5jYmkubmxtLm5paC5nb3YvcHVibWVkLzI3NTk1NDMwPC91cmw+PC9yZWxhdGVkLXVy
bHM+PC91cmxzPjxlbGVjdHJvbmljLXJlc291cmNlLW51bT4xMC43MzI2L00xNi0wOTYxPC9lbGVj
dHJvbmljLXJlc291cmNlLW51bT48L3JlY29yZD48L0NpdGU+PENpdGU+PEF1dGhvcj5LcmVubjwv
QXV0aG9yPjxZZWFyPjIwMTc8L1llYXI+PFJlY051bT4yODwvUmVjTnVtPjxyZWNvcmQ+PHJlYy1u
dW1iZXI+Mjg8L3JlYy1udW1iZXI+PGZvcmVpZ24ta2V5cz48a2V5IGFwcD0iRU4iIGRiLWlkPSJm
emZwdGVleDIydnNya2VhejVmdmYyeHc1cHhycGFzNTl6cjIiIHRpbWVzdGFtcD0iMTU0MDU5MTU5
NCI+Mjg8L2tleT48a2V5IGFwcD0iRU5XZWIiIGRiLWlkPSIiPjA8L2tleT48L2ZvcmVpZ24ta2V5
cz48cmVmLXR5cGUgbmFtZT0iSm91cm5hbCBBcnRpY2xlIj4xNzwvcmVmLXR5cGU+PGNvbnRyaWJ1
dG9ycz48YXV0aG9ycz48YXV0aG9yPktyZW5uLCBMLjwvYXV0aG9yPjxhdXRob3I+U2NobG9zc21h
biwgRC48L2F1dGhvcj48L2F1dGhvcnM+PC9jb250cmlidXRvcnM+PGF1dGgtYWRkcmVzcz5Db3hI
ZWFsdGgsIDM1NTUgUy4gTmF0aW9uYWwgQXZlLCBTdWl0ZSA0MDEsIFNwcmluZ2ZpZWxkLCBNTyA2
NTgwNyggKikuIEVsZWN0cm9uaWMgYWRkcmVzczogTG91aXMuS3Jlbm5AY294aGVhbHRoLmNvbS4m
I3hEO01lZEluZm9Eb2MgTExDLCAyNDIwIExhY2V3b29kIERyaXZlLCBDb2x1bWJpYSwgTU8gNjUy
MDEoZGFnZ2VyKS4gRWxlY3Ryb25pYyBhZGRyZXNzOiBkc2NobG9zczM5QGdtYWlsLmNvbS48L2F1
dGgtYWRkcmVzcz48dGl0bGVzPjx0aXRsZT5IYXZlIEVsZWN0cm9uaWMgSGVhbHRoIFJlY29yZHMg
SW1wcm92ZWQgdGhlIFF1YWxpdHkgb2YgUGF0aWVudCBDYXJlPzwvdGl0bGU+PHNlY29uZGFyeS10
aXRsZT5QTSBSPC9zZWNvbmRhcnktdGl0bGU+PC90aXRsZXM+PHBlcmlvZGljYWw+PGZ1bGwtdGl0
bGU+UE0gUjwvZnVsbC10aXRsZT48L3BlcmlvZGljYWw+PHBhZ2VzPlM0MS1TNTA8L3BhZ2VzPjx2
b2x1bWU+OTwvdm9sdW1lPjxudW1iZXI+NVM8L251bWJlcj48ZWRpdGlvbj4yMDE3LzA1LzIyPC9l
ZGl0aW9uPjxkYXRlcz48eWVhcj4yMDE3PC95ZWFyPjxwdWItZGF0ZXM+PGRhdGU+TWF5PC9kYXRl
PjwvcHViLWRhdGVzPjwvZGF0ZXM+PGlzYm4+MTkzNC0xNTYzIChFbGVjdHJvbmljKSYjeEQ7MTkz
NC0xNDgyIChMaW5raW5nKTwvaXNibj48YWNjZXNzaW9uLW51bT4yODUyNzUwMzwvYWNjZXNzaW9u
LW51bT48dXJscz48cmVsYXRlZC11cmxzPjx1cmw+aHR0cHM6Ly93d3cubmNiaS5ubG0ubmloLmdv
di9wdWJtZWQvMjg1Mjc1MDM8L3VybD48L3JlbGF0ZWQtdXJscz48L3VybHM+PGVsZWN0cm9uaWMt
cmVzb3VyY2UtbnVtPjEwLjEwMTYvai5wbXJqLjIwMTcuMDQuMDAxPC9lbGVjdHJvbmljLXJlc291
cmNlLW51bT48L3JlY29yZD48L0NpdGU+PENpdGU+PEF1dGhvcj5LZWxsZXJtYW5uPC9BdXRob3I+
PFllYXI+MjAxMzwvWWVhcj48UmVjTnVtPjIzPC9SZWNOdW0+PHJlY29yZD48cmVjLW51bWJlcj4y
MzwvcmVjLW51bWJlcj48Zm9yZWlnbi1rZXlzPjxrZXkgYXBwPSJFTiIgZGItaWQ9ImZ6ZnB0ZWV4
MjJ2c3JrZWF6NWZ2ZjJ4dzVweHJwYXM1OXpyMiIgdGltZXN0YW1wPSIxNTQwNDkyMTk2Ij4yMzwv
a2V5PjxrZXkgYXBwPSJFTldlYiIgZGItaWQ9IiI+MDwva2V5PjwvZm9yZWlnbi1rZXlzPjxyZWYt
dHlwZSBuYW1lPSJKb3VybmFsIEFydGljbGUiPjE3PC9yZWYtdHlwZT48Y29udHJpYnV0b3JzPjxh
dXRob3JzPjxhdXRob3I+S2VsbGVybWFubiwgQS4gTC48L2F1dGhvcj48YXV0aG9yPkpvbmVzLCBT
LiBTLjwvYXV0aG9yPjwvYXV0aG9ycz48L2NvbnRyaWJ1dG9ycz48YXV0aC1hZGRyZXNzPlJBTkQg
Q29ycG9yYXRpb24sIEFybGluZ3RvbiwgVkEsIFVTQS4gQUxLQHJhbmQub3JnPC9hdXRoLWFkZHJl
c3M+PHRpdGxlcz48dGl0bGU+V2hhdCBpdCB3aWxsIHRha2UgdG8gYWNoaWV2ZSB0aGUgYXMteWV0
LXVuZnVsZmlsbGVkIHByb21pc2VzIG9mIGhlYWx0aCBpbmZvcm1hdGlvbiB0ZWNobm9sb2d5PC90
aXRsZT48c2Vjb25kYXJ5LXRpdGxlPkhlYWx0aCBBZmYgKE1pbGx3b29kKTwvc2Vjb25kYXJ5LXRp
dGxlPjwvdGl0bGVzPjxwZXJpb2RpY2FsPjxmdWxsLXRpdGxlPkhlYWx0aCBBZmYgKE1pbGx3b29k
KTwvZnVsbC10aXRsZT48L3BlcmlvZGljYWw+PHBhZ2VzPjYzLTg8L3BhZ2VzPjx2b2x1bWU+MzI8
L3ZvbHVtZT48bnVtYmVyPjE8L251bWJlcj48ZWRpdGlvbj4yMDEzLzAxLzA5PC9lZGl0aW9uPjxr
ZXl3b3Jkcz48a2V5d29yZD5BdHRpdHVkZSBvZiBIZWFsdGggUGVyc29ubmVsPC9rZXl3b3JkPjxr
ZXl3b3JkPkNvc3QgU2F2aW5ncy90cmVuZHM8L2tleXdvcmQ+PGtleXdvcmQ+Q29zdC1CZW5lZml0
IEFuYWx5c2lzPC9rZXl3b3JkPjxrZXl3b3JkPkVmZmljaWVuY3ksIE9yZ2FuaXphdGlvbmFsPC9r
ZXl3b3JkPjxrZXl3b3JkPkVsZWN0cm9uaWMgSGVhbHRoIFJlY29yZHMvKmVjb25vbWljcy8qb3Jn
YW5pemF0aW9uICZhbXA7IGFkbWluaXN0cmF0aW9uPC9rZXl3b3JkPjxrZXl3b3JkPkhlYWx0aCBF
eHBlbmRpdHVyZXMvdHJlbmRzPC9rZXl3b3JkPjxrZXl3b3JkPk1lZGljYWwgSW5mb3JtYXRpY3Mv
ZWNvbm9taWNzLypvcmdhbml6YXRpb24gJmFtcDsgYWRtaW5pc3RyYXRpb248L2tleXdvcmQ+PGtl
eXdvcmQ+UXVhbGl0eSBJbXByb3ZlbWVudC9lY29ub21pY3Mvb3JnYW5pemF0aW9uICZhbXA7IGFk
bWluaXN0cmF0aW9uPC9rZXl3b3JkPjxrZXl3b3JkPlVuaXRlZCBTdGF0ZXM8L2tleXdvcmQ+PC9r
ZXl3b3Jkcz48ZGF0ZXM+PHllYXI+MjAxMzwveWVhcj48cHViLWRhdGVzPjxkYXRlPkphbjwvZGF0
ZT48L3B1Yi1kYXRlcz48L2RhdGVzPjxpc2JuPjE1NDQtNTIwOCAoRWxlY3Ryb25pYykmI3hEOzAy
NzgtMjcxNSAoTGlua2luZyk8L2lzYm4+PGFjY2Vzc2lvbi1udW0+MjMyOTcyNzI8L2FjY2Vzc2lv
bi1udW0+PHVybHM+PHJlbGF0ZWQtdXJscz48dXJsPmh0dHBzOi8vd3d3Lm5jYmkubmxtLm5paC5n
b3YvcHVibWVkLzIzMjk3MjcyPC91cmw+PC9yZWxhdGVkLXVybHM+PC91cmxzPjxlbGVjdHJvbmlj
LXJlc291cmNlLW51bT4xMC4xMzc3L2hsdGhhZmYuMjAxMi4wNjkzPC9lbGVjdHJvbmljLXJlc291
cmNlLW51bT48L3JlY29yZD48L0NpdGU+PENpdGU+PEF1dGhvcj5Bcm5kdDwvQXV0aG9yPjxZZWFy
PjIwMTc8L1llYXI+PFJlY051bT4zMjwvUmVjTnVtPjxyZWNvcmQ+PHJlYy1udW1iZXI+MzI8L3Jl
Yy1udW1iZXI+PGZvcmVpZ24ta2V5cz48a2V5IGFwcD0iRU4iIGRiLWlkPSJmemZwdGVleDIydnNy
a2VhejVmdmYyeHc1cHhycGFzNTl6cjIiIHRpbWVzdGFtcD0iMTU0MDU5NDQwMyI+MzI8L2tleT48
a2V5IGFwcD0iRU5XZWIiIGRiLWlkPSIiPjA8L2tleT48L2ZvcmVpZ24ta2V5cz48cmVmLXR5cGUg
bmFtZT0iSm91cm5hbCBBcnRpY2xlIj4xNzwvcmVmLXR5cGU+PGNvbnRyaWJ1dG9ycz48YXV0aG9y
cz48YXV0aG9yPkFybmR0LCBCLiBHLjwvYXV0aG9yPjxhdXRob3I+QmVhc2xleSwgSi4gVy48L2F1
dGhvcj48YXV0aG9yPldhdGtpbnNvbiwgTS4gRC48L2F1dGhvcj48YXV0aG9yPlRlbXRlLCBKLiBM
LjwvYXV0aG9yPjxhdXRob3I+VHVhbiwgVy4gSi48L2F1dGhvcj48YXV0aG9yPlNpbnNreSwgQy4g
QS48L2F1dGhvcj48YXV0aG9yPkdpbGNocmlzdCwgVi4gSi48L2F1dGhvcj48L2F1dGhvcnM+PC9j
b250cmlidXRvcnM+PGF1dGgtYWRkcmVzcz5TY2hvb2wgb2YgTWVkaWNpbmUgYW5kIFB1YmxpYyBI
ZWFsdGgsIERlcGFydG1lbnQgb2YgRmFtaWx5IE1lZGljaW5lIGFuZCBDb21tdW5pdHkgSGVhbHRo
LCBVbml2ZXJzaXR5IG9mIFdpc2NvbnNpbiwgTWFkaXNvbiwgV2lzY29uc2luIGJyaWFuLmFybmR0
QGZhbW1lZC53aXNjLmVkdS4mI3hEO1NjaG9vbCBvZiBNZWRpY2luZSBhbmQgUHVibGljIEhlYWx0
aCwgRGVwYXJ0bWVudCBvZiBGYW1pbHkgTWVkaWNpbmUgYW5kIENvbW11bml0eSBIZWFsdGgsIFVu
aXZlcnNpdHkgb2YgV2lzY29uc2luLCBNYWRpc29uLCBXaXNjb25zaW4uJiN4RDtVbml2ZXJzaXR5
IG9mIFdpc2NvbnNpbiBDb2xsZWdlIG9mIEVuZ2luZWVyaW5nLCBEZXBhcnRtZW50IG9mIEluZHVz
dHJpYWwgYW5kIFN5c3RlbXMgRW5naW5lZXJpbmcsIE1hZGlzb24sIFdpc2NvbnNpbi4mI3hEO0Ft
ZXJpY2FuIE1lZGljYWwgQXNzb2NpYXRpb24sIENoaWNhZ28sIElsbGlub2lzLjwvYXV0aC1hZGRy
ZXNzPjx0aXRsZXM+PHRpdGxlPlRldGhlcmVkIHRvIHRoZSBFSFI6IFByaW1hcnkgQ2FyZSBQaHlz
aWNpYW4gV29ya2xvYWQgQXNzZXNzbWVudCBVc2luZyBFSFIgRXZlbnQgTG9nIERhdGEgYW5kIFRp
bWUtTW90aW9uIE9ic2VydmF0aW9uczwvdGl0bGU+PHNlY29uZGFyeS10aXRsZT5Bbm4gRmFtIE1l
ZDwvc2Vjb25kYXJ5LXRpdGxlPjwvdGl0bGVzPjxwZXJpb2RpY2FsPjxmdWxsLXRpdGxlPkFubiBG
YW0gTWVkPC9mdWxsLXRpdGxlPjwvcGVyaW9kaWNhbD48cGFnZXM+NDE5LTQyNjwvcGFnZXM+PHZv
bHVtZT4xNTwvdm9sdW1lPjxudW1iZXI+NTwvbnVtYmVyPjxlZGl0aW9uPjIwMTcvMDkvMTM8L2Vk
aXRpb24+PGtleXdvcmRzPjxrZXl3b3JkPkFkdWx0PC9rZXl3b3JkPjxrZXl3b3JkPkJ1cm5vdXQs
IFByb2Zlc3Npb25hbC9ldGlvbG9neTwva2V5d29yZD48a2V5d29yZD5FbGVjdHJvbmljIEhlYWx0
aCBSZWNvcmRzLypzdGF0aXN0aWNzICZhbXA7IG51bWVyaWNhbCBkYXRhPC9rZXl3b3JkPjxrZXl3
b3JkPkZlbWFsZTwva2V5d29yZD48a2V5d29yZD5IdW1hbnM8L2tleXdvcmQ+PGtleXdvcmQ+TWFs
ZTwva2V5d29yZD48a2V5d29yZD5NaWRkbGUgQWdlZDwva2V5d29yZD48a2V5d29yZD5QaHlzaWNp
YW5zLCBQcmltYXJ5IENhcmUvcHN5Y2hvbG9neS8qc3RhdGlzdGljcyAmYW1wOyBudW1lcmljYWwg
ZGF0YTwva2V5d29yZD48a2V5d29yZD5QcmltYXJ5IEhlYWx0aCBDYXJlLyptZXRob2RzPC9rZXl3
b3JkPjxrZXl3b3JkPlJldHJvc3BlY3RpdmUgU3R1ZGllczwva2V5d29yZD48a2V5d29yZD4qVGlt
ZSBhbmQgTW90aW9uIFN0dWRpZXM8L2tleXdvcmQ+PGtleXdvcmQ+V29ya2xvYWQvcHN5Y2hvbG9n
eS8qc3RhdGlzdGljcyAmYW1wOyBudW1lcmljYWwgZGF0YTwva2V5d29yZD48a2V5d29yZD4qYnVy
bm91dDwva2V5d29yZD48a2V5d29yZD4qZWxlY3Ryb25pYyBoZWFsdGggcmVjb3Jkczwva2V5d29y
ZD48a2V5d29yZD4qaGVhbHRoIGluZm9ybWF0aW9uIHRlY2hub2xvZ3k8L2tleXdvcmQ+PGtleXdv
cmQ+KnByYWN0aWNlLWJhc2VkIHJlc2VhcmNoPC9rZXl3b3JkPjxrZXl3b3JkPipwcmltYXJ5IGNh
cmU8L2tleXdvcmQ+PGtleXdvcmQ+Kndvcmtsb2FkPC9rZXl3b3JkPjwva2V5d29yZHM+PGRhdGVz
Pjx5ZWFyPjIwMTc8L3llYXI+PHB1Yi1kYXRlcz48ZGF0ZT5TZXA8L2RhdGU+PC9wdWItZGF0ZXM+
PC9kYXRlcz48aXNibj4xNTQ0LTE3MTcgKEVsZWN0cm9uaWMpJiN4RDsxNTQ0LTE3MDkgKExpbmtp
bmcpPC9pc2JuPjxhY2Nlc3Npb24tbnVtPjI4ODkzODExPC9hY2Nlc3Npb24tbnVtPjx1cmxzPjxy
ZWxhdGVkLXVybHM+PHVybD5odHRwczovL3d3dy5uY2JpLm5sbS5uaWguZ292L3B1Ym1lZC8yODg5
MzgxMTwvdXJsPjwvcmVsYXRlZC11cmxzPjwvdXJscz48Y3VzdG9tMj5QTUM1NTkzNzI0PC9jdXN0
b20yPjxlbGVjdHJvbmljLXJlc291cmNlLW51bT4xMC4xMzcwL2FmbS4yMTIxPC9lbGVjdHJvbmlj
LXJlc291cmNlLW51bT48L3JlY29yZD48L0NpdGU+PC9FbmROb3RlPgB=
</w:fldData>
        </w:fldChar>
      </w:r>
      <w:r w:rsidRPr="003E15B7">
        <w:rPr>
          <w:szCs w:val="24"/>
        </w:rPr>
        <w:instrText xml:space="preserve"> ADDIN EN.CITE </w:instrText>
      </w:r>
      <w:r w:rsidRPr="003E15B7">
        <w:rPr>
          <w:szCs w:val="24"/>
        </w:rPr>
        <w:fldChar w:fldCharType="begin">
          <w:fldData xml:space="preserve">PEVuZE5vdGU+PENpdGU+PEF1dGhvcj5TaW5za3k8L0F1dGhvcj48WWVhcj4yMDE2PC9ZZWFyPjxS
ZWNOdW0+Mjk8L1JlY051bT48RGlzcGxheVRleHQ+PHN0eWxlIGZhY2U9InN1cGVyc2NyaXB0Ij4y
LTU8L3N0eWxlPjwvRGlzcGxheVRleHQ+PHJlY29yZD48cmVjLW51bWJlcj4yOTwvcmVjLW51bWJl
cj48Zm9yZWlnbi1rZXlzPjxrZXkgYXBwPSJFTiIgZGItaWQ9ImZ6ZnB0ZWV4MjJ2c3JrZWF6NWZ2
ZjJ4dzVweHJwYXM1OXpyMiIgdGltZXN0YW1wPSIxNTQwNTkyNDMxIj4yOTwva2V5PjxrZXkgYXBw
PSJFTldlYiIgZGItaWQ9IiI+MDwva2V5PjwvZm9yZWlnbi1rZXlzPjxyZWYtdHlwZSBuYW1lPSJK
b3VybmFsIEFydGljbGUiPjE3PC9yZWYtdHlwZT48Y29udHJpYnV0b3JzPjxhdXRob3JzPjxhdXRo
b3I+U2luc2t5LCBDLjwvYXV0aG9yPjxhdXRob3I+Q29sbGlnYW4sIEwuPC9hdXRob3I+PGF1dGhv
cj5MaSwgTC48L2F1dGhvcj48YXV0aG9yPlByZ29tZXQsIE0uPC9hdXRob3I+PGF1dGhvcj5SZXlu
b2xkcywgUy48L2F1dGhvcj48YXV0aG9yPkdvZWRlcnMsIEwuPC9hdXRob3I+PGF1dGhvcj5XZXN0
YnJvb2ssIEouPC9hdXRob3I+PGF1dGhvcj5UdXR0eSwgTS48L2F1dGhvcj48YXV0aG9yPkJsaWtl
LCBHLjwvYXV0aG9yPjwvYXV0aG9ycz48L2NvbnRyaWJ1dG9ycz48YXV0aC1hZGRyZXNzPkZyb20g
dGhlIEFtZXJpY2FuIE1lZGljYWwgQXNzb2NpYXRpb24sIENoaWNhZ28sIElsbGlub2lzOyBTaGFy
cCBFbmQgQWR2aXNvcnksIEhhbm92ZXIsIE5ldyBIYW1wc2hpcmU7IEF1c3RyYWxpYW4gSW5zdGl0
dXRlIG9mIEhlYWx0aCBJbm5vdmF0aW9uLCBNYWNxdWFyaWUgVW5pdmVyc2l0eSwgU3lkbmV5LCBB
dXN0cmFsaWE7IGFuZCBEYXJ0bW91dGgtSGl0Y2hjb2NrIE1lZGljYWwgQ2VudGVyLCBMZWJhbm9u
LCBOZXcgSGFtcHNoaXJlLjwvYXV0aC1hZGRyZXNzPjx0aXRsZXM+PHRpdGxlPkFsbG9jYXRpb24g
b2YgUGh5c2ljaWFuIFRpbWUgaW4gQW1idWxhdG9yeSBQcmFjdGljZTogQSBUaW1lIGFuZCBNb3Rp
b24gU3R1ZHkgaW4gNCBTcGVjaWFsdGllczwvdGl0bGU+PHNlY29uZGFyeS10aXRsZT5Bbm4gSW50
ZXJuIE1lZDwvc2Vjb25kYXJ5LXRpdGxlPjwvdGl0bGVzPjxwZXJpb2RpY2FsPjxmdWxsLXRpdGxl
PkFubiBJbnRlcm4gTWVkPC9mdWxsLXRpdGxlPjwvcGVyaW9kaWNhbD48cGFnZXM+NzUzLTc2MDwv
cGFnZXM+PHZvbHVtZT4xNjU8L3ZvbHVtZT48bnVtYmVyPjExPC9udW1iZXI+PGVkaXRpb24+MjAx
Ni8wOS8wNzwvZWRpdGlvbj48a2V5d29yZHM+PGtleXdvcmQ+QWR1bHQ8L2tleXdvcmQ+PGtleXdv
cmQ+QW1idWxhdG9yeSBDYXJlLypvcmdhbml6YXRpb24gJmFtcDsgYWRtaW5pc3RyYXRpb248L2tl
eXdvcmQ+PGtleXdvcmQ+Q2FyZGlvbG9neS9vcmdhbml6YXRpb24gJmFtcDsgYWRtaW5pc3RyYXRp
b248L2tleXdvcmQ+PGtleXdvcmQ+RWxlY3Ryb25pYyBIZWFsdGggUmVjb3Jkcy9vcmdhbml6YXRp
b24gJmFtcDsgYWRtaW5pc3RyYXRpb248L2tleXdvcmQ+PGtleXdvcmQ+RmFtaWx5IFByYWN0aWNl
L29yZ2FuaXphdGlvbiAmYW1wOyBhZG1pbmlzdHJhdGlvbjwva2V5d29yZD48a2V5d29yZD5GZW1h
bGU8L2tleXdvcmQ+PGtleXdvcmQ+SHVtYW5zPC9rZXl3b3JkPjxrZXl3b3JkPkludGVybmFsIE1l
ZGljaW5lL29yZ2FuaXphdGlvbiAmYW1wOyBhZG1pbmlzdHJhdGlvbjwva2V5d29yZD48a2V5d29y
ZD5NYWxlPC9rZXl3b3JkPjxrZXl3b3JkPk1pZGRsZSBBZ2VkPC9rZXl3b3JkPjxrZXl3b3JkPk9y
dGhvcGVkaWNzL29yZ2FuaXphdGlvbiAmYW1wOyBhZG1pbmlzdHJhdGlvbjwva2V5d29yZD48a2V5
d29yZD5QcmFjdGljZSBNYW5hZ2VtZW50LCBNZWRpY2FsLypvcmdhbml6YXRpb24gJmFtcDsgYWRt
aW5pc3RyYXRpb248L2tleXdvcmQ+PGtleXdvcmQ+KlRpbWUgTWFuYWdlbWVudDwva2V5d29yZD48
a2V5d29yZD5UaW1lIGFuZCBNb3Rpb24gU3R1ZGllczwva2V5d29yZD48a2V5d29yZD5Vbml0ZWQg
U3RhdGVzPC9rZXl3b3JkPjwva2V5d29yZHM+PGRhdGVzPjx5ZWFyPjIwMTY8L3llYXI+PHB1Yi1k
YXRlcz48ZGF0ZT5EZWMgNjwvZGF0ZT48L3B1Yi1kYXRlcz48L2RhdGVzPjxpc2JuPjE1MzktMzcw
NCAoRWxlY3Ryb25pYykmI3hEOzAwMDMtNDgxOSAoTGlua2luZyk8L2lzYm4+PGFjY2Vzc2lvbi1u
dW0+Mjc1OTU0MzA8L2FjY2Vzc2lvbi1udW0+PHVybHM+PHJlbGF0ZWQtdXJscz48dXJsPmh0dHBz
Oi8vd3d3Lm5jYmkubmxtLm5paC5nb3YvcHVibWVkLzI3NTk1NDMwPC91cmw+PC9yZWxhdGVkLXVy
bHM+PC91cmxzPjxlbGVjdHJvbmljLXJlc291cmNlLW51bT4xMC43MzI2L00xNi0wOTYxPC9lbGVj
dHJvbmljLXJlc291cmNlLW51bT48L3JlY29yZD48L0NpdGU+PENpdGU+PEF1dGhvcj5LcmVubjwv
QXV0aG9yPjxZZWFyPjIwMTc8L1llYXI+PFJlY051bT4yODwvUmVjTnVtPjxyZWNvcmQ+PHJlYy1u
dW1iZXI+Mjg8L3JlYy1udW1iZXI+PGZvcmVpZ24ta2V5cz48a2V5IGFwcD0iRU4iIGRiLWlkPSJm
emZwdGVleDIydnNya2VhejVmdmYyeHc1cHhycGFzNTl6cjIiIHRpbWVzdGFtcD0iMTU0MDU5MTU5
NCI+Mjg8L2tleT48a2V5IGFwcD0iRU5XZWIiIGRiLWlkPSIiPjA8L2tleT48L2ZvcmVpZ24ta2V5
cz48cmVmLXR5cGUgbmFtZT0iSm91cm5hbCBBcnRpY2xlIj4xNzwvcmVmLXR5cGU+PGNvbnRyaWJ1
dG9ycz48YXV0aG9ycz48YXV0aG9yPktyZW5uLCBMLjwvYXV0aG9yPjxhdXRob3I+U2NobG9zc21h
biwgRC48L2F1dGhvcj48L2F1dGhvcnM+PC9jb250cmlidXRvcnM+PGF1dGgtYWRkcmVzcz5Db3hI
ZWFsdGgsIDM1NTUgUy4gTmF0aW9uYWwgQXZlLCBTdWl0ZSA0MDEsIFNwcmluZ2ZpZWxkLCBNTyA2
NTgwNyggKikuIEVsZWN0cm9uaWMgYWRkcmVzczogTG91aXMuS3Jlbm5AY294aGVhbHRoLmNvbS4m
I3hEO01lZEluZm9Eb2MgTExDLCAyNDIwIExhY2V3b29kIERyaXZlLCBDb2x1bWJpYSwgTU8gNjUy
MDEoZGFnZ2VyKS4gRWxlY3Ryb25pYyBhZGRyZXNzOiBkc2NobG9zczM5QGdtYWlsLmNvbS48L2F1
dGgtYWRkcmVzcz48dGl0bGVzPjx0aXRsZT5IYXZlIEVsZWN0cm9uaWMgSGVhbHRoIFJlY29yZHMg
SW1wcm92ZWQgdGhlIFF1YWxpdHkgb2YgUGF0aWVudCBDYXJlPzwvdGl0bGU+PHNlY29uZGFyeS10
aXRsZT5QTSBSPC9zZWNvbmRhcnktdGl0bGU+PC90aXRsZXM+PHBlcmlvZGljYWw+PGZ1bGwtdGl0
bGU+UE0gUjwvZnVsbC10aXRsZT48L3BlcmlvZGljYWw+PHBhZ2VzPlM0MS1TNTA8L3BhZ2VzPjx2
b2x1bWU+OTwvdm9sdW1lPjxudW1iZXI+NVM8L251bWJlcj48ZWRpdGlvbj4yMDE3LzA1LzIyPC9l
ZGl0aW9uPjxkYXRlcz48eWVhcj4yMDE3PC95ZWFyPjxwdWItZGF0ZXM+PGRhdGU+TWF5PC9kYXRl
PjwvcHViLWRhdGVzPjwvZGF0ZXM+PGlzYm4+MTkzNC0xNTYzIChFbGVjdHJvbmljKSYjeEQ7MTkz
NC0xNDgyIChMaW5raW5nKTwvaXNibj48YWNjZXNzaW9uLW51bT4yODUyNzUwMzwvYWNjZXNzaW9u
LW51bT48dXJscz48cmVsYXRlZC11cmxzPjx1cmw+aHR0cHM6Ly93d3cubmNiaS5ubG0ubmloLmdv
di9wdWJtZWQvMjg1Mjc1MDM8L3VybD48L3JlbGF0ZWQtdXJscz48L3VybHM+PGVsZWN0cm9uaWMt
cmVzb3VyY2UtbnVtPjEwLjEwMTYvai5wbXJqLjIwMTcuMDQuMDAxPC9lbGVjdHJvbmljLXJlc291
cmNlLW51bT48L3JlY29yZD48L0NpdGU+PENpdGU+PEF1dGhvcj5LZWxsZXJtYW5uPC9BdXRob3I+
PFllYXI+MjAxMzwvWWVhcj48UmVjTnVtPjIzPC9SZWNOdW0+PHJlY29yZD48cmVjLW51bWJlcj4y
MzwvcmVjLW51bWJlcj48Zm9yZWlnbi1rZXlzPjxrZXkgYXBwPSJFTiIgZGItaWQ9ImZ6ZnB0ZWV4
MjJ2c3JrZWF6NWZ2ZjJ4dzVweHJwYXM1OXpyMiIgdGltZXN0YW1wPSIxNTQwNDkyMTk2Ij4yMzwv
a2V5PjxrZXkgYXBwPSJFTldlYiIgZGItaWQ9IiI+MDwva2V5PjwvZm9yZWlnbi1rZXlzPjxyZWYt
dHlwZSBuYW1lPSJKb3VybmFsIEFydGljbGUiPjE3PC9yZWYtdHlwZT48Y29udHJpYnV0b3JzPjxh
dXRob3JzPjxhdXRob3I+S2VsbGVybWFubiwgQS4gTC48L2F1dGhvcj48YXV0aG9yPkpvbmVzLCBT
LiBTLjwvYXV0aG9yPjwvYXV0aG9ycz48L2NvbnRyaWJ1dG9ycz48YXV0aC1hZGRyZXNzPlJBTkQg
Q29ycG9yYXRpb24sIEFybGluZ3RvbiwgVkEsIFVTQS4gQUxLQHJhbmQub3JnPC9hdXRoLWFkZHJl
c3M+PHRpdGxlcz48dGl0bGU+V2hhdCBpdCB3aWxsIHRha2UgdG8gYWNoaWV2ZSB0aGUgYXMteWV0
LXVuZnVsZmlsbGVkIHByb21pc2VzIG9mIGhlYWx0aCBpbmZvcm1hdGlvbiB0ZWNobm9sb2d5PC90
aXRsZT48c2Vjb25kYXJ5LXRpdGxlPkhlYWx0aCBBZmYgKE1pbGx3b29kKTwvc2Vjb25kYXJ5LXRp
dGxlPjwvdGl0bGVzPjxwZXJpb2RpY2FsPjxmdWxsLXRpdGxlPkhlYWx0aCBBZmYgKE1pbGx3b29k
KTwvZnVsbC10aXRsZT48L3BlcmlvZGljYWw+PHBhZ2VzPjYzLTg8L3BhZ2VzPjx2b2x1bWU+MzI8
L3ZvbHVtZT48bnVtYmVyPjE8L251bWJlcj48ZWRpdGlvbj4yMDEzLzAxLzA5PC9lZGl0aW9uPjxr
ZXl3b3Jkcz48a2V5d29yZD5BdHRpdHVkZSBvZiBIZWFsdGggUGVyc29ubmVsPC9rZXl3b3JkPjxr
ZXl3b3JkPkNvc3QgU2F2aW5ncy90cmVuZHM8L2tleXdvcmQ+PGtleXdvcmQ+Q29zdC1CZW5lZml0
IEFuYWx5c2lzPC9rZXl3b3JkPjxrZXl3b3JkPkVmZmljaWVuY3ksIE9yZ2FuaXphdGlvbmFsPC9r
ZXl3b3JkPjxrZXl3b3JkPkVsZWN0cm9uaWMgSGVhbHRoIFJlY29yZHMvKmVjb25vbWljcy8qb3Jn
YW5pemF0aW9uICZhbXA7IGFkbWluaXN0cmF0aW9uPC9rZXl3b3JkPjxrZXl3b3JkPkhlYWx0aCBF
eHBlbmRpdHVyZXMvdHJlbmRzPC9rZXl3b3JkPjxrZXl3b3JkPk1lZGljYWwgSW5mb3JtYXRpY3Mv
ZWNvbm9taWNzLypvcmdhbml6YXRpb24gJmFtcDsgYWRtaW5pc3RyYXRpb248L2tleXdvcmQ+PGtl
eXdvcmQ+UXVhbGl0eSBJbXByb3ZlbWVudC9lY29ub21pY3Mvb3JnYW5pemF0aW9uICZhbXA7IGFk
bWluaXN0cmF0aW9uPC9rZXl3b3JkPjxrZXl3b3JkPlVuaXRlZCBTdGF0ZXM8L2tleXdvcmQ+PC9r
ZXl3b3Jkcz48ZGF0ZXM+PHllYXI+MjAxMzwveWVhcj48cHViLWRhdGVzPjxkYXRlPkphbjwvZGF0
ZT48L3B1Yi1kYXRlcz48L2RhdGVzPjxpc2JuPjE1NDQtNTIwOCAoRWxlY3Ryb25pYykmI3hEOzAy
NzgtMjcxNSAoTGlua2luZyk8L2lzYm4+PGFjY2Vzc2lvbi1udW0+MjMyOTcyNzI8L2FjY2Vzc2lv
bi1udW0+PHVybHM+PHJlbGF0ZWQtdXJscz48dXJsPmh0dHBzOi8vd3d3Lm5jYmkubmxtLm5paC5n
b3YvcHVibWVkLzIzMjk3MjcyPC91cmw+PC9yZWxhdGVkLXVybHM+PC91cmxzPjxlbGVjdHJvbmlj
LXJlc291cmNlLW51bT4xMC4xMzc3L2hsdGhhZmYuMjAxMi4wNjkzPC9lbGVjdHJvbmljLXJlc291
cmNlLW51bT48L3JlY29yZD48L0NpdGU+PENpdGU+PEF1dGhvcj5Bcm5kdDwvQXV0aG9yPjxZZWFy
PjIwMTc8L1llYXI+PFJlY051bT4zMjwvUmVjTnVtPjxyZWNvcmQ+PHJlYy1udW1iZXI+MzI8L3Jl
Yy1udW1iZXI+PGZvcmVpZ24ta2V5cz48a2V5IGFwcD0iRU4iIGRiLWlkPSJmemZwdGVleDIydnNy
a2VhejVmdmYyeHc1cHhycGFzNTl6cjIiIHRpbWVzdGFtcD0iMTU0MDU5NDQwMyI+MzI8L2tleT48
a2V5IGFwcD0iRU5XZWIiIGRiLWlkPSIiPjA8L2tleT48L2ZvcmVpZ24ta2V5cz48cmVmLXR5cGUg
bmFtZT0iSm91cm5hbCBBcnRpY2xlIj4xNzwvcmVmLXR5cGU+PGNvbnRyaWJ1dG9ycz48YXV0aG9y
cz48YXV0aG9yPkFybmR0LCBCLiBHLjwvYXV0aG9yPjxhdXRob3I+QmVhc2xleSwgSi4gVy48L2F1
dGhvcj48YXV0aG9yPldhdGtpbnNvbiwgTS4gRC48L2F1dGhvcj48YXV0aG9yPlRlbXRlLCBKLiBM
LjwvYXV0aG9yPjxhdXRob3I+VHVhbiwgVy4gSi48L2F1dGhvcj48YXV0aG9yPlNpbnNreSwgQy4g
QS48L2F1dGhvcj48YXV0aG9yPkdpbGNocmlzdCwgVi4gSi48L2F1dGhvcj48L2F1dGhvcnM+PC9j
b250cmlidXRvcnM+PGF1dGgtYWRkcmVzcz5TY2hvb2wgb2YgTWVkaWNpbmUgYW5kIFB1YmxpYyBI
ZWFsdGgsIERlcGFydG1lbnQgb2YgRmFtaWx5IE1lZGljaW5lIGFuZCBDb21tdW5pdHkgSGVhbHRo
LCBVbml2ZXJzaXR5IG9mIFdpc2NvbnNpbiwgTWFkaXNvbiwgV2lzY29uc2luIGJyaWFuLmFybmR0
QGZhbW1lZC53aXNjLmVkdS4mI3hEO1NjaG9vbCBvZiBNZWRpY2luZSBhbmQgUHVibGljIEhlYWx0
aCwgRGVwYXJ0bWVudCBvZiBGYW1pbHkgTWVkaWNpbmUgYW5kIENvbW11bml0eSBIZWFsdGgsIFVu
aXZlcnNpdHkgb2YgV2lzY29uc2luLCBNYWRpc29uLCBXaXNjb25zaW4uJiN4RDtVbml2ZXJzaXR5
IG9mIFdpc2NvbnNpbiBDb2xsZWdlIG9mIEVuZ2luZWVyaW5nLCBEZXBhcnRtZW50IG9mIEluZHVz
dHJpYWwgYW5kIFN5c3RlbXMgRW5naW5lZXJpbmcsIE1hZGlzb24sIFdpc2NvbnNpbi4mI3hEO0Ft
ZXJpY2FuIE1lZGljYWwgQXNzb2NpYXRpb24sIENoaWNhZ28sIElsbGlub2lzLjwvYXV0aC1hZGRy
ZXNzPjx0aXRsZXM+PHRpdGxlPlRldGhlcmVkIHRvIHRoZSBFSFI6IFByaW1hcnkgQ2FyZSBQaHlz
aWNpYW4gV29ya2xvYWQgQXNzZXNzbWVudCBVc2luZyBFSFIgRXZlbnQgTG9nIERhdGEgYW5kIFRp
bWUtTW90aW9uIE9ic2VydmF0aW9uczwvdGl0bGU+PHNlY29uZGFyeS10aXRsZT5Bbm4gRmFtIE1l
ZDwvc2Vjb25kYXJ5LXRpdGxlPjwvdGl0bGVzPjxwZXJpb2RpY2FsPjxmdWxsLXRpdGxlPkFubiBG
YW0gTWVkPC9mdWxsLXRpdGxlPjwvcGVyaW9kaWNhbD48cGFnZXM+NDE5LTQyNjwvcGFnZXM+PHZv
bHVtZT4xNTwvdm9sdW1lPjxudW1iZXI+NTwvbnVtYmVyPjxlZGl0aW9uPjIwMTcvMDkvMTM8L2Vk
aXRpb24+PGtleXdvcmRzPjxrZXl3b3JkPkFkdWx0PC9rZXl3b3JkPjxrZXl3b3JkPkJ1cm5vdXQs
IFByb2Zlc3Npb25hbC9ldGlvbG9neTwva2V5d29yZD48a2V5d29yZD5FbGVjdHJvbmljIEhlYWx0
aCBSZWNvcmRzLypzdGF0aXN0aWNzICZhbXA7IG51bWVyaWNhbCBkYXRhPC9rZXl3b3JkPjxrZXl3
b3JkPkZlbWFsZTwva2V5d29yZD48a2V5d29yZD5IdW1hbnM8L2tleXdvcmQ+PGtleXdvcmQ+TWFs
ZTwva2V5d29yZD48a2V5d29yZD5NaWRkbGUgQWdlZDwva2V5d29yZD48a2V5d29yZD5QaHlzaWNp
YW5zLCBQcmltYXJ5IENhcmUvcHN5Y2hvbG9neS8qc3RhdGlzdGljcyAmYW1wOyBudW1lcmljYWwg
ZGF0YTwva2V5d29yZD48a2V5d29yZD5QcmltYXJ5IEhlYWx0aCBDYXJlLyptZXRob2RzPC9rZXl3
b3JkPjxrZXl3b3JkPlJldHJvc3BlY3RpdmUgU3R1ZGllczwva2V5d29yZD48a2V5d29yZD4qVGlt
ZSBhbmQgTW90aW9uIFN0dWRpZXM8L2tleXdvcmQ+PGtleXdvcmQ+V29ya2xvYWQvcHN5Y2hvbG9n
eS8qc3RhdGlzdGljcyAmYW1wOyBudW1lcmljYWwgZGF0YTwva2V5d29yZD48a2V5d29yZD4qYnVy
bm91dDwva2V5d29yZD48a2V5d29yZD4qZWxlY3Ryb25pYyBoZWFsdGggcmVjb3Jkczwva2V5d29y
ZD48a2V5d29yZD4qaGVhbHRoIGluZm9ybWF0aW9uIHRlY2hub2xvZ3k8L2tleXdvcmQ+PGtleXdv
cmQ+KnByYWN0aWNlLWJhc2VkIHJlc2VhcmNoPC9rZXl3b3JkPjxrZXl3b3JkPipwcmltYXJ5IGNh
cmU8L2tleXdvcmQ+PGtleXdvcmQ+Kndvcmtsb2FkPC9rZXl3b3JkPjwva2V5d29yZHM+PGRhdGVz
Pjx5ZWFyPjIwMTc8L3llYXI+PHB1Yi1kYXRlcz48ZGF0ZT5TZXA8L2RhdGU+PC9wdWItZGF0ZXM+
PC9kYXRlcz48aXNibj4xNTQ0LTE3MTcgKEVsZWN0cm9uaWMpJiN4RDsxNTQ0LTE3MDkgKExpbmtp
bmcpPC9pc2JuPjxhY2Nlc3Npb24tbnVtPjI4ODkzODExPC9hY2Nlc3Npb24tbnVtPjx1cmxzPjxy
ZWxhdGVkLXVybHM+PHVybD5odHRwczovL3d3dy5uY2JpLm5sbS5uaWguZ292L3B1Ym1lZC8yODg5
MzgxMTwvdXJsPjwvcmVsYXRlZC11cmxzPjwvdXJscz48Y3VzdG9tMj5QTUM1NTkzNzI0PC9jdXN0
b20yPjxlbGVjdHJvbmljLXJlc291cmNlLW51bT4xMC4xMzcwL2FmbS4yMTIxPC9lbGVjdHJvbmlj
LXJlc291cmNlLW51bT48L3JlY29yZD48L0NpdGU+PC9FbmROb3RlPgB=
</w:fldData>
        </w:fldChar>
      </w:r>
      <w:r w:rsidRPr="003E15B7">
        <w:rPr>
          <w:szCs w:val="24"/>
        </w:rPr>
        <w:instrText xml:space="preserve"> ADDIN EN.CITE.DATA </w:instrText>
      </w:r>
      <w:r w:rsidRPr="003E15B7">
        <w:rPr>
          <w:szCs w:val="24"/>
        </w:rPr>
      </w:r>
      <w:r w:rsidRPr="003E15B7">
        <w:rPr>
          <w:szCs w:val="24"/>
        </w:rPr>
        <w:fldChar w:fldCharType="end"/>
      </w:r>
      <w:r w:rsidRPr="003E15B7">
        <w:rPr>
          <w:szCs w:val="24"/>
        </w:rPr>
      </w:r>
      <w:r w:rsidRPr="003E15B7">
        <w:rPr>
          <w:szCs w:val="24"/>
        </w:rPr>
        <w:fldChar w:fldCharType="separate"/>
      </w:r>
      <w:r w:rsidRPr="003E15B7">
        <w:rPr>
          <w:szCs w:val="24"/>
          <w:vertAlign w:val="superscript"/>
        </w:rPr>
        <w:t>2-5</w:t>
      </w:r>
      <w:r w:rsidRPr="003E15B7">
        <w:rPr>
          <w:szCs w:val="24"/>
        </w:rPr>
        <w:fldChar w:fldCharType="end"/>
      </w:r>
      <w:r w:rsidRPr="003E15B7">
        <w:rPr>
          <w:szCs w:val="24"/>
        </w:rPr>
        <w:t xml:space="preserve"> have shown:</w:t>
      </w:r>
    </w:p>
    <w:p w14:paraId="00C6A1AB" w14:textId="77777777" w:rsidR="008E147C" w:rsidRPr="003E15B7" w:rsidRDefault="008E147C" w:rsidP="003E15B7">
      <w:pPr>
        <w:rPr>
          <w:szCs w:val="24"/>
        </w:rPr>
      </w:pPr>
    </w:p>
    <w:p w14:paraId="1752E55A" w14:textId="77777777" w:rsidR="008E147C" w:rsidRPr="008E147C" w:rsidRDefault="008E147C" w:rsidP="008E147C">
      <w:pPr>
        <w:numPr>
          <w:ilvl w:val="0"/>
          <w:numId w:val="4"/>
        </w:numPr>
        <w:contextualSpacing/>
        <w:rPr>
          <w:szCs w:val="24"/>
        </w:rPr>
      </w:pPr>
      <w:r w:rsidRPr="008E147C">
        <w:rPr>
          <w:szCs w:val="24"/>
        </w:rPr>
        <w:t>Decreased efficiency (EHRs add 1-2 hours to the average physician workday)</w:t>
      </w:r>
    </w:p>
    <w:p w14:paraId="62356537" w14:textId="07D21D20" w:rsidR="008E147C" w:rsidRPr="008E147C" w:rsidRDefault="008E147C" w:rsidP="008E147C">
      <w:pPr>
        <w:numPr>
          <w:ilvl w:val="0"/>
          <w:numId w:val="4"/>
        </w:numPr>
        <w:contextualSpacing/>
        <w:rPr>
          <w:szCs w:val="24"/>
        </w:rPr>
      </w:pPr>
      <w:r w:rsidRPr="008E147C">
        <w:rPr>
          <w:szCs w:val="24"/>
        </w:rPr>
        <w:t>Modest improvement in care process metrics and guideline adherence</w:t>
      </w:r>
      <w:r w:rsidR="00413D8A">
        <w:rPr>
          <w:szCs w:val="24"/>
        </w:rPr>
        <w:t>, only weakly correlated with EHR use</w:t>
      </w:r>
    </w:p>
    <w:p w14:paraId="3578DFAC" w14:textId="77777777" w:rsidR="008E147C" w:rsidRPr="008E147C" w:rsidRDefault="008E147C" w:rsidP="008E147C">
      <w:pPr>
        <w:numPr>
          <w:ilvl w:val="0"/>
          <w:numId w:val="4"/>
        </w:numPr>
        <w:contextualSpacing/>
        <w:rPr>
          <w:szCs w:val="24"/>
        </w:rPr>
      </w:pPr>
      <w:r w:rsidRPr="008E147C">
        <w:rPr>
          <w:szCs w:val="24"/>
        </w:rPr>
        <w:t>No significant change in hospital length of stay or inpatient mortality</w:t>
      </w:r>
    </w:p>
    <w:p w14:paraId="7929AA83" w14:textId="77777777" w:rsidR="008E147C" w:rsidRPr="008E147C" w:rsidRDefault="008E147C" w:rsidP="008E147C">
      <w:pPr>
        <w:numPr>
          <w:ilvl w:val="0"/>
          <w:numId w:val="4"/>
        </w:numPr>
        <w:contextualSpacing/>
        <w:rPr>
          <w:szCs w:val="24"/>
        </w:rPr>
      </w:pPr>
      <w:r w:rsidRPr="008E147C">
        <w:rPr>
          <w:szCs w:val="24"/>
        </w:rPr>
        <w:t>No significant change in 30-day readmission rates or patient safety incidents</w:t>
      </w:r>
    </w:p>
    <w:p w14:paraId="4E7F6C69" w14:textId="77777777" w:rsidR="008E147C" w:rsidRPr="008E147C" w:rsidRDefault="008E147C" w:rsidP="008E147C">
      <w:pPr>
        <w:numPr>
          <w:ilvl w:val="0"/>
          <w:numId w:val="4"/>
        </w:numPr>
        <w:contextualSpacing/>
        <w:rPr>
          <w:szCs w:val="24"/>
        </w:rPr>
      </w:pPr>
      <w:r w:rsidRPr="008E147C">
        <w:rPr>
          <w:szCs w:val="24"/>
        </w:rPr>
        <w:t>No improvement in average longevity, infant mortality, or other population metrics</w:t>
      </w:r>
    </w:p>
    <w:p w14:paraId="096EC5B3" w14:textId="77777777" w:rsidR="008E147C" w:rsidRPr="008E147C" w:rsidRDefault="008E147C" w:rsidP="008E147C">
      <w:pPr>
        <w:numPr>
          <w:ilvl w:val="0"/>
          <w:numId w:val="4"/>
        </w:numPr>
        <w:contextualSpacing/>
        <w:rPr>
          <w:szCs w:val="24"/>
        </w:rPr>
      </w:pPr>
      <w:r w:rsidRPr="008E147C">
        <w:rPr>
          <w:szCs w:val="24"/>
        </w:rPr>
        <w:t>Continued rapid rise in annual healthcare expenditures from $2 trillion in 2009 to over $3.6 trillion in 2017 (nearly 18% of GDP)</w:t>
      </w:r>
    </w:p>
    <w:p w14:paraId="05EB7100" w14:textId="77777777" w:rsidR="008E147C" w:rsidRDefault="008E147C">
      <w:pPr>
        <w:spacing w:after="160" w:line="259" w:lineRule="auto"/>
        <w:rPr>
          <w:szCs w:val="24"/>
        </w:rPr>
      </w:pPr>
    </w:p>
    <w:p w14:paraId="0718F762" w14:textId="108609F4" w:rsidR="008C26CD" w:rsidRDefault="008E147C">
      <w:pPr>
        <w:spacing w:after="160" w:line="259" w:lineRule="auto"/>
        <w:rPr>
          <w:szCs w:val="24"/>
        </w:rPr>
      </w:pPr>
      <w:r w:rsidRPr="00985FD8">
        <w:rPr>
          <w:b/>
          <w:szCs w:val="24"/>
        </w:rPr>
        <w:t>A growing body of data also shows that</w:t>
      </w:r>
      <w:r>
        <w:rPr>
          <w:szCs w:val="24"/>
        </w:rPr>
        <w:t xml:space="preserve"> </w:t>
      </w:r>
      <w:r w:rsidR="00F72685" w:rsidRPr="009A03E8">
        <w:rPr>
          <w:b/>
          <w:szCs w:val="24"/>
        </w:rPr>
        <w:t>poor usability</w:t>
      </w:r>
      <w:r w:rsidRPr="009A03E8">
        <w:rPr>
          <w:b/>
          <w:szCs w:val="24"/>
        </w:rPr>
        <w:t xml:space="preserve"> and poor support for clinical workflow are</w:t>
      </w:r>
      <w:r w:rsidR="00614BA0" w:rsidRPr="009A03E8">
        <w:rPr>
          <w:b/>
          <w:szCs w:val="24"/>
        </w:rPr>
        <w:t xml:space="preserve"> among the most important factors preventing EHRs from achieving their intended goals</w:t>
      </w:r>
      <w:r w:rsidR="00C559A7" w:rsidRPr="00985FD8">
        <w:rPr>
          <w:b/>
          <w:szCs w:val="24"/>
        </w:rPr>
        <w:t xml:space="preserve"> summarized above.</w:t>
      </w:r>
      <w:r w:rsidR="00614BA0" w:rsidRPr="00985FD8">
        <w:rPr>
          <w:b/>
          <w:szCs w:val="24"/>
        </w:rPr>
        <w:fldChar w:fldCharType="begin"/>
      </w:r>
      <w:r w:rsidR="00614BA0" w:rsidRPr="00985FD8">
        <w:rPr>
          <w:b/>
          <w:szCs w:val="24"/>
        </w:rPr>
        <w:instrText xml:space="preserve"> ADDIN EN.CITE &lt;EndNote&gt;&lt;Cite&gt;&lt;Author&gt;Belden&lt;/Author&gt;&lt;Year&gt;2009&lt;/Year&gt;&lt;RecNum&gt;24&lt;/RecNum&gt;&lt;DisplayText&gt;&lt;style face="superscript"&gt;6,7&lt;/style&gt;&lt;/DisplayText&gt;&lt;record&gt;&lt;rec-number&gt;24&lt;/rec-number&gt;&lt;foreign-keys&gt;&lt;key app="EN" db-id="fzfpteex22vsrkeaz5fvf2xw5pxrpas59zr2" timestamp="1540492314"&gt;24&lt;/key&gt;&lt;key app="ENWeb" db-id=""&gt;0&lt;/key&gt;&lt;/foreign-keys&gt;&lt;ref-type name="Report"&gt;27&lt;/ref-type&gt;&lt;contributors&gt;&lt;authors&gt;&lt;author&gt;Belden, J. L.&lt;/author&gt;&lt;author&gt;Grayson, R.&lt;/author&gt;&lt;author&gt;Barnes, J.&lt;/author&gt;&lt;/authors&gt;&lt;/contributors&gt;&lt;titles&gt;&lt;title&gt;Defining and Testing EMR Usability: Principles and Proposed Methods of EMR Usability Evaluation and Rating&lt;/title&gt;&lt;/titles&gt;&lt;dates&gt;&lt;year&gt;2009&lt;/year&gt;&lt;/dates&gt;&lt;pub-location&gt;Chicago, IL&lt;/pub-location&gt;&lt;publisher&gt;HIMSS EHR Usability task Force&lt;/publisher&gt;&lt;urls&gt;&lt;related-urls&gt;&lt;url&gt;https://mospace.umsystem.edu/xmlui/bitstream/handle/10355/3719/DefiningTestingEMR.pdf?sequence=1&amp;amp;isAllowed=y&lt;/url&gt;&lt;/related-urls&gt;&lt;/urls&gt;&lt;/record&gt;&lt;/Cite&gt;&lt;Cite&gt;&lt;Author&gt;Azar&lt;/Author&gt;&lt;Year&gt;2018&lt;/Year&gt;&lt;RecNum&gt;64&lt;/RecNum&gt;&lt;record&gt;&lt;rec-number&gt;64&lt;/rec-number&gt;&lt;foreign-keys&gt;&lt;key app="EN" db-id="fzfpteex22vsrkeaz5fvf2xw5pxrpas59zr2" timestamp="1546986468"&gt;64&lt;/key&gt;&lt;/foreign-keys&gt;&lt;ref-type name="Web Page"&gt;12&lt;/ref-type&gt;&lt;contributors&gt;&lt;authors&gt;&lt;author&gt;Azar, A. M.&lt;/author&gt;&lt;author&gt;Rucker, D.W.&lt;/author&gt;&lt;author&gt;Verma, S.&lt;/author&gt;&lt;/authors&gt;&lt;/contributors&gt;&lt;titles&gt;&lt;title&gt;Strategy on Reducing Regulatory and Administrative Burdens Relating to the Use of Health IT and EHRs&lt;/title&gt;&lt;/titles&gt;&lt;volume&gt;2019&lt;/volume&gt;&lt;number&gt;January 8&lt;/number&gt;&lt;dates&gt;&lt;year&gt;2018&lt;/year&gt;&lt;/dates&gt;&lt;urls&gt;&lt;related-urls&gt;&lt;url&gt;https://www.healthit.gov/sites/default/files/page/2018-11/Draft%20Strategy%20on%20Reducing%20Regulatory%20and%20Administrative%20Burden%20Relating.pdf&lt;/url&gt;&lt;/related-urls&gt;&lt;/urls&gt;&lt;/record&gt;&lt;/Cite&gt;&lt;/EndNote&gt;</w:instrText>
      </w:r>
      <w:r w:rsidR="00614BA0" w:rsidRPr="00985FD8">
        <w:rPr>
          <w:b/>
          <w:szCs w:val="24"/>
        </w:rPr>
        <w:fldChar w:fldCharType="separate"/>
      </w:r>
      <w:r w:rsidR="00614BA0" w:rsidRPr="00985FD8">
        <w:rPr>
          <w:b/>
          <w:noProof/>
          <w:szCs w:val="24"/>
          <w:vertAlign w:val="superscript"/>
        </w:rPr>
        <w:t>6,7</w:t>
      </w:r>
      <w:r w:rsidR="00614BA0" w:rsidRPr="00985FD8">
        <w:rPr>
          <w:b/>
          <w:szCs w:val="24"/>
        </w:rPr>
        <w:fldChar w:fldCharType="end"/>
      </w:r>
    </w:p>
    <w:p w14:paraId="5CA848F2" w14:textId="64A52C86" w:rsidR="005B620B" w:rsidRPr="009A03E8" w:rsidRDefault="005B620B" w:rsidP="0060081B">
      <w:pPr>
        <w:rPr>
          <w:szCs w:val="24"/>
        </w:rPr>
      </w:pPr>
      <w:r w:rsidRPr="009A03E8">
        <w:rPr>
          <w:szCs w:val="24"/>
        </w:rPr>
        <w:t xml:space="preserve">2.3 </w:t>
      </w:r>
      <w:r w:rsidR="00D469D9" w:rsidRPr="009A03E8">
        <w:rPr>
          <w:szCs w:val="24"/>
          <w:u w:val="single"/>
        </w:rPr>
        <w:t>R</w:t>
      </w:r>
      <w:r w:rsidRPr="009A03E8">
        <w:rPr>
          <w:szCs w:val="24"/>
          <w:u w:val="single"/>
        </w:rPr>
        <w:t>eimbursement regulations</w:t>
      </w:r>
      <w:r w:rsidRPr="009A03E8">
        <w:rPr>
          <w:szCs w:val="24"/>
        </w:rPr>
        <w:t>:</w:t>
      </w:r>
    </w:p>
    <w:p w14:paraId="6596E8AD" w14:textId="754B5F6A" w:rsidR="005B620B" w:rsidRPr="009A03E8" w:rsidRDefault="005B620B" w:rsidP="0060081B">
      <w:pPr>
        <w:rPr>
          <w:szCs w:val="24"/>
        </w:rPr>
      </w:pPr>
      <w:r w:rsidRPr="009A03E8">
        <w:rPr>
          <w:szCs w:val="24"/>
        </w:rPr>
        <w:t>To be sufficiently complete and granular to meet</w:t>
      </w:r>
      <w:r w:rsidR="009A03E8" w:rsidRPr="009A03E8">
        <w:rPr>
          <w:szCs w:val="24"/>
        </w:rPr>
        <w:t xml:space="preserve"> Evaluation &amp; Management</w:t>
      </w:r>
      <w:r w:rsidRPr="009A03E8">
        <w:rPr>
          <w:szCs w:val="24"/>
        </w:rPr>
        <w:t xml:space="preserve"> </w:t>
      </w:r>
      <w:r w:rsidR="009A03E8" w:rsidRPr="009A03E8">
        <w:rPr>
          <w:szCs w:val="24"/>
        </w:rPr>
        <w:t>(</w:t>
      </w:r>
      <w:r w:rsidR="00845D55" w:rsidRPr="009A03E8">
        <w:rPr>
          <w:szCs w:val="24"/>
        </w:rPr>
        <w:t>E&amp;M</w:t>
      </w:r>
      <w:r w:rsidR="009A03E8" w:rsidRPr="009A03E8">
        <w:rPr>
          <w:szCs w:val="24"/>
        </w:rPr>
        <w:t>)</w:t>
      </w:r>
      <w:r w:rsidR="00845D55" w:rsidRPr="009A03E8">
        <w:rPr>
          <w:szCs w:val="24"/>
        </w:rPr>
        <w:t xml:space="preserve"> coding</w:t>
      </w:r>
      <w:r w:rsidRPr="009A03E8">
        <w:rPr>
          <w:szCs w:val="24"/>
        </w:rPr>
        <w:t xml:space="preserve"> requirements, physicians commonly resort to templates</w:t>
      </w:r>
      <w:r w:rsidR="00886E76" w:rsidRPr="009A03E8">
        <w:rPr>
          <w:szCs w:val="24"/>
        </w:rPr>
        <w:t xml:space="preserve"> </w:t>
      </w:r>
      <w:r w:rsidRPr="009A03E8">
        <w:rPr>
          <w:szCs w:val="24"/>
        </w:rPr>
        <w:t xml:space="preserve">and copy/paste functionalities which produce verbose, disorganized, repetitive notes that meet coding and audit requirements but make it extremely difficult for the </w:t>
      </w:r>
      <w:r w:rsidR="009A03E8" w:rsidRPr="009A03E8">
        <w:rPr>
          <w:szCs w:val="24"/>
        </w:rPr>
        <w:t>clinician</w:t>
      </w:r>
      <w:r w:rsidRPr="009A03E8">
        <w:rPr>
          <w:szCs w:val="24"/>
        </w:rPr>
        <w:t xml:space="preserve"> to find</w:t>
      </w:r>
      <w:r w:rsidR="009A03E8" w:rsidRPr="009A03E8">
        <w:rPr>
          <w:szCs w:val="24"/>
        </w:rPr>
        <w:t>,</w:t>
      </w:r>
      <w:r w:rsidRPr="009A03E8">
        <w:rPr>
          <w:szCs w:val="24"/>
        </w:rPr>
        <w:t xml:space="preserve"> process</w:t>
      </w:r>
      <w:r w:rsidR="009A03E8" w:rsidRPr="009A03E8">
        <w:rPr>
          <w:szCs w:val="24"/>
        </w:rPr>
        <w:t>, and understand</w:t>
      </w:r>
      <w:r w:rsidRPr="009A03E8">
        <w:rPr>
          <w:szCs w:val="24"/>
        </w:rPr>
        <w:t xml:space="preserve"> the information most pertinent for patient care.</w:t>
      </w:r>
      <w:r w:rsidR="00845D55" w:rsidRPr="009A03E8">
        <w:rPr>
          <w:szCs w:val="24"/>
        </w:rPr>
        <w:fldChar w:fldCharType="begin">
          <w:fldData xml:space="preserve">PEVuZE5vdGU+PENpdGU+PEF1dGhvcj5LdWhuPC9BdXRob3I+PFllYXI+MjAxNTwvWWVhcj48UmVj
TnVtPjE8L1JlY051bT48RGlzcGxheVRleHQ+PHN0eWxlIGZhY2U9InN1cGVyc2NyaXB0Ij44LDk8
L3N0eWxlPjwvRGlzcGxheVRleHQ+PHJlY29yZD48cmVjLW51bWJlcj4xPC9yZWMtbnVtYmVyPjxm
b3JlaWduLWtleXM+PGtleSBhcHA9IkVOIiBkYi1pZD0iZnpmcHRlZXgyMnZzcmtlYXo1ZnZmMnh3
NXB4cnBhczU5enIyIiB0aW1lc3RhbXA9IjE1NDAyNDcxNzgiPjE8L2tleT48a2V5IGFwcD0iRU5X
ZWIiIGRiLWlkPSIiPjA8L2tleT48L2ZvcmVpZ24ta2V5cz48cmVmLXR5cGUgbmFtZT0iSm91cm5h
bCBBcnRpY2xlIj4xNzwvcmVmLXR5cGU+PGNvbnRyaWJ1dG9ycz48YXV0aG9ycz48YXV0aG9yPkt1
aG4sIFQuPC9hdXRob3I+PGF1dGhvcj5CYXNjaCwgUC48L2F1dGhvcj48YXV0aG9yPkJhcnIsIE0u
PC9hdXRob3I+PGF1dGhvcj5ZYWNrZWwsIFQuPC9hdXRob3I+PGF1dGhvcj5NZWRpY2FsIEluZm9y
bWF0aWNzIENvbW1pdHRlZSBvZiB0aGUgQW1lcmljYW4gQ29sbGVnZSBvZiwgUGh5c2ljaWFuczwv
YXV0aG9yPjwvYXV0aG9ycz48L2NvbnRyaWJ1dG9ycz48dGl0bGVzPjx0aXRsZT5DbGluaWNhbCBk
b2N1bWVudGF0aW9uIGluIHRoZSAyMXN0IGNlbnR1cnk6IGV4ZWN1dGl2ZSBzdW1tYXJ5IG9mIGEg
cG9saWN5IHBvc2l0aW9uIHBhcGVyIGZyb20gdGhlIEFtZXJpY2FuIENvbGxlZ2Ugb2YgUGh5c2lj
aWFuczwvdGl0bGU+PHNlY29uZGFyeS10aXRsZT5Bbm4gSW50ZXJuIE1lZDwvc2Vjb25kYXJ5LXRp
dGxlPjwvdGl0bGVzPjxwZXJpb2RpY2FsPjxmdWxsLXRpdGxlPkFubiBJbnRlcm4gTWVkPC9mdWxs
LXRpdGxlPjwvcGVyaW9kaWNhbD48cGFnZXM+MzAxLTM8L3BhZ2VzPjx2b2x1bWU+MTYyPC92b2x1
bWU+PG51bWJlcj40PC9udW1iZXI+PGVkaXRpb24+MjAxNS8wMS8xMzwvZWRpdGlvbj48a2V5d29y
ZHM+PGtleXdvcmQ+RG9jdW1lbnRhdGlvbi8qc3RhbmRhcmRzPC9rZXl3b3JkPjxrZXl3b3JkPkVs
ZWN0cm9uaWMgSGVhbHRoIFJlY29yZHMvKnN0YW5kYXJkczwva2V5d29yZD48a2V5d29yZD5IdW1h
bnM8L2tleXdvcmQ+PGtleXdvcmQ+TWVkaWNhbCBIaXN0b3J5IFRha2luZzwva2V5d29yZD48a2V5
d29yZD5RdWFsaXR5IG9mIEhlYWx0aCBDYXJlPC9rZXl3b3JkPjwva2V5d29yZHM+PGRhdGVzPjx5
ZWFyPjIwMTU8L3llYXI+PHB1Yi1kYXRlcz48ZGF0ZT5GZWIgMTc8L2RhdGU+PC9wdWItZGF0ZXM+
PC9kYXRlcz48aXNibj4xNTM5LTM3MDQgKEVsZWN0cm9uaWMpJiN4RDswMDAzLTQ4MTkgKExpbmtp
bmcpPC9pc2JuPjxhY2Nlc3Npb24tbnVtPjI1NTgxMDI4PC9hY2Nlc3Npb24tbnVtPjx1cmxzPjxy
ZWxhdGVkLXVybHM+PHVybD5odHRwczovL3d3dy5uY2JpLm5sbS5uaWguZ292L3B1Ym1lZC8yNTU4
MTAyODwvdXJsPjwvcmVsYXRlZC11cmxzPjwvdXJscz48ZWxlY3Ryb25pYy1yZXNvdXJjZS1udW0+
MTAuNzMyNi9NMTQtMjEyODwvZWxlY3Ryb25pYy1yZXNvdXJjZS1udW0+PC9yZWNvcmQ+PC9DaXRl
PjxDaXRlPjxBdXRob3I+UGF5bmU8L0F1dGhvcj48WWVhcj4yMDE1PC9ZZWFyPjxSZWNOdW0+NDwv
UmVjTnVtPjxyZWNvcmQ+PHJlYy1udW1iZXI+NDwvcmVjLW51bWJlcj48Zm9yZWlnbi1rZXlzPjxr
ZXkgYXBwPSJFTiIgZGItaWQ9ImZ6ZnB0ZWV4MjJ2c3JrZWF6NWZ2ZjJ4dzVweHJwYXM1OXpyMiIg
dGltZXN0YW1wPSIxNTQwMjQ3NzIzIj40PC9rZXk+PGtleSBhcHA9IkVOV2ViIiBkYi1pZD0iIj4w
PC9rZXk+PC9mb3JlaWduLWtleXM+PHJlZi10eXBlIG5hbWU9IkpvdXJuYWwgQXJ0aWNsZSI+MTc8
L3JlZi10eXBlPjxjb250cmlidXRvcnM+PGF1dGhvcnM+PGF1dGhvcj5QYXluZSwgVC4gSC48L2F1
dGhvcj48YXV0aG9yPkNvcmxleSwgUy48L2F1dGhvcj48YXV0aG9yPkN1bGxlbiwgVC4gQS48L2F1
dGhvcj48YXV0aG9yPkdhbmRoaSwgVC4gSy48L2F1dGhvcj48YXV0aG9yPkhhcnJpbmd0b24sIEwu
PC9hdXRob3I+PGF1dGhvcj5LdXBlcm1hbiwgRy4gSi48L2F1dGhvcj48YXV0aG9yPk1hdHRpc29u
LCBKLiBFLjwvYXV0aG9yPjxhdXRob3I+TWNDYWxsaWUsIEQuIFAuPC9hdXRob3I+PGF1dGhvcj5N
Y0RvbmFsZCwgQy4gSi48L2F1dGhvcj48YXV0aG9yPlRhbmcsIFAuIEMuPC9hdXRob3I+PGF1dGhv
cj5UaWVybmV5LCBXLiBNLjwvYXV0aG9yPjxhdXRob3I+V2VhdmVyLCBDLjwvYXV0aG9yPjxhdXRo
b3I+V2VpciwgQy4gUi48L2F1dGhvcj48YXV0aG9yPlphcm91a2lhbiwgTS4gSC48L2F1dGhvcj48
L2F1dGhvcnM+PC9jb250cmlidXRvcnM+PGF1dGgtYWRkcmVzcz5VVyBNZWRpY2luZSBJbmZvcm1h
dGlvbiBUZWNobm9sb2d5IFNlcnZpY2VzLCBEZXBhcnRtZW50IG9mIE1lZGljaW5lLCBVbml2ZXJz
aXR5IG9mIFdhc2hpbmd0b24sIFNlYXR0bGUsIFdBLCBVU0EgdHBheW5lQHUud2FzaGluZ3Rvbi5l
ZHUuJiN4RDtOZXh0R2VuIEhlYWx0aGNhcmUsIE1jTGVhbiwgVkEsIFVTQS4mI3hEO1ZldGVyYW5z
IEhlYWx0aCBBZG1pbmlzdHJhdGlvbiwgV2FzaGluZ3RvbiwgREMsIFVTQS4mI3hEO05hdGlvbmFs
IFBhdGllbnQgU2FmZXR5IEZvdW5kYXRpb24sIEJvc3RvbiwgTUEsIFVTQS4mI3hEO0hlYWx0aGNh
cmUgRGlnaXRhbCBTdHJhdGVneSBDb25zdWx0YW50LCBHYWx2ZXN0b24sIFRYLCBVU0EuJiN4RDtO
ZXcgWW9yay1QcmVzYnl0ZXJpYW4gSG9zcGl0YWwsIE5ldyBZb3JrLCBOWSwgVVNBLiYjeEQ7S2Fp
c2VyIFBlcm1hbmVudGUsIFBhc2FkZW5hLCBDQSwgVVNBLiYjeEQ7Q2VybmVyIENvcnBvcmF0aW9u
LCBLYW5zYXMgQ2l0eSwgTU8sIFVTQS4mI3hEO05hdGlvbmFsIEluc3RpdHV0ZXMgb2YgSGVhbHRo
LCBOYXRpb25hbCBMaWJyYXJ5IG9mIE1lZGljaW5lLCBCZXRoZXNkYSwgTUQsIFVTQS4mI3hEO1Bh
bG8gQWx0byBNZWRpY2FsIEZvdW5kYXRpb24sIFBhbG8gQWx0bywgQ0EsIFVTQS4mI3hEO1JlZ2Vu
c3RyaWVmIEluc3RpdHV0ZSwgSW5jLiwgSW5kaWFuYSBVbml2ZXJzaXR5IFNjaG9vbCBvZiBNZWRp
Y2luZSwgSW5kaWFuYXBvbGlzLCBJTiwgVVNBLiYjeEQ7SGVhbHRoY2FyZSBFeGVjdXRpdmUgYW5k
IEJvYXJkIE1lbWJlciwgQXRsYW50YSwgR0EsIFVTQS4mI3hEO0RlcGFydG1lbnQgb2YgQmlvbWVk
aWNhbCBJbmZvcm1hdGljcywgVW5pdmVyc2l0eSBvZiBVdGFoLCBTYWx0IExha2UgQ2l0eSwgVVQs
IFVTQS4mI3hEO1NwYXJyb3cgSGVhbHRoIFN5c3RlbSwgTGFuc2luZywgTUkgYW5kIERlcGFydG1l
bnQgb2YgTWVkaWNpbmUsIENvbGxlZ2Ugb2YgSHVtYW4gTWVkaWNpbmUsIE1pY2hpZ2FuIFN0YXRl
IFVuaXZlcnNpdHksIEVhc3QgTGFuc2luZywgTUksIFVTQS48L2F1dGgtYWRkcmVzcz48dGl0bGVz
Pjx0aXRsZT5SZXBvcnQgb2YgdGhlIEFNSUEgRUhSLTIwMjAgVGFzayBGb3JjZSBvbiB0aGUgc3Rh
dHVzIGFuZCBmdXR1cmUgZGlyZWN0aW9uIG9mIEVIUnM8L3RpdGxlPjxzZWNvbmRhcnktdGl0bGU+
SiBBbSBNZWQgSW5mb3JtIEFzc29jPC9zZWNvbmRhcnktdGl0bGU+PC90aXRsZXM+PHBlcmlvZGlj
YWw+PGZ1bGwtdGl0bGU+SiBBbSBNZWQgSW5mb3JtIEFzc29jPC9mdWxsLXRpdGxlPjwvcGVyaW9k
aWNhbD48cGFnZXM+MTEwMi0xMDwvcGFnZXM+PHZvbHVtZT4yMjwvdm9sdW1lPjxudW1iZXI+NTwv
bnVtYmVyPjxlZGl0aW9uPjIwMTUvMDUvMzE8L2VkaXRpb24+PGtleXdvcmRzPjxrZXl3b3JkPkVs
ZWN0cm9uaWMgSGVhbHRoIFJlY29yZHMvKnN0YW5kYXJkcy90cmVuZHM8L2tleXdvcmQ+PGtleXdv
cmQ+Rm9yZWNhc3Rpbmc8L2tleXdvcmQ+PGtleXdvcmQ+Kk9yZ2FuaXphdGlvbmFsIFBvbGljeTwv
a2V5d29yZD48a2V5d29yZD5Tb2NpZXRpZXMsIE1lZGljYWw8L2tleXdvcmQ+PGtleXdvcmQ+VW5p
dGVkIFN0YXRlczwva2V5d29yZD48L2tleXdvcmRzPjxkYXRlcz48eWVhcj4yMDE1PC95ZWFyPjxw
dWItZGF0ZXM+PGRhdGU+U2VwPC9kYXRlPjwvcHViLWRhdGVzPjwvZGF0ZXM+PGlzYm4+MTUyNy05
NzRYIChFbGVjdHJvbmljKSYjeEQ7MTA2Ny01MDI3IChMaW5raW5nKTwvaXNibj48YWNjZXNzaW9u
LW51bT4yNjAyNDg4MzwvYWNjZXNzaW9uLW51bT48dXJscz48cmVsYXRlZC11cmxzPjx1cmw+aHR0
cHM6Ly93d3cubmNiaS5ubG0ubmloLmdvdi9wdWJtZWQvMjYwMjQ4ODM8L3VybD48L3JlbGF0ZWQt
dXJscz48L3VybHM+PGN1c3RvbTI+UE1DNTAwOTkzMjwvY3VzdG9tMj48ZWxlY3Ryb25pYy1yZXNv
dXJjZS1udW0+MTAuMTA5My9qYW1pYS9vY3YwNjY8L2VsZWN0cm9uaWMtcmVzb3VyY2UtbnVtPjwv
cmVjb3JkPjwvQ2l0ZT48L0VuZE5vdGU+AG==
</w:fldData>
        </w:fldChar>
      </w:r>
      <w:r w:rsidR="00845D55" w:rsidRPr="009A03E8">
        <w:rPr>
          <w:szCs w:val="24"/>
        </w:rPr>
        <w:instrText xml:space="preserve"> ADDIN EN.CITE </w:instrText>
      </w:r>
      <w:r w:rsidR="00845D55" w:rsidRPr="009A03E8">
        <w:rPr>
          <w:szCs w:val="24"/>
        </w:rPr>
        <w:fldChar w:fldCharType="begin">
          <w:fldData xml:space="preserve">PEVuZE5vdGU+PENpdGU+PEF1dGhvcj5LdWhuPC9BdXRob3I+PFllYXI+MjAxNTwvWWVhcj48UmVj
TnVtPjE8L1JlY051bT48RGlzcGxheVRleHQ+PHN0eWxlIGZhY2U9InN1cGVyc2NyaXB0Ij44LDk8
L3N0eWxlPjwvRGlzcGxheVRleHQ+PHJlY29yZD48cmVjLW51bWJlcj4xPC9yZWMtbnVtYmVyPjxm
b3JlaWduLWtleXM+PGtleSBhcHA9IkVOIiBkYi1pZD0iZnpmcHRlZXgyMnZzcmtlYXo1ZnZmMnh3
NXB4cnBhczU5enIyIiB0aW1lc3RhbXA9IjE1NDAyNDcxNzgiPjE8L2tleT48a2V5IGFwcD0iRU5X
ZWIiIGRiLWlkPSIiPjA8L2tleT48L2ZvcmVpZ24ta2V5cz48cmVmLXR5cGUgbmFtZT0iSm91cm5h
bCBBcnRpY2xlIj4xNzwvcmVmLXR5cGU+PGNvbnRyaWJ1dG9ycz48YXV0aG9ycz48YXV0aG9yPkt1
aG4sIFQuPC9hdXRob3I+PGF1dGhvcj5CYXNjaCwgUC48L2F1dGhvcj48YXV0aG9yPkJhcnIsIE0u
PC9hdXRob3I+PGF1dGhvcj5ZYWNrZWwsIFQuPC9hdXRob3I+PGF1dGhvcj5NZWRpY2FsIEluZm9y
bWF0aWNzIENvbW1pdHRlZSBvZiB0aGUgQW1lcmljYW4gQ29sbGVnZSBvZiwgUGh5c2ljaWFuczwv
YXV0aG9yPjwvYXV0aG9ycz48L2NvbnRyaWJ1dG9ycz48dGl0bGVzPjx0aXRsZT5DbGluaWNhbCBk
b2N1bWVudGF0aW9uIGluIHRoZSAyMXN0IGNlbnR1cnk6IGV4ZWN1dGl2ZSBzdW1tYXJ5IG9mIGEg
cG9saWN5IHBvc2l0aW9uIHBhcGVyIGZyb20gdGhlIEFtZXJpY2FuIENvbGxlZ2Ugb2YgUGh5c2lj
aWFuczwvdGl0bGU+PHNlY29uZGFyeS10aXRsZT5Bbm4gSW50ZXJuIE1lZDwvc2Vjb25kYXJ5LXRp
dGxlPjwvdGl0bGVzPjxwZXJpb2RpY2FsPjxmdWxsLXRpdGxlPkFubiBJbnRlcm4gTWVkPC9mdWxs
LXRpdGxlPjwvcGVyaW9kaWNhbD48cGFnZXM+MzAxLTM8L3BhZ2VzPjx2b2x1bWU+MTYyPC92b2x1
bWU+PG51bWJlcj40PC9udW1iZXI+PGVkaXRpb24+MjAxNS8wMS8xMzwvZWRpdGlvbj48a2V5d29y
ZHM+PGtleXdvcmQ+RG9jdW1lbnRhdGlvbi8qc3RhbmRhcmRzPC9rZXl3b3JkPjxrZXl3b3JkPkVs
ZWN0cm9uaWMgSGVhbHRoIFJlY29yZHMvKnN0YW5kYXJkczwva2V5d29yZD48a2V5d29yZD5IdW1h
bnM8L2tleXdvcmQ+PGtleXdvcmQ+TWVkaWNhbCBIaXN0b3J5IFRha2luZzwva2V5d29yZD48a2V5
d29yZD5RdWFsaXR5IG9mIEhlYWx0aCBDYXJlPC9rZXl3b3JkPjwva2V5d29yZHM+PGRhdGVzPjx5
ZWFyPjIwMTU8L3llYXI+PHB1Yi1kYXRlcz48ZGF0ZT5GZWIgMTc8L2RhdGU+PC9wdWItZGF0ZXM+
PC9kYXRlcz48aXNibj4xNTM5LTM3MDQgKEVsZWN0cm9uaWMpJiN4RDswMDAzLTQ4MTkgKExpbmtp
bmcpPC9pc2JuPjxhY2Nlc3Npb24tbnVtPjI1NTgxMDI4PC9hY2Nlc3Npb24tbnVtPjx1cmxzPjxy
ZWxhdGVkLXVybHM+PHVybD5odHRwczovL3d3dy5uY2JpLm5sbS5uaWguZ292L3B1Ym1lZC8yNTU4
MTAyODwvdXJsPjwvcmVsYXRlZC11cmxzPjwvdXJscz48ZWxlY3Ryb25pYy1yZXNvdXJjZS1udW0+
MTAuNzMyNi9NMTQtMjEyODwvZWxlY3Ryb25pYy1yZXNvdXJjZS1udW0+PC9yZWNvcmQ+PC9DaXRl
PjxDaXRlPjxBdXRob3I+UGF5bmU8L0F1dGhvcj48WWVhcj4yMDE1PC9ZZWFyPjxSZWNOdW0+NDwv
UmVjTnVtPjxyZWNvcmQ+PHJlYy1udW1iZXI+NDwvcmVjLW51bWJlcj48Zm9yZWlnbi1rZXlzPjxr
ZXkgYXBwPSJFTiIgZGItaWQ9ImZ6ZnB0ZWV4MjJ2c3JrZWF6NWZ2ZjJ4dzVweHJwYXM1OXpyMiIg
dGltZXN0YW1wPSIxNTQwMjQ3NzIzIj40PC9rZXk+PGtleSBhcHA9IkVOV2ViIiBkYi1pZD0iIj4w
PC9rZXk+PC9mb3JlaWduLWtleXM+PHJlZi10eXBlIG5hbWU9IkpvdXJuYWwgQXJ0aWNsZSI+MTc8
L3JlZi10eXBlPjxjb250cmlidXRvcnM+PGF1dGhvcnM+PGF1dGhvcj5QYXluZSwgVC4gSC48L2F1
dGhvcj48YXV0aG9yPkNvcmxleSwgUy48L2F1dGhvcj48YXV0aG9yPkN1bGxlbiwgVC4gQS48L2F1
dGhvcj48YXV0aG9yPkdhbmRoaSwgVC4gSy48L2F1dGhvcj48YXV0aG9yPkhhcnJpbmd0b24sIEwu
PC9hdXRob3I+PGF1dGhvcj5LdXBlcm1hbiwgRy4gSi48L2F1dGhvcj48YXV0aG9yPk1hdHRpc29u
LCBKLiBFLjwvYXV0aG9yPjxhdXRob3I+TWNDYWxsaWUsIEQuIFAuPC9hdXRob3I+PGF1dGhvcj5N
Y0RvbmFsZCwgQy4gSi48L2F1dGhvcj48YXV0aG9yPlRhbmcsIFAuIEMuPC9hdXRob3I+PGF1dGhv
cj5UaWVybmV5LCBXLiBNLjwvYXV0aG9yPjxhdXRob3I+V2VhdmVyLCBDLjwvYXV0aG9yPjxhdXRo
b3I+V2VpciwgQy4gUi48L2F1dGhvcj48YXV0aG9yPlphcm91a2lhbiwgTS4gSC48L2F1dGhvcj48
L2F1dGhvcnM+PC9jb250cmlidXRvcnM+PGF1dGgtYWRkcmVzcz5VVyBNZWRpY2luZSBJbmZvcm1h
dGlvbiBUZWNobm9sb2d5IFNlcnZpY2VzLCBEZXBhcnRtZW50IG9mIE1lZGljaW5lLCBVbml2ZXJz
aXR5IG9mIFdhc2hpbmd0b24sIFNlYXR0bGUsIFdBLCBVU0EgdHBheW5lQHUud2FzaGluZ3Rvbi5l
ZHUuJiN4RDtOZXh0R2VuIEhlYWx0aGNhcmUsIE1jTGVhbiwgVkEsIFVTQS4mI3hEO1ZldGVyYW5z
IEhlYWx0aCBBZG1pbmlzdHJhdGlvbiwgV2FzaGluZ3RvbiwgREMsIFVTQS4mI3hEO05hdGlvbmFs
IFBhdGllbnQgU2FmZXR5IEZvdW5kYXRpb24sIEJvc3RvbiwgTUEsIFVTQS4mI3hEO0hlYWx0aGNh
cmUgRGlnaXRhbCBTdHJhdGVneSBDb25zdWx0YW50LCBHYWx2ZXN0b24sIFRYLCBVU0EuJiN4RDtO
ZXcgWW9yay1QcmVzYnl0ZXJpYW4gSG9zcGl0YWwsIE5ldyBZb3JrLCBOWSwgVVNBLiYjeEQ7S2Fp
c2VyIFBlcm1hbmVudGUsIFBhc2FkZW5hLCBDQSwgVVNBLiYjeEQ7Q2VybmVyIENvcnBvcmF0aW9u
LCBLYW5zYXMgQ2l0eSwgTU8sIFVTQS4mI3hEO05hdGlvbmFsIEluc3RpdHV0ZXMgb2YgSGVhbHRo
LCBOYXRpb25hbCBMaWJyYXJ5IG9mIE1lZGljaW5lLCBCZXRoZXNkYSwgTUQsIFVTQS4mI3hEO1Bh
bG8gQWx0byBNZWRpY2FsIEZvdW5kYXRpb24sIFBhbG8gQWx0bywgQ0EsIFVTQS4mI3hEO1JlZ2Vu
c3RyaWVmIEluc3RpdHV0ZSwgSW5jLiwgSW5kaWFuYSBVbml2ZXJzaXR5IFNjaG9vbCBvZiBNZWRp
Y2luZSwgSW5kaWFuYXBvbGlzLCBJTiwgVVNBLiYjeEQ7SGVhbHRoY2FyZSBFeGVjdXRpdmUgYW5k
IEJvYXJkIE1lbWJlciwgQXRsYW50YSwgR0EsIFVTQS4mI3hEO0RlcGFydG1lbnQgb2YgQmlvbWVk
aWNhbCBJbmZvcm1hdGljcywgVW5pdmVyc2l0eSBvZiBVdGFoLCBTYWx0IExha2UgQ2l0eSwgVVQs
IFVTQS4mI3hEO1NwYXJyb3cgSGVhbHRoIFN5c3RlbSwgTGFuc2luZywgTUkgYW5kIERlcGFydG1l
bnQgb2YgTWVkaWNpbmUsIENvbGxlZ2Ugb2YgSHVtYW4gTWVkaWNpbmUsIE1pY2hpZ2FuIFN0YXRl
IFVuaXZlcnNpdHksIEVhc3QgTGFuc2luZywgTUksIFVTQS48L2F1dGgtYWRkcmVzcz48dGl0bGVz
Pjx0aXRsZT5SZXBvcnQgb2YgdGhlIEFNSUEgRUhSLTIwMjAgVGFzayBGb3JjZSBvbiB0aGUgc3Rh
dHVzIGFuZCBmdXR1cmUgZGlyZWN0aW9uIG9mIEVIUnM8L3RpdGxlPjxzZWNvbmRhcnktdGl0bGU+
SiBBbSBNZWQgSW5mb3JtIEFzc29jPC9zZWNvbmRhcnktdGl0bGU+PC90aXRsZXM+PHBlcmlvZGlj
YWw+PGZ1bGwtdGl0bGU+SiBBbSBNZWQgSW5mb3JtIEFzc29jPC9mdWxsLXRpdGxlPjwvcGVyaW9k
aWNhbD48cGFnZXM+MTEwMi0xMDwvcGFnZXM+PHZvbHVtZT4yMjwvdm9sdW1lPjxudW1iZXI+NTwv
bnVtYmVyPjxlZGl0aW9uPjIwMTUvMDUvMzE8L2VkaXRpb24+PGtleXdvcmRzPjxrZXl3b3JkPkVs
ZWN0cm9uaWMgSGVhbHRoIFJlY29yZHMvKnN0YW5kYXJkcy90cmVuZHM8L2tleXdvcmQ+PGtleXdv
cmQ+Rm9yZWNhc3Rpbmc8L2tleXdvcmQ+PGtleXdvcmQ+Kk9yZ2FuaXphdGlvbmFsIFBvbGljeTwv
a2V5d29yZD48a2V5d29yZD5Tb2NpZXRpZXMsIE1lZGljYWw8L2tleXdvcmQ+PGtleXdvcmQ+VW5p
dGVkIFN0YXRlczwva2V5d29yZD48L2tleXdvcmRzPjxkYXRlcz48eWVhcj4yMDE1PC95ZWFyPjxw
dWItZGF0ZXM+PGRhdGU+U2VwPC9kYXRlPjwvcHViLWRhdGVzPjwvZGF0ZXM+PGlzYm4+MTUyNy05
NzRYIChFbGVjdHJvbmljKSYjeEQ7MTA2Ny01MDI3IChMaW5raW5nKTwvaXNibj48YWNjZXNzaW9u
LW51bT4yNjAyNDg4MzwvYWNjZXNzaW9uLW51bT48dXJscz48cmVsYXRlZC11cmxzPjx1cmw+aHR0
cHM6Ly93d3cubmNiaS5ubG0ubmloLmdvdi9wdWJtZWQvMjYwMjQ4ODM8L3VybD48L3JlbGF0ZWQt
dXJscz48L3VybHM+PGN1c3RvbTI+UE1DNTAwOTkzMjwvY3VzdG9tMj48ZWxlY3Ryb25pYy1yZXNv
dXJjZS1udW0+MTAuMTA5My9qYW1pYS9vY3YwNjY8L2VsZWN0cm9uaWMtcmVzb3VyY2UtbnVtPjwv
cmVjb3JkPjwvQ2l0ZT48L0VuZE5vdGU+AG==
</w:fldData>
        </w:fldChar>
      </w:r>
      <w:r w:rsidR="00845D55" w:rsidRPr="009A03E8">
        <w:rPr>
          <w:szCs w:val="24"/>
        </w:rPr>
        <w:instrText xml:space="preserve"> ADDIN EN.CITE.DATA </w:instrText>
      </w:r>
      <w:r w:rsidR="00845D55" w:rsidRPr="009A03E8">
        <w:rPr>
          <w:szCs w:val="24"/>
        </w:rPr>
      </w:r>
      <w:r w:rsidR="00845D55" w:rsidRPr="009A03E8">
        <w:rPr>
          <w:szCs w:val="24"/>
        </w:rPr>
        <w:fldChar w:fldCharType="end"/>
      </w:r>
      <w:r w:rsidR="00845D55" w:rsidRPr="009A03E8">
        <w:rPr>
          <w:szCs w:val="24"/>
        </w:rPr>
      </w:r>
      <w:r w:rsidR="00845D55" w:rsidRPr="009A03E8">
        <w:rPr>
          <w:szCs w:val="24"/>
        </w:rPr>
        <w:fldChar w:fldCharType="separate"/>
      </w:r>
      <w:r w:rsidR="00845D55" w:rsidRPr="009A03E8">
        <w:rPr>
          <w:noProof/>
          <w:szCs w:val="24"/>
          <w:vertAlign w:val="superscript"/>
        </w:rPr>
        <w:t>8,9</w:t>
      </w:r>
      <w:r w:rsidR="00845D55" w:rsidRPr="009A03E8">
        <w:rPr>
          <w:szCs w:val="24"/>
        </w:rPr>
        <w:fldChar w:fldCharType="end"/>
      </w:r>
      <w:r w:rsidRPr="009A03E8">
        <w:rPr>
          <w:szCs w:val="24"/>
        </w:rPr>
        <w:t xml:space="preserve"> The </w:t>
      </w:r>
      <w:r w:rsidR="00D245AA" w:rsidRPr="009A03E8">
        <w:rPr>
          <w:szCs w:val="24"/>
        </w:rPr>
        <w:t xml:space="preserve">EHR </w:t>
      </w:r>
      <w:r w:rsidRPr="009A03E8">
        <w:rPr>
          <w:szCs w:val="24"/>
        </w:rPr>
        <w:t>data most important for note creation is often hidden in a forest of less useful values, where poor search</w:t>
      </w:r>
      <w:r w:rsidR="009A03E8" w:rsidRPr="009A03E8">
        <w:rPr>
          <w:szCs w:val="24"/>
        </w:rPr>
        <w:t xml:space="preserve">, </w:t>
      </w:r>
      <w:r w:rsidRPr="009A03E8">
        <w:rPr>
          <w:szCs w:val="24"/>
        </w:rPr>
        <w:t>navigation</w:t>
      </w:r>
      <w:r w:rsidR="009A03E8" w:rsidRPr="009A03E8">
        <w:rPr>
          <w:szCs w:val="24"/>
        </w:rPr>
        <w:t xml:space="preserve">, organization and presentation </w:t>
      </w:r>
      <w:r w:rsidRPr="009A03E8">
        <w:rPr>
          <w:szCs w:val="24"/>
        </w:rPr>
        <w:t xml:space="preserve"> functions make </w:t>
      </w:r>
      <w:r w:rsidR="009A03E8" w:rsidRPr="009A03E8">
        <w:rPr>
          <w:szCs w:val="24"/>
        </w:rPr>
        <w:t xml:space="preserve">relevant information </w:t>
      </w:r>
      <w:r w:rsidRPr="009A03E8">
        <w:rPr>
          <w:szCs w:val="24"/>
        </w:rPr>
        <w:t xml:space="preserve">difficult to locate. </w:t>
      </w:r>
      <w:r w:rsidR="00D245AA" w:rsidRPr="009A03E8">
        <w:rPr>
          <w:szCs w:val="24"/>
        </w:rPr>
        <w:t>Extra-visit financial requirements (e.g., preauthorizations, appeals for insurance coverage) consume physician time in unproductive activities. In sum, reimbursement</w:t>
      </w:r>
      <w:r w:rsidR="00752A31" w:rsidRPr="009A03E8">
        <w:rPr>
          <w:szCs w:val="24"/>
        </w:rPr>
        <w:t xml:space="preserve"> regulations</w:t>
      </w:r>
      <w:r w:rsidR="00845D55" w:rsidRPr="009A03E8">
        <w:rPr>
          <w:szCs w:val="24"/>
        </w:rPr>
        <w:t xml:space="preserve"> increase workflow steps and increase</w:t>
      </w:r>
      <w:r w:rsidRPr="009A03E8">
        <w:rPr>
          <w:szCs w:val="24"/>
        </w:rPr>
        <w:t xml:space="preserve"> demands on physicians’ </w:t>
      </w:r>
      <w:r w:rsidR="00D245AA" w:rsidRPr="009A03E8">
        <w:rPr>
          <w:szCs w:val="24"/>
        </w:rPr>
        <w:t xml:space="preserve">time, </w:t>
      </w:r>
      <w:r w:rsidRPr="009A03E8">
        <w:rPr>
          <w:szCs w:val="24"/>
        </w:rPr>
        <w:t xml:space="preserve">visual recognition processes, working memory, and concentration (together </w:t>
      </w:r>
      <w:r w:rsidRPr="009A03E8">
        <w:rPr>
          <w:szCs w:val="24"/>
        </w:rPr>
        <w:lastRenderedPageBreak/>
        <w:t xml:space="preserve">termed cognitive load), </w:t>
      </w:r>
      <w:r w:rsidR="00752A31" w:rsidRPr="009A03E8">
        <w:rPr>
          <w:szCs w:val="24"/>
        </w:rPr>
        <w:t xml:space="preserve">potentially </w:t>
      </w:r>
      <w:r w:rsidR="00845D55" w:rsidRPr="009A03E8">
        <w:rPr>
          <w:szCs w:val="24"/>
        </w:rPr>
        <w:t xml:space="preserve">resulting in </w:t>
      </w:r>
      <w:r w:rsidRPr="009A03E8">
        <w:rPr>
          <w:szCs w:val="24"/>
        </w:rPr>
        <w:t>slow</w:t>
      </w:r>
      <w:r w:rsidR="00845D55" w:rsidRPr="009A03E8">
        <w:rPr>
          <w:szCs w:val="24"/>
        </w:rPr>
        <w:t>er</w:t>
      </w:r>
      <w:r w:rsidRPr="009A03E8">
        <w:rPr>
          <w:szCs w:val="24"/>
        </w:rPr>
        <w:t xml:space="preserve"> decision making, increase</w:t>
      </w:r>
      <w:r w:rsidR="00845D55" w:rsidRPr="009A03E8">
        <w:rPr>
          <w:szCs w:val="24"/>
        </w:rPr>
        <w:t xml:space="preserve">d </w:t>
      </w:r>
      <w:r w:rsidRPr="009A03E8">
        <w:rPr>
          <w:szCs w:val="24"/>
        </w:rPr>
        <w:t>risk of errors, and disrupt</w:t>
      </w:r>
      <w:r w:rsidR="00845D55" w:rsidRPr="009A03E8">
        <w:rPr>
          <w:szCs w:val="24"/>
        </w:rPr>
        <w:t>ion of</w:t>
      </w:r>
      <w:r w:rsidRPr="009A03E8">
        <w:rPr>
          <w:szCs w:val="24"/>
        </w:rPr>
        <w:t xml:space="preserve"> physician-patient relationships.</w:t>
      </w:r>
    </w:p>
    <w:p w14:paraId="7B4FF204" w14:textId="77777777" w:rsidR="005B620B" w:rsidRDefault="005B620B" w:rsidP="0060081B">
      <w:pPr>
        <w:rPr>
          <w:szCs w:val="24"/>
        </w:rPr>
      </w:pPr>
    </w:p>
    <w:p w14:paraId="0C77905C" w14:textId="1CBE5A08" w:rsidR="0060081B" w:rsidRDefault="005E4484" w:rsidP="0060081B">
      <w:pPr>
        <w:rPr>
          <w:szCs w:val="24"/>
        </w:rPr>
      </w:pPr>
      <w:r>
        <w:rPr>
          <w:szCs w:val="24"/>
        </w:rPr>
        <w:t>2.</w:t>
      </w:r>
      <w:r w:rsidR="00587C4A">
        <w:rPr>
          <w:szCs w:val="24"/>
        </w:rPr>
        <w:t>4</w:t>
      </w:r>
      <w:r>
        <w:rPr>
          <w:szCs w:val="24"/>
        </w:rPr>
        <w:t xml:space="preserve"> </w:t>
      </w:r>
      <w:r w:rsidR="009A03E8">
        <w:rPr>
          <w:szCs w:val="24"/>
          <w:u w:val="single"/>
        </w:rPr>
        <w:t>EHR systems as electronic filing cabinets</w:t>
      </w:r>
      <w:r>
        <w:rPr>
          <w:szCs w:val="24"/>
        </w:rPr>
        <w:t>:</w:t>
      </w:r>
      <w:r>
        <w:rPr>
          <w:szCs w:val="24"/>
        </w:rPr>
        <w:br/>
      </w:r>
      <w:r w:rsidR="00C559A7">
        <w:rPr>
          <w:szCs w:val="24"/>
        </w:rPr>
        <w:t>Information is often not organized</w:t>
      </w:r>
      <w:r w:rsidR="00796EED">
        <w:rPr>
          <w:szCs w:val="24"/>
        </w:rPr>
        <w:t xml:space="preserve"> </w:t>
      </w:r>
      <w:r w:rsidR="00796EED" w:rsidRPr="00796EED">
        <w:rPr>
          <w:szCs w:val="24"/>
        </w:rPr>
        <w:t>or aligned with the physician’s mental model of care and is not optimized</w:t>
      </w:r>
      <w:r w:rsidR="00C559A7">
        <w:rPr>
          <w:szCs w:val="24"/>
        </w:rPr>
        <w:t xml:space="preserve"> to support clinical decision making. Too </w:t>
      </w:r>
      <w:r w:rsidR="009D6733">
        <w:rPr>
          <w:szCs w:val="24"/>
        </w:rPr>
        <w:t>much</w:t>
      </w:r>
      <w:r w:rsidR="00C559A7">
        <w:rPr>
          <w:szCs w:val="24"/>
        </w:rPr>
        <w:t xml:space="preserve"> click</w:t>
      </w:r>
      <w:r w:rsidR="009D6733">
        <w:rPr>
          <w:szCs w:val="24"/>
        </w:rPr>
        <w:t>ing</w:t>
      </w:r>
      <w:r w:rsidR="000944BE">
        <w:rPr>
          <w:szCs w:val="24"/>
        </w:rPr>
        <w:t xml:space="preserve">, </w:t>
      </w:r>
      <w:r w:rsidR="009D6733">
        <w:rPr>
          <w:szCs w:val="24"/>
        </w:rPr>
        <w:t xml:space="preserve">scrolling, </w:t>
      </w:r>
      <w:r w:rsidR="00C559A7">
        <w:rPr>
          <w:szCs w:val="24"/>
        </w:rPr>
        <w:t>switching between paths and screens</w:t>
      </w:r>
      <w:r w:rsidR="000944BE">
        <w:rPr>
          <w:szCs w:val="24"/>
        </w:rPr>
        <w:t xml:space="preserve">, and </w:t>
      </w:r>
      <w:r w:rsidR="009D6733">
        <w:rPr>
          <w:szCs w:val="24"/>
        </w:rPr>
        <w:t>counterintuitive</w:t>
      </w:r>
      <w:r w:rsidR="000944BE">
        <w:rPr>
          <w:szCs w:val="24"/>
        </w:rPr>
        <w:t xml:space="preserve"> data presentations</w:t>
      </w:r>
      <w:r w:rsidR="00C559A7">
        <w:rPr>
          <w:szCs w:val="24"/>
        </w:rPr>
        <w:t xml:space="preserve"> make it </w:t>
      </w:r>
      <w:r w:rsidR="009D6733">
        <w:rPr>
          <w:szCs w:val="24"/>
        </w:rPr>
        <w:t>challenging</w:t>
      </w:r>
      <w:r w:rsidR="00C559A7">
        <w:rPr>
          <w:szCs w:val="24"/>
        </w:rPr>
        <w:t xml:space="preserve"> to access</w:t>
      </w:r>
      <w:r w:rsidR="000944BE">
        <w:rPr>
          <w:szCs w:val="24"/>
        </w:rPr>
        <w:t xml:space="preserve"> and process</w:t>
      </w:r>
      <w:r w:rsidR="00C559A7">
        <w:rPr>
          <w:szCs w:val="24"/>
        </w:rPr>
        <w:t xml:space="preserve"> important data. </w:t>
      </w:r>
      <w:r w:rsidR="000944BE">
        <w:rPr>
          <w:szCs w:val="24"/>
        </w:rPr>
        <w:t>Critical information is obscured in a mass of less important text or values.</w:t>
      </w:r>
      <w:r w:rsidR="000F3841">
        <w:rPr>
          <w:szCs w:val="24"/>
        </w:rPr>
        <w:fldChar w:fldCharType="begin">
          <w:fldData xml:space="preserve">PEVuZE5vdGU+PENpdGU+PEF1dGhvcj5TY2hsb3NzbWFuPC9BdXRob3I+PFllYXI+MjAxNjwvWWVh
cj48UmVjTnVtPjMxPC9SZWNOdW0+PERpc3BsYXlUZXh0PjxzdHlsZSBmYWNlPSJzdXBlcnNjcmlw
dCI+MTAsMTE8L3N0eWxlPjwvRGlzcGxheVRleHQ+PHJlY29yZD48cmVjLW51bWJlcj4zMTwvcmVj
LW51bWJlcj48Zm9yZWlnbi1rZXlzPjxrZXkgYXBwPSJFTiIgZGItaWQ9ImZ6ZnB0ZWV4MjJ2c3Jr
ZWF6NWZ2ZjJ4dzVweHJwYXM1OXpyMiIgdGltZXN0YW1wPSIxNTQwNTkzNjUyIj4zMTwva2V5Pjwv
Zm9yZWlnbi1rZXlzPjxyZWYtdHlwZSBuYW1lPSJXZWIgUGFnZSI+MTI8L3JlZi10eXBlPjxjb250
cmlidXRvcnM+PGF1dGhvcnM+PGF1dGhvcj5TY2hsb3NzbWFuLCBELk0uPC9hdXRob3I+PGF1dGhv
cj5TdGFnZ2VycywgTi48L2F1dGhvcj48L2F1dGhvcnM+PC9jb250cmlidXRvcnM+PHRpdGxlcz48
dGl0bGU+Rml2ZSBVc2FiaWxpdHkgQmFycmllcnMgUHJldmVudGluZyBIZWFsdGggSVQgRnJvbSBT
dXBwb3J0aW5nIENsaW5pY2lhbiBOZWVkczwvdGl0bGU+PC90aXRsZXM+PHZvbHVtZT4yMDE5PC92
b2x1bWU+PG51bWJlcj5KYW51YXJ5IDg8L251bWJlcj48ZGF0ZXM+PHllYXI+MjAxNjwveWVhcj48
L2RhdGVzPjx1cmxzPjxyZWxhdGVkLXVybHM+PHVybD5odHRwczovL3d3dy5oaW1zcy5vcmcvbmV3
cy9maXZlLXVzYWJpbGl0eS1iYXJyaWVycy1wcmV2ZW50aW5nLWhlYWx0aC1pdC1zdXBwb3J0aW5n
LWNsaW5pY2lhbi1uZWVkczwvdXJsPjwvcmVsYXRlZC11cmxzPjwvdXJscz48L3JlY29yZD48L0Np
dGU+PENpdGU+PEF1dGhvcj5QYXR0ZXJzb248L0F1dGhvcj48WWVhcj4yMDE1PC9ZZWFyPjxSZWNO
dW0+ODwvUmVjTnVtPjxyZWNvcmQ+PHJlYy1udW1iZXI+ODwvcmVjLW51bWJlcj48Zm9yZWlnbi1r
ZXlzPjxrZXkgYXBwPSJFTiIgZGItaWQ9ImZ6ZnB0ZWV4MjJ2c3JrZWF6NWZ2ZjJ4dzVweHJwYXM1
OXpyMiIgdGltZXN0YW1wPSIxNTQwMjQ3NzMzIj44PC9rZXk+PGtleSBhcHA9IkVOV2ViIiBkYi1p
ZD0iIj4wPC9rZXk+PC9mb3JlaWduLWtleXM+PHJlZi10eXBlIG5hbWU9IkpvdXJuYWwgQXJ0aWNs
ZSI+MTc8L3JlZi10eXBlPjxjb250cmlidXRvcnM+PGF1dGhvcnM+PGF1dGhvcj5QYXR0ZXJzb24s
IEUuIFMuPC9hdXRob3I+PGF1dGhvcj5Mb3dyeSwgUy4gWi48L2F1dGhvcj48YXV0aG9yPlJhbWFp
YWgsIE0uPC9hdXRob3I+PGF1dGhvcj5HaWJib25zLCBNLiBDLjwvYXV0aG9yPjxhdXRob3I+QnJp
Y2ssIEQuPC9hdXRob3I+PGF1dGhvcj5DYWxjbywgUi48L2F1dGhvcj48YXV0aG9yPk1hdHRvbiwg
Ry48L2F1dGhvcj48YXV0aG9yPk1pbGxlciwgQS48L2F1dGhvcj48YXV0aG9yPk1ha2FyLCBFLjwv
YXV0aG9yPjxhdXRob3I+RmVycmVyLCBKLiBBLjwvYXV0aG9yPjwvYXV0aG9ycz48L2NvbnRyaWJ1
dG9ycz48YXV0aC1hZGRyZXNzPk9oaW8gU3RhdGUgVW5pdmVyc2l0eS4mI3hEO05hdGlvbmFsIElu
c3RpdHV0ZSBvZiBTdGFuZGFyZHMgYW5kIFRlY2hub2xvZ3kuJiN4RDtTQUlTIEJvbG9nbmEgQ2Vu
dGVyIDsgSm9obnMgSG9wa2lucyBVbml2ZXJzaXR5LiYjeEQ7TllVIExhbmdvbmUgTWVkaWNhbCBD
ZW50ZXIuJiN4RDtBcGV4IERhdGEgU29sdXRpb25zLCBMTEMuJiN4RDtWYW5kZXJiaWx0IFVuaXZl
cnNpdHkuJiN4RDtPZmZpY2Ugb2YgdGhlIE5hdGlvbmFsIENvb3JkaW5hdG9yIGZvciBIZWFsdGgg
SVQuJiN4RDtWZXRlcmFucyBIZWFsdGggQWRtaW5pc3RyYXRpb24gOyBVVCBIZWFsdGggU2Nob29s
IG9mIEJpb21lZGljYWwgSW5mb3JtYXRpY3MuPC9hdXRoLWFkZHJlc3M+PHRpdGxlcz48dGl0bGU+
SW1wcm92aW5nIENsaW5pY2FsIFdvcmtmbG93IGluIEFtYnVsYXRvcnkgQ2FyZTogSW1wbGVtZW50
ZWQgUmVjb21tZW5kYXRpb25zIGluIGFuIElubm92YXRpb24gUHJvdG90eXBlIGZvciB0aGUgVmV0
ZXJhbiZhcG9zO3MgSGVhbHRoIEFkbWluaXN0cmF0aW9uPC90aXRsZT48c2Vjb25kYXJ5LXRpdGxl
PkVHRU1TIChXYXNoIERDKTwvc2Vjb25kYXJ5LXRpdGxlPjwvdGl0bGVzPjxwZXJpb2RpY2FsPjxm
dWxsLXRpdGxlPkVHRU1TIChXYXNoIERDKTwvZnVsbC10aXRsZT48L3BlcmlvZGljYWw+PHBhZ2Vz
PjExNDk8L3BhZ2VzPjx2b2x1bWU+Mzwvdm9sdW1lPjxudW1iZXI+MjwvbnVtYmVyPjxlZGl0aW9u
PjIwMTUvMDgvMjE8L2VkaXRpb24+PGtleXdvcmRzPjxrZXl3b3JkPmhlYWx0aCBpbmZvcm1hdGlv
biB0ZWNobm9sb2d5PC9rZXl3b3JkPjxrZXl3b3JkPmluZm9ybWF0aWNzPC9rZXl3b3JkPjxrZXl3
b3JkPm1ldGhvZHM8L2tleXdvcmQ+PC9rZXl3b3Jkcz48ZGF0ZXM+PHllYXI+MjAxNTwveWVhcj48
L2RhdGVzPjxpc2JuPjIzMjctOTIxNCAoUHJpbnQpJiN4RDsyMzI3LTkyMTQgKExpbmtpbmcpPC9p
c2JuPjxhY2Nlc3Npb24tbnVtPjI2MjkwODg3PC9hY2Nlc3Npb24tbnVtPjx1cmxzPjxyZWxhdGVk
LXVybHM+PHVybD5odHRwczovL3d3dy5uY2JpLm5sbS5uaWguZ292L3B1Ym1lZC8yNjI5MDg4Nzwv
dXJsPjwvcmVsYXRlZC11cmxzPjwvdXJscz48Y3VzdG9tMj5QTUM0NTM3MTUyPC9jdXN0b20yPjxl
bGVjdHJvbmljLXJlc291cmNlLW51bT4xMC4xMzA2My8yMzI3LTkyMTQuMTE0OTwvZWxlY3Ryb25p
Yy1yZXNvdXJjZS1udW0+PC9yZWNvcmQ+PC9DaXRlPjwvRW5kTm90ZT4A
</w:fldData>
        </w:fldChar>
      </w:r>
      <w:r w:rsidR="00845D55">
        <w:rPr>
          <w:szCs w:val="24"/>
        </w:rPr>
        <w:instrText xml:space="preserve"> ADDIN EN.CITE </w:instrText>
      </w:r>
      <w:r w:rsidR="00845D55">
        <w:rPr>
          <w:szCs w:val="24"/>
        </w:rPr>
        <w:fldChar w:fldCharType="begin">
          <w:fldData xml:space="preserve">PEVuZE5vdGU+PENpdGU+PEF1dGhvcj5TY2hsb3NzbWFuPC9BdXRob3I+PFllYXI+MjAxNjwvWWVh
cj48UmVjTnVtPjMxPC9SZWNOdW0+PERpc3BsYXlUZXh0PjxzdHlsZSBmYWNlPSJzdXBlcnNjcmlw
dCI+MTAsMTE8L3N0eWxlPjwvRGlzcGxheVRleHQ+PHJlY29yZD48cmVjLW51bWJlcj4zMTwvcmVj
LW51bWJlcj48Zm9yZWlnbi1rZXlzPjxrZXkgYXBwPSJFTiIgZGItaWQ9ImZ6ZnB0ZWV4MjJ2c3Jr
ZWF6NWZ2ZjJ4dzVweHJwYXM1OXpyMiIgdGltZXN0YW1wPSIxNTQwNTkzNjUyIj4zMTwva2V5Pjwv
Zm9yZWlnbi1rZXlzPjxyZWYtdHlwZSBuYW1lPSJXZWIgUGFnZSI+MTI8L3JlZi10eXBlPjxjb250
cmlidXRvcnM+PGF1dGhvcnM+PGF1dGhvcj5TY2hsb3NzbWFuLCBELk0uPC9hdXRob3I+PGF1dGhv
cj5TdGFnZ2VycywgTi48L2F1dGhvcj48L2F1dGhvcnM+PC9jb250cmlidXRvcnM+PHRpdGxlcz48
dGl0bGU+Rml2ZSBVc2FiaWxpdHkgQmFycmllcnMgUHJldmVudGluZyBIZWFsdGggSVQgRnJvbSBT
dXBwb3J0aW5nIENsaW5pY2lhbiBOZWVkczwvdGl0bGU+PC90aXRsZXM+PHZvbHVtZT4yMDE5PC92
b2x1bWU+PG51bWJlcj5KYW51YXJ5IDg8L251bWJlcj48ZGF0ZXM+PHllYXI+MjAxNjwveWVhcj48
L2RhdGVzPjx1cmxzPjxyZWxhdGVkLXVybHM+PHVybD5odHRwczovL3d3dy5oaW1zcy5vcmcvbmV3
cy9maXZlLXVzYWJpbGl0eS1iYXJyaWVycy1wcmV2ZW50aW5nLWhlYWx0aC1pdC1zdXBwb3J0aW5n
LWNsaW5pY2lhbi1uZWVkczwvdXJsPjwvcmVsYXRlZC11cmxzPjwvdXJscz48L3JlY29yZD48L0Np
dGU+PENpdGU+PEF1dGhvcj5QYXR0ZXJzb248L0F1dGhvcj48WWVhcj4yMDE1PC9ZZWFyPjxSZWNO
dW0+ODwvUmVjTnVtPjxyZWNvcmQ+PHJlYy1udW1iZXI+ODwvcmVjLW51bWJlcj48Zm9yZWlnbi1r
ZXlzPjxrZXkgYXBwPSJFTiIgZGItaWQ9ImZ6ZnB0ZWV4MjJ2c3JrZWF6NWZ2ZjJ4dzVweHJwYXM1
OXpyMiIgdGltZXN0YW1wPSIxNTQwMjQ3NzMzIj44PC9rZXk+PGtleSBhcHA9IkVOV2ViIiBkYi1p
ZD0iIj4wPC9rZXk+PC9mb3JlaWduLWtleXM+PHJlZi10eXBlIG5hbWU9IkpvdXJuYWwgQXJ0aWNs
ZSI+MTc8L3JlZi10eXBlPjxjb250cmlidXRvcnM+PGF1dGhvcnM+PGF1dGhvcj5QYXR0ZXJzb24s
IEUuIFMuPC9hdXRob3I+PGF1dGhvcj5Mb3dyeSwgUy4gWi48L2F1dGhvcj48YXV0aG9yPlJhbWFp
YWgsIE0uPC9hdXRob3I+PGF1dGhvcj5HaWJib25zLCBNLiBDLjwvYXV0aG9yPjxhdXRob3I+QnJp
Y2ssIEQuPC9hdXRob3I+PGF1dGhvcj5DYWxjbywgUi48L2F1dGhvcj48YXV0aG9yPk1hdHRvbiwg
Ry48L2F1dGhvcj48YXV0aG9yPk1pbGxlciwgQS48L2F1dGhvcj48YXV0aG9yPk1ha2FyLCBFLjwv
YXV0aG9yPjxhdXRob3I+RmVycmVyLCBKLiBBLjwvYXV0aG9yPjwvYXV0aG9ycz48L2NvbnRyaWJ1
dG9ycz48YXV0aC1hZGRyZXNzPk9oaW8gU3RhdGUgVW5pdmVyc2l0eS4mI3hEO05hdGlvbmFsIElu
c3RpdHV0ZSBvZiBTdGFuZGFyZHMgYW5kIFRlY2hub2xvZ3kuJiN4RDtTQUlTIEJvbG9nbmEgQ2Vu
dGVyIDsgSm9obnMgSG9wa2lucyBVbml2ZXJzaXR5LiYjeEQ7TllVIExhbmdvbmUgTWVkaWNhbCBD
ZW50ZXIuJiN4RDtBcGV4IERhdGEgU29sdXRpb25zLCBMTEMuJiN4RDtWYW5kZXJiaWx0IFVuaXZl
cnNpdHkuJiN4RDtPZmZpY2Ugb2YgdGhlIE5hdGlvbmFsIENvb3JkaW5hdG9yIGZvciBIZWFsdGgg
SVQuJiN4RDtWZXRlcmFucyBIZWFsdGggQWRtaW5pc3RyYXRpb24gOyBVVCBIZWFsdGggU2Nob29s
IG9mIEJpb21lZGljYWwgSW5mb3JtYXRpY3MuPC9hdXRoLWFkZHJlc3M+PHRpdGxlcz48dGl0bGU+
SW1wcm92aW5nIENsaW5pY2FsIFdvcmtmbG93IGluIEFtYnVsYXRvcnkgQ2FyZTogSW1wbGVtZW50
ZWQgUmVjb21tZW5kYXRpb25zIGluIGFuIElubm92YXRpb24gUHJvdG90eXBlIGZvciB0aGUgVmV0
ZXJhbiZhcG9zO3MgSGVhbHRoIEFkbWluaXN0cmF0aW9uPC90aXRsZT48c2Vjb25kYXJ5LXRpdGxl
PkVHRU1TIChXYXNoIERDKTwvc2Vjb25kYXJ5LXRpdGxlPjwvdGl0bGVzPjxwZXJpb2RpY2FsPjxm
dWxsLXRpdGxlPkVHRU1TIChXYXNoIERDKTwvZnVsbC10aXRsZT48L3BlcmlvZGljYWw+PHBhZ2Vz
PjExNDk8L3BhZ2VzPjx2b2x1bWU+Mzwvdm9sdW1lPjxudW1iZXI+MjwvbnVtYmVyPjxlZGl0aW9u
PjIwMTUvMDgvMjE8L2VkaXRpb24+PGtleXdvcmRzPjxrZXl3b3JkPmhlYWx0aCBpbmZvcm1hdGlv
biB0ZWNobm9sb2d5PC9rZXl3b3JkPjxrZXl3b3JkPmluZm9ybWF0aWNzPC9rZXl3b3JkPjxrZXl3
b3JkPm1ldGhvZHM8L2tleXdvcmQ+PC9rZXl3b3Jkcz48ZGF0ZXM+PHllYXI+MjAxNTwveWVhcj48
L2RhdGVzPjxpc2JuPjIzMjctOTIxNCAoUHJpbnQpJiN4RDsyMzI3LTkyMTQgKExpbmtpbmcpPC9p
c2JuPjxhY2Nlc3Npb24tbnVtPjI2MjkwODg3PC9hY2Nlc3Npb24tbnVtPjx1cmxzPjxyZWxhdGVk
LXVybHM+PHVybD5odHRwczovL3d3dy5uY2JpLm5sbS5uaWguZ292L3B1Ym1lZC8yNjI5MDg4Nzwv
dXJsPjwvcmVsYXRlZC11cmxzPjwvdXJscz48Y3VzdG9tMj5QTUM0NTM3MTUyPC9jdXN0b20yPjxl
bGVjdHJvbmljLXJlc291cmNlLW51bT4xMC4xMzA2My8yMzI3LTkyMTQuMTE0OTwvZWxlY3Ryb25p
Yy1yZXNvdXJjZS1udW0+PC9yZWNvcmQ+PC9DaXRlPjwvRW5kTm90ZT4A
</w:fldData>
        </w:fldChar>
      </w:r>
      <w:r w:rsidR="00845D55">
        <w:rPr>
          <w:szCs w:val="24"/>
        </w:rPr>
        <w:instrText xml:space="preserve"> ADDIN EN.CITE.DATA </w:instrText>
      </w:r>
      <w:r w:rsidR="00845D55">
        <w:rPr>
          <w:szCs w:val="24"/>
        </w:rPr>
      </w:r>
      <w:r w:rsidR="00845D55">
        <w:rPr>
          <w:szCs w:val="24"/>
        </w:rPr>
        <w:fldChar w:fldCharType="end"/>
      </w:r>
      <w:r w:rsidR="000F3841">
        <w:rPr>
          <w:szCs w:val="24"/>
        </w:rPr>
      </w:r>
      <w:r w:rsidR="000F3841">
        <w:rPr>
          <w:szCs w:val="24"/>
        </w:rPr>
        <w:fldChar w:fldCharType="separate"/>
      </w:r>
      <w:r w:rsidR="00845D55" w:rsidRPr="00845D55">
        <w:rPr>
          <w:noProof/>
          <w:szCs w:val="24"/>
          <w:vertAlign w:val="superscript"/>
        </w:rPr>
        <w:t>10,11</w:t>
      </w:r>
      <w:r w:rsidR="000F3841">
        <w:rPr>
          <w:szCs w:val="24"/>
        </w:rPr>
        <w:fldChar w:fldCharType="end"/>
      </w:r>
      <w:r w:rsidR="000944BE">
        <w:rPr>
          <w:szCs w:val="24"/>
        </w:rPr>
        <w:t xml:space="preserve"> </w:t>
      </w:r>
      <w:r w:rsidR="00A75C56">
        <w:rPr>
          <w:szCs w:val="24"/>
        </w:rPr>
        <w:t xml:space="preserve">Locating and importing data from outside </w:t>
      </w:r>
      <w:r w:rsidR="00676AFA">
        <w:rPr>
          <w:szCs w:val="24"/>
        </w:rPr>
        <w:t>a</w:t>
      </w:r>
      <w:r w:rsidR="00A75C56">
        <w:rPr>
          <w:szCs w:val="24"/>
        </w:rPr>
        <w:t xml:space="preserve"> clinician’s own health system requires extensive effort by the user, when it works at all.</w:t>
      </w:r>
      <w:r w:rsidR="00A75C56">
        <w:rPr>
          <w:szCs w:val="24"/>
        </w:rPr>
        <w:fldChar w:fldCharType="begin"/>
      </w:r>
      <w:r w:rsidR="00A75C56">
        <w:rPr>
          <w:szCs w:val="24"/>
        </w:rPr>
        <w:instrText xml:space="preserve"> ADDIN EN.CITE &lt;EndNote&gt;&lt;Cite&gt;&lt;Author&gt;Azar&lt;/Author&gt;&lt;Year&gt;2018&lt;/Year&gt;&lt;RecNum&gt;64&lt;/RecNum&gt;&lt;DisplayText&gt;&lt;style face="superscript"&gt;7&lt;/style&gt;&lt;/DisplayText&gt;&lt;record&gt;&lt;rec-number&gt;64&lt;/rec-number&gt;&lt;foreign-keys&gt;&lt;key app="EN" db-id="fzfpteex22vsrkeaz5fvf2xw5pxrpas59zr2" timestamp="1546986468"&gt;64&lt;/key&gt;&lt;/foreign-keys&gt;&lt;ref-type name="Web Page"&gt;12&lt;/ref-type&gt;&lt;contributors&gt;&lt;authors&gt;&lt;author&gt;Azar, A. M.&lt;/author&gt;&lt;author&gt;Rucker, D.W.&lt;/author&gt;&lt;author&gt;Verma, S.&lt;/author&gt;&lt;/authors&gt;&lt;/contributors&gt;&lt;titles&gt;&lt;title&gt;Strategy on Reducing Regulatory and Administrative Burdens Relating to the Use of Health IT and EHRs&lt;/title&gt;&lt;/titles&gt;&lt;volume&gt;2019&lt;/volume&gt;&lt;number&gt;January 8&lt;/number&gt;&lt;dates&gt;&lt;year&gt;2018&lt;/year&gt;&lt;/dates&gt;&lt;urls&gt;&lt;related-urls&gt;&lt;url&gt;https://www.healthit.gov/sites/default/files/page/2018-11/Draft%20Strategy%20on%20Reducing%20Regulatory%20and%20Administrative%20Burden%20Relating.pdf&lt;/url&gt;&lt;/related-urls&gt;&lt;/urls&gt;&lt;/record&gt;&lt;/Cite&gt;&lt;/EndNote&gt;</w:instrText>
      </w:r>
      <w:r w:rsidR="00A75C56">
        <w:rPr>
          <w:szCs w:val="24"/>
        </w:rPr>
        <w:fldChar w:fldCharType="separate"/>
      </w:r>
      <w:r w:rsidR="00A75C56" w:rsidRPr="00A75C56">
        <w:rPr>
          <w:noProof/>
          <w:szCs w:val="24"/>
          <w:vertAlign w:val="superscript"/>
        </w:rPr>
        <w:t>7</w:t>
      </w:r>
      <w:r w:rsidR="00A75C56">
        <w:rPr>
          <w:szCs w:val="24"/>
        </w:rPr>
        <w:fldChar w:fldCharType="end"/>
      </w:r>
      <w:r w:rsidR="00A75C56">
        <w:rPr>
          <w:szCs w:val="24"/>
        </w:rPr>
        <w:t xml:space="preserve"> </w:t>
      </w:r>
      <w:r w:rsidR="000F3841">
        <w:rPr>
          <w:szCs w:val="24"/>
        </w:rPr>
        <w:t>N</w:t>
      </w:r>
      <w:r w:rsidR="000F3841" w:rsidRPr="000F3841">
        <w:rPr>
          <w:szCs w:val="24"/>
        </w:rPr>
        <w:t>early 60 percent of ambulatory care providers report being dissatisfied with their EHR due to workflow and usability concerns</w:t>
      </w:r>
      <w:r w:rsidR="000F3841">
        <w:rPr>
          <w:szCs w:val="24"/>
        </w:rPr>
        <w:t>,</w:t>
      </w:r>
      <w:r w:rsidR="0037505C">
        <w:rPr>
          <w:szCs w:val="24"/>
        </w:rPr>
        <w:fldChar w:fldCharType="begin"/>
      </w:r>
      <w:r w:rsidR="00845D55">
        <w:rPr>
          <w:szCs w:val="24"/>
        </w:rPr>
        <w:instrText xml:space="preserve"> ADDIN EN.CITE &lt;EndNote&gt;&lt;Cite&gt;&lt;Author&gt;Patterson&lt;/Author&gt;&lt;Year&gt;2015&lt;/Year&gt;&lt;RecNum&gt;8&lt;/RecNum&gt;&lt;DisplayText&gt;&lt;style face="superscript"&gt;11&lt;/style&gt;&lt;/DisplayText&gt;&lt;record&gt;&lt;rec-number&gt;8&lt;/rec-number&gt;&lt;foreign-keys&gt;&lt;key app="EN" db-id="fzfpteex22vsrkeaz5fvf2xw5pxrpas59zr2" timestamp="1540247733"&gt;8&lt;/key&gt;&lt;key app="ENWeb" db-id=""&gt;0&lt;/key&gt;&lt;/foreign-keys&gt;&lt;ref-type name="Journal Article"&gt;17&lt;/ref-type&gt;&lt;contributors&gt;&lt;authors&gt;&lt;author&gt;Patterson, E. S.&lt;/author&gt;&lt;author&gt;Lowry, S. Z.&lt;/author&gt;&lt;author&gt;Ramaiah, M.&lt;/author&gt;&lt;author&gt;Gibbons, M. C.&lt;/author&gt;&lt;author&gt;Brick, D.&lt;/author&gt;&lt;author&gt;Calco, R.&lt;/author&gt;&lt;author&gt;Matton, G.&lt;/author&gt;&lt;author&gt;Miller, A.&lt;/author&gt;&lt;author&gt;Makar, E.&lt;/author&gt;&lt;author&gt;Ferrer, J. A.&lt;/author&gt;&lt;/authors&gt;&lt;/contributors&gt;&lt;auth-address&gt;Ohio State University.&amp;#xD;National Institute of Standards and Technology.&amp;#xD;SAIS Bologna Center ; Johns Hopkins University.&amp;#xD;NYU Langone Medical Center.&amp;#xD;Apex Data Solutions, LLC.&amp;#xD;Vanderbilt University.&amp;#xD;Office of the National Coordinator for Health IT.&amp;#xD;Veterans Health Administration ; UT Health School of Biomedical Informatics.&lt;/auth-address&gt;&lt;titles&gt;&lt;title&gt;Improving Clinical Workflow in Ambulatory Care: Implemented Recommendations in an Innovation Prototype for the Veteran&amp;apos;s Health Administration&lt;/title&gt;&lt;secondary-title&gt;EGEMS (Wash DC)&lt;/secondary-title&gt;&lt;/titles&gt;&lt;periodical&gt;&lt;full-title&gt;EGEMS (Wash DC)&lt;/full-title&gt;&lt;/periodical&gt;&lt;pages&gt;1149&lt;/pages&gt;&lt;volume&gt;3&lt;/volume&gt;&lt;number&gt;2&lt;/number&gt;&lt;edition&gt;2015/08/21&lt;/edition&gt;&lt;keywords&gt;&lt;keyword&gt;health information technology&lt;/keyword&gt;&lt;keyword&gt;informatics&lt;/keyword&gt;&lt;keyword&gt;methods&lt;/keyword&gt;&lt;/keywords&gt;&lt;dates&gt;&lt;year&gt;2015&lt;/year&gt;&lt;/dates&gt;&lt;isbn&gt;2327-9214 (Print)&amp;#xD;2327-9214 (Linking)&lt;/isbn&gt;&lt;accession-num&gt;26290887&lt;/accession-num&gt;&lt;urls&gt;&lt;related-urls&gt;&lt;url&gt;https://www.ncbi.nlm.nih.gov/pubmed/26290887&lt;/url&gt;&lt;/related-urls&gt;&lt;/urls&gt;&lt;custom2&gt;PMC4537152&lt;/custom2&gt;&lt;electronic-resource-num&gt;10.13063/2327-9214.1149&lt;/electronic-resource-num&gt;&lt;/record&gt;&lt;/Cite&gt;&lt;/EndNote&gt;</w:instrText>
      </w:r>
      <w:r w:rsidR="0037505C">
        <w:rPr>
          <w:szCs w:val="24"/>
        </w:rPr>
        <w:fldChar w:fldCharType="separate"/>
      </w:r>
      <w:r w:rsidR="00845D55" w:rsidRPr="00845D55">
        <w:rPr>
          <w:noProof/>
          <w:szCs w:val="24"/>
          <w:vertAlign w:val="superscript"/>
        </w:rPr>
        <w:t>11</w:t>
      </w:r>
      <w:r w:rsidR="0037505C">
        <w:rPr>
          <w:szCs w:val="24"/>
        </w:rPr>
        <w:fldChar w:fldCharType="end"/>
      </w:r>
      <w:r w:rsidR="000F3841">
        <w:rPr>
          <w:szCs w:val="24"/>
        </w:rPr>
        <w:t xml:space="preserve"> and</w:t>
      </w:r>
      <w:r w:rsidR="000F3841" w:rsidRPr="000F3841">
        <w:rPr>
          <w:szCs w:val="24"/>
        </w:rPr>
        <w:t xml:space="preserve"> </w:t>
      </w:r>
      <w:r w:rsidR="000F3841">
        <w:rPr>
          <w:szCs w:val="24"/>
        </w:rPr>
        <w:t>72</w:t>
      </w:r>
      <w:r w:rsidR="000944BE" w:rsidRPr="000944BE">
        <w:rPr>
          <w:szCs w:val="24"/>
        </w:rPr>
        <w:t xml:space="preserve"> percent of primary care physicians (PCPs) think that improved interface design is necessary to improve inefficiencies and reduce screen time</w:t>
      </w:r>
      <w:r w:rsidR="000F3841">
        <w:rPr>
          <w:szCs w:val="24"/>
        </w:rPr>
        <w:t>.</w:t>
      </w:r>
      <w:r w:rsidR="000F3841">
        <w:rPr>
          <w:szCs w:val="24"/>
        </w:rPr>
        <w:fldChar w:fldCharType="begin"/>
      </w:r>
      <w:r w:rsidR="00845D55">
        <w:rPr>
          <w:szCs w:val="24"/>
        </w:rPr>
        <w:instrText xml:space="preserve"> ADDIN EN.CITE &lt;EndNote&gt;&lt;Cite&gt;&lt;Year&gt;2018&lt;/Year&gt;&lt;RecNum&gt;30&lt;/RecNum&gt;&lt;DisplayText&gt;&lt;style face="superscript"&gt;12&lt;/style&gt;&lt;/DisplayText&gt;&lt;record&gt;&lt;rec-number&gt;30&lt;/rec-number&gt;&lt;foreign-keys&gt;&lt;key app="EN" db-id="fzfpteex22vsrkeaz5fvf2xw5pxrpas59zr2" timestamp="1540593043"&gt;30&lt;/key&gt;&lt;key app="ENWeb" db-id=""&gt;0&lt;/key&gt;&lt;/foreign-keys&gt;&lt;ref-type name="Web Page"&gt;12&lt;/ref-type&gt;&lt;contributors&gt;&lt;/contributors&gt;&lt;titles&gt;&lt;title&gt;How Doctors Feel About Electronic Health Records: National Physician Poll by Stanford Medicine and The Harris Poll&lt;/title&gt;&lt;/titles&gt;&lt;volume&gt;2019&lt;/volume&gt;&lt;number&gt;January 8&lt;/number&gt;&lt;dates&gt;&lt;year&gt;2018&lt;/year&gt;&lt;/dates&gt;&lt;publisher&gt;Stanford Medicine and The Harris Poll&lt;/publisher&gt;&lt;urls&gt;&lt;related-urls&gt;&lt;url&gt;https://med.stanford.edu/content/dam/sm/ehr/documents/EHR-Poll-Presentation.pdf&lt;/url&gt;&lt;/related-urls&gt;&lt;/urls&gt;&lt;/record&gt;&lt;/Cite&gt;&lt;/EndNote&gt;</w:instrText>
      </w:r>
      <w:r w:rsidR="000F3841">
        <w:rPr>
          <w:szCs w:val="24"/>
        </w:rPr>
        <w:fldChar w:fldCharType="separate"/>
      </w:r>
      <w:r w:rsidR="00845D55" w:rsidRPr="00845D55">
        <w:rPr>
          <w:noProof/>
          <w:szCs w:val="24"/>
          <w:vertAlign w:val="superscript"/>
        </w:rPr>
        <w:t>12</w:t>
      </w:r>
      <w:r w:rsidR="000F3841">
        <w:rPr>
          <w:szCs w:val="24"/>
        </w:rPr>
        <w:fldChar w:fldCharType="end"/>
      </w:r>
    </w:p>
    <w:p w14:paraId="4D90B30E" w14:textId="43320B3C" w:rsidR="007B070C" w:rsidRDefault="007B070C" w:rsidP="0060081B">
      <w:pPr>
        <w:rPr>
          <w:szCs w:val="24"/>
        </w:rPr>
      </w:pPr>
    </w:p>
    <w:p w14:paraId="120FCBB5" w14:textId="77777777" w:rsidR="007B070C" w:rsidRPr="007B070C" w:rsidRDefault="007B070C" w:rsidP="007B070C">
      <w:pPr>
        <w:rPr>
          <w:szCs w:val="24"/>
        </w:rPr>
      </w:pPr>
      <w:r w:rsidRPr="007B070C">
        <w:rPr>
          <w:szCs w:val="24"/>
        </w:rPr>
        <w:t xml:space="preserve">2.5 </w:t>
      </w:r>
      <w:r w:rsidRPr="007B070C">
        <w:rPr>
          <w:szCs w:val="24"/>
          <w:u w:val="single"/>
        </w:rPr>
        <w:t>Document interchange versus data interoperability</w:t>
      </w:r>
      <w:r w:rsidRPr="007B070C">
        <w:rPr>
          <w:szCs w:val="24"/>
        </w:rPr>
        <w:t>:</w:t>
      </w:r>
    </w:p>
    <w:p w14:paraId="71E5CCE4" w14:textId="04E79E44" w:rsidR="007B070C" w:rsidRDefault="007B070C" w:rsidP="007B070C">
      <w:pPr>
        <w:rPr>
          <w:szCs w:val="24"/>
        </w:rPr>
      </w:pPr>
      <w:r>
        <w:rPr>
          <w:szCs w:val="24"/>
        </w:rPr>
        <w:t>Analysis</w:t>
      </w:r>
      <w:r w:rsidRPr="007B070C">
        <w:rPr>
          <w:szCs w:val="24"/>
        </w:rPr>
        <w:t xml:space="preserve"> of the new-found emphasis on “interoperability” suggests that most of the effort remains on improving document exchange, not on discrete data interoperability. As noted above, since </w:t>
      </w:r>
      <w:r>
        <w:rPr>
          <w:szCs w:val="24"/>
        </w:rPr>
        <w:t>a significant fraction</w:t>
      </w:r>
      <w:r w:rsidRPr="007B070C">
        <w:rPr>
          <w:szCs w:val="24"/>
        </w:rPr>
        <w:t xml:space="preserve"> of </w:t>
      </w:r>
      <w:r>
        <w:rPr>
          <w:szCs w:val="24"/>
        </w:rPr>
        <w:t xml:space="preserve">current </w:t>
      </w:r>
      <w:r w:rsidRPr="007B070C">
        <w:rPr>
          <w:szCs w:val="24"/>
        </w:rPr>
        <w:t>document content is irrelevant to clinical care, augmenting document interchange</w:t>
      </w:r>
      <w:r>
        <w:rPr>
          <w:szCs w:val="24"/>
        </w:rPr>
        <w:t xml:space="preserve"> without documentation reform</w:t>
      </w:r>
      <w:r w:rsidRPr="007B070C">
        <w:rPr>
          <w:szCs w:val="24"/>
        </w:rPr>
        <w:t xml:space="preserve"> </w:t>
      </w:r>
      <w:r>
        <w:rPr>
          <w:szCs w:val="24"/>
        </w:rPr>
        <w:t>may</w:t>
      </w:r>
      <w:r w:rsidRPr="007B070C">
        <w:rPr>
          <w:szCs w:val="24"/>
        </w:rPr>
        <w:t xml:space="preserve"> increase, rather than address clinician burden. </w:t>
      </w:r>
      <w:r>
        <w:rPr>
          <w:szCs w:val="24"/>
        </w:rPr>
        <w:t>There remains a</w:t>
      </w:r>
      <w:r w:rsidRPr="007B070C">
        <w:rPr>
          <w:szCs w:val="24"/>
        </w:rPr>
        <w:t xml:space="preserve"> foundational need </w:t>
      </w:r>
      <w:r>
        <w:rPr>
          <w:szCs w:val="24"/>
        </w:rPr>
        <w:t>to identify and specify</w:t>
      </w:r>
      <w:r w:rsidRPr="007B070C">
        <w:rPr>
          <w:szCs w:val="24"/>
        </w:rPr>
        <w:t xml:space="preserve"> core clinical data</w:t>
      </w:r>
      <w:r>
        <w:rPr>
          <w:szCs w:val="24"/>
        </w:rPr>
        <w:t>, standards, and vocabularies</w:t>
      </w:r>
      <w:r w:rsidRPr="007B070C">
        <w:rPr>
          <w:szCs w:val="24"/>
        </w:rPr>
        <w:t xml:space="preserve"> that enable the promises of a </w:t>
      </w:r>
      <w:r w:rsidR="00AD3D8F">
        <w:rPr>
          <w:szCs w:val="24"/>
        </w:rPr>
        <w:t xml:space="preserve">healthcare ecosystem that is </w:t>
      </w:r>
      <w:r w:rsidRPr="007B070C">
        <w:rPr>
          <w:szCs w:val="24"/>
        </w:rPr>
        <w:t>semantically</w:t>
      </w:r>
      <w:r>
        <w:rPr>
          <w:szCs w:val="24"/>
        </w:rPr>
        <w:t xml:space="preserve"> and syntactically</w:t>
      </w:r>
      <w:r w:rsidRPr="007B070C">
        <w:rPr>
          <w:szCs w:val="24"/>
        </w:rPr>
        <w:t xml:space="preserve"> interoperable </w:t>
      </w:r>
      <w:r w:rsidR="00AD3D8F" w:rsidRPr="00AD3D8F">
        <w:rPr>
          <w:b/>
          <w:szCs w:val="24"/>
        </w:rPr>
        <w:t>without requiring extra user input</w:t>
      </w:r>
      <w:r w:rsidR="00AD3D8F">
        <w:rPr>
          <w:szCs w:val="24"/>
        </w:rPr>
        <w:t>.</w:t>
      </w:r>
      <w:r w:rsidRPr="007B070C">
        <w:rPr>
          <w:szCs w:val="24"/>
        </w:rPr>
        <w:t xml:space="preserve">   </w:t>
      </w:r>
    </w:p>
    <w:p w14:paraId="292CF989" w14:textId="3D6DCD65" w:rsidR="0060081B" w:rsidRDefault="0060081B" w:rsidP="0060081B">
      <w:pPr>
        <w:rPr>
          <w:szCs w:val="24"/>
        </w:rPr>
      </w:pPr>
    </w:p>
    <w:p w14:paraId="386D6040" w14:textId="6638427A" w:rsidR="0060081B" w:rsidRDefault="0060081B" w:rsidP="0060081B">
      <w:pPr>
        <w:rPr>
          <w:szCs w:val="24"/>
        </w:rPr>
      </w:pPr>
      <w:r>
        <w:rPr>
          <w:szCs w:val="24"/>
        </w:rPr>
        <w:t>2.</w:t>
      </w:r>
      <w:r w:rsidR="00AD3D8F">
        <w:rPr>
          <w:szCs w:val="24"/>
        </w:rPr>
        <w:t>6</w:t>
      </w:r>
      <w:r>
        <w:rPr>
          <w:szCs w:val="24"/>
        </w:rPr>
        <w:t xml:space="preserve"> </w:t>
      </w:r>
      <w:r w:rsidR="00AD3D8F">
        <w:rPr>
          <w:szCs w:val="24"/>
          <w:u w:val="single"/>
        </w:rPr>
        <w:t>EHR systems that dictate clinician workflow</w:t>
      </w:r>
      <w:r>
        <w:rPr>
          <w:szCs w:val="24"/>
        </w:rPr>
        <w:t>:</w:t>
      </w:r>
    </w:p>
    <w:p w14:paraId="30D3EA19" w14:textId="32B9B64E" w:rsidR="0060081B" w:rsidRDefault="009B6ACB" w:rsidP="0060081B">
      <w:pPr>
        <w:rPr>
          <w:szCs w:val="24"/>
        </w:rPr>
      </w:pPr>
      <w:r>
        <w:rPr>
          <w:szCs w:val="24"/>
        </w:rPr>
        <w:t>Current EHRs are largely designed with hard coded “one size fits all” workflows, consisting of generic tasks and steps which do not accurately reflect clinicians</w:t>
      </w:r>
      <w:r w:rsidR="00AD3D8F">
        <w:rPr>
          <w:szCs w:val="24"/>
        </w:rPr>
        <w:t>’ mental models or the way they</w:t>
      </w:r>
      <w:r>
        <w:rPr>
          <w:szCs w:val="24"/>
        </w:rPr>
        <w:t xml:space="preserve"> actually provide care at the bedside and in the clinic.</w:t>
      </w:r>
      <w:r w:rsidR="0048000E">
        <w:rPr>
          <w:szCs w:val="24"/>
        </w:rPr>
        <w:fldChar w:fldCharType="begin">
          <w:fldData xml:space="preserve">PEVuZE5vdGU+PENpdGU+PEF1dGhvcj5LYXJzaDwvQXV0aG9yPjxZZWFyPjIwMTA8L1llYXI+PFJl
Y051bT45PC9SZWNOdW0+PERpc3BsYXlUZXh0PjxzdHlsZSBmYWNlPSJzdXBlcnNjcmlwdCI+MTMs
MTQ8L3N0eWxlPjwvRGlzcGxheVRleHQ+PHJlY29yZD48cmVjLW51bWJlcj45PC9yZWMtbnVtYmVy
Pjxmb3JlaWduLWtleXM+PGtleSBhcHA9IkVOIiBkYi1pZD0iZnpmcHRlZXgyMnZzcmtlYXo1ZnZm
Mnh3NXB4cnBhczU5enIyIiB0aW1lc3RhbXA9IjE1NDAyNDc3MzYiPjk8L2tleT48a2V5IGFwcD0i
RU5XZWIiIGRiLWlkPSIiPjA8L2tleT48L2ZvcmVpZ24ta2V5cz48cmVmLXR5cGUgbmFtZT0iSm91
cm5hbCBBcnRpY2xlIj4xNzwvcmVmLXR5cGU+PGNvbnRyaWJ1dG9ycz48YXV0aG9ycz48YXV0aG9y
PkthcnNoLCBCLiBULjwvYXV0aG9yPjxhdXRob3I+V2VpbmdlciwgTS4gQi48L2F1dGhvcj48YXV0
aG9yPkFiYm90dCwgUC4gQS48L2F1dGhvcj48YXV0aG9yPldlYXJzLCBSLiBMLjwvYXV0aG9yPjwv
YXV0aG9ycz48L2NvbnRyaWJ1dG9ycz48YXV0aC1hZGRyZXNzPkRlcGFydG1lbnQgb2YgSW5kdXN0
cmlhbCBhbmQgU3lzdGVtcyBFbmdpbmVlcmluZyBhbmQgU3lzdGVtcyBFbmdpbmVlcmluZyBJbml0
aWF0aXZlIGZvciBQYXRpZW50IFNhZmV0eSwgVW5pdmVyc2l0eSBvZiBXaXNjb25zaW4sIE1hZGlz
b24sIFdpc2NvbnNpbiA1MzcwNiwgVVNBLiBia2Fyc2hAZW5nci53aXNjLmVkdTwvYXV0aC1hZGRy
ZXNzPjx0aXRsZXM+PHRpdGxlPkhlYWx0aCBpbmZvcm1hdGlvbiB0ZWNobm9sb2d5OiBmYWxsYWNp
ZXMgYW5kIHNvYmVyIHJlYWxpdGllczwvdGl0bGU+PHNlY29uZGFyeS10aXRsZT5KIEFtIE1lZCBJ
bmZvcm0gQXNzb2M8L3NlY29uZGFyeS10aXRsZT48L3RpdGxlcz48cGVyaW9kaWNhbD48ZnVsbC10
aXRsZT5KIEFtIE1lZCBJbmZvcm0gQXNzb2M8L2Z1bGwtdGl0bGU+PC9wZXJpb2RpY2FsPjxwYWdl
cz42MTctMjM8L3BhZ2VzPjx2b2x1bWU+MTc8L3ZvbHVtZT48bnVtYmVyPjY8L251bWJlcj48ZWRp
dGlvbj4yMDEwLzEwLzIyPC9lZGl0aW9uPjxrZXl3b3Jkcz48a2V5d29yZD4qQXR0aXR1ZGUgdG8g
SGVhbHRoPC9rZXl3b3JkPjxrZXl3b3JkPipEaWZmdXNpb24gb2YgSW5ub3ZhdGlvbjwva2V5d29y
ZD48a2V5d29yZD4qSGVhbHRoIFBvbGljeTwva2V5d29yZD48a2V5d29yZD5IdW1hbnM8L2tleXdv
cmQ+PGtleXdvcmQ+TWVkaWNhbCBJbmZvcm1hdGljcy8qdHJlbmRzPC9rZXl3b3JkPjxrZXl3b3Jk
PipUZWNobm9sb2d5IEFzc2Vzc21lbnQsIEJpb21lZGljYWw8L2tleXdvcmQ+PGtleXdvcmQ+VW5p
dGVkIFN0YXRlczwva2V5d29yZD48L2tleXdvcmRzPjxkYXRlcz48eWVhcj4yMDEwPC95ZWFyPjxw
dWItZGF0ZXM+PGRhdGU+Tm92LURlYzwvZGF0ZT48L3B1Yi1kYXRlcz48L2RhdGVzPjxpc2JuPjE1
MjctOTc0WCAoRWxlY3Ryb25pYykmI3hEOzEwNjctNTAyNyAoTGlua2luZyk8L2lzYm4+PGFjY2Vz
c2lvbi1udW0+MjA5NjIxMjE8L2FjY2Vzc2lvbi1udW0+PHVybHM+PHJlbGF0ZWQtdXJscz48dXJs
Pmh0dHBzOi8vd3d3Lm5jYmkubmxtLm5paC5nb3YvcHVibWVkLzIwOTYyMTIxPC91cmw+PC9yZWxh
dGVkLXVybHM+PC91cmxzPjxjdXN0b20yPlBNQzMwMDA3NjA8L2N1c3RvbTI+PGVsZWN0cm9uaWMt
cmVzb3VyY2UtbnVtPjEwLjExMzYvamFtaWEuMjAxMC4wMDU2Mzc8L2VsZWN0cm9uaWMtcmVzb3Vy
Y2UtbnVtPjwvcmVjb3JkPjwvQ2l0ZT48Q2l0ZT48QXV0aG9yPkZyaWVkYmVyZzwvQXV0aG9yPjxZ
ZWFyPjIwMTM8L1llYXI+PFJlY051bT4xMjwvUmVjTnVtPjxyZWNvcmQ+PHJlYy1udW1iZXI+MTI8
L3JlYy1udW1iZXI+PGZvcmVpZ24ta2V5cz48a2V5IGFwcD0iRU4iIGRiLWlkPSJmemZwdGVleDIy
dnNya2VhejVmdmYyeHc1cHhycGFzNTl6cjIiIHRpbWVzdGFtcD0iMTU0MDI0ODMxOSI+MTI8L2tl
eT48a2V5IGFwcD0iRU5XZWIiIGRiLWlkPSIiPjA8L2tleT48L2ZvcmVpZ24ta2V5cz48cmVmLXR5
cGUgbmFtZT0iQm9vayI+NjwvcmVmLXR5cGU+PGNvbnRyaWJ1dG9ycz48YXV0aG9ycz48YXV0aG9y
PkZyaWVkYmVyZywgTS4gVy48L2F1dGhvcj48YXV0aG9yPkNoZW4sIFAuIEcuLjwvYXV0aG9yPjxh
dXRob3I+VmFuIEJ1c3VtLCBLLiBSLjwvYXV0aG9yPjxhdXRob3I+QXVub24sIEYuIE0uPC9hdXRo
b3I+PGF1dGhvcj5QaGFtLCBDLjwvYXV0aG9yPjxhdXRob3I+Q2Fsb3llcmFzLCBKLiBQLjwvYXV0
aG9yPjwvYXV0aG9ycz48L2NvbnRyaWJ1dG9ycz48dGl0bGVzPjx0aXRsZT5GYWN0b3JzIEFmZmVj
dGluZyBQaHlzaWNpYW4gUHJvZmVzc2lvbmFsIFNhdGlzZmFjdGlvbiBhbmQgVGhlaXIgSW1wbGlj
YXRpb25zIGZvciBQYXRpZW50IENhcmUsIEhlYWx0aCBTeXN0ZW1zLCBhbmQgSGVhbHRoIFBvbGlj
eTwvdGl0bGU+PC90aXRsZXM+PGRhdGVzPjx5ZWFyPjIwMTM8L3llYXI+PC9kYXRlcz48cHViLWxv
Y2F0aW9uPlNhbnRhIE1vbmljYSwgQ0E8L3B1Yi1sb2NhdGlvbj48cHVibGlzaGVyPlJBTkQgQ29y
cG9yYXRpb248L3B1Ymxpc2hlcj48aXNibj45NzgtMC04MzMwLTgyMjAtNjwvaXNibj48dXJscz48
L3VybHM+PC9yZWNvcmQ+PC9DaXRlPjwvRW5kTm90ZT4A
</w:fldData>
        </w:fldChar>
      </w:r>
      <w:r w:rsidR="00845D55">
        <w:rPr>
          <w:szCs w:val="24"/>
        </w:rPr>
        <w:instrText xml:space="preserve"> ADDIN EN.CITE </w:instrText>
      </w:r>
      <w:r w:rsidR="00845D55">
        <w:rPr>
          <w:szCs w:val="24"/>
        </w:rPr>
        <w:fldChar w:fldCharType="begin">
          <w:fldData xml:space="preserve">PEVuZE5vdGU+PENpdGU+PEF1dGhvcj5LYXJzaDwvQXV0aG9yPjxZZWFyPjIwMTA8L1llYXI+PFJl
Y051bT45PC9SZWNOdW0+PERpc3BsYXlUZXh0PjxzdHlsZSBmYWNlPSJzdXBlcnNjcmlwdCI+MTMs
MTQ8L3N0eWxlPjwvRGlzcGxheVRleHQ+PHJlY29yZD48cmVjLW51bWJlcj45PC9yZWMtbnVtYmVy
Pjxmb3JlaWduLWtleXM+PGtleSBhcHA9IkVOIiBkYi1pZD0iZnpmcHRlZXgyMnZzcmtlYXo1ZnZm
Mnh3NXB4cnBhczU5enIyIiB0aW1lc3RhbXA9IjE1NDAyNDc3MzYiPjk8L2tleT48a2V5IGFwcD0i
RU5XZWIiIGRiLWlkPSIiPjA8L2tleT48L2ZvcmVpZ24ta2V5cz48cmVmLXR5cGUgbmFtZT0iSm91
cm5hbCBBcnRpY2xlIj4xNzwvcmVmLXR5cGU+PGNvbnRyaWJ1dG9ycz48YXV0aG9ycz48YXV0aG9y
PkthcnNoLCBCLiBULjwvYXV0aG9yPjxhdXRob3I+V2VpbmdlciwgTS4gQi48L2F1dGhvcj48YXV0
aG9yPkFiYm90dCwgUC4gQS48L2F1dGhvcj48YXV0aG9yPldlYXJzLCBSLiBMLjwvYXV0aG9yPjwv
YXV0aG9ycz48L2NvbnRyaWJ1dG9ycz48YXV0aC1hZGRyZXNzPkRlcGFydG1lbnQgb2YgSW5kdXN0
cmlhbCBhbmQgU3lzdGVtcyBFbmdpbmVlcmluZyBhbmQgU3lzdGVtcyBFbmdpbmVlcmluZyBJbml0
aWF0aXZlIGZvciBQYXRpZW50IFNhZmV0eSwgVW5pdmVyc2l0eSBvZiBXaXNjb25zaW4sIE1hZGlz
b24sIFdpc2NvbnNpbiA1MzcwNiwgVVNBLiBia2Fyc2hAZW5nci53aXNjLmVkdTwvYXV0aC1hZGRy
ZXNzPjx0aXRsZXM+PHRpdGxlPkhlYWx0aCBpbmZvcm1hdGlvbiB0ZWNobm9sb2d5OiBmYWxsYWNp
ZXMgYW5kIHNvYmVyIHJlYWxpdGllczwvdGl0bGU+PHNlY29uZGFyeS10aXRsZT5KIEFtIE1lZCBJ
bmZvcm0gQXNzb2M8L3NlY29uZGFyeS10aXRsZT48L3RpdGxlcz48cGVyaW9kaWNhbD48ZnVsbC10
aXRsZT5KIEFtIE1lZCBJbmZvcm0gQXNzb2M8L2Z1bGwtdGl0bGU+PC9wZXJpb2RpY2FsPjxwYWdl
cz42MTctMjM8L3BhZ2VzPjx2b2x1bWU+MTc8L3ZvbHVtZT48bnVtYmVyPjY8L251bWJlcj48ZWRp
dGlvbj4yMDEwLzEwLzIyPC9lZGl0aW9uPjxrZXl3b3Jkcz48a2V5d29yZD4qQXR0aXR1ZGUgdG8g
SGVhbHRoPC9rZXl3b3JkPjxrZXl3b3JkPipEaWZmdXNpb24gb2YgSW5ub3ZhdGlvbjwva2V5d29y
ZD48a2V5d29yZD4qSGVhbHRoIFBvbGljeTwva2V5d29yZD48a2V5d29yZD5IdW1hbnM8L2tleXdv
cmQ+PGtleXdvcmQ+TWVkaWNhbCBJbmZvcm1hdGljcy8qdHJlbmRzPC9rZXl3b3JkPjxrZXl3b3Jk
PipUZWNobm9sb2d5IEFzc2Vzc21lbnQsIEJpb21lZGljYWw8L2tleXdvcmQ+PGtleXdvcmQ+VW5p
dGVkIFN0YXRlczwva2V5d29yZD48L2tleXdvcmRzPjxkYXRlcz48eWVhcj4yMDEwPC95ZWFyPjxw
dWItZGF0ZXM+PGRhdGU+Tm92LURlYzwvZGF0ZT48L3B1Yi1kYXRlcz48L2RhdGVzPjxpc2JuPjE1
MjctOTc0WCAoRWxlY3Ryb25pYykmI3hEOzEwNjctNTAyNyAoTGlua2luZyk8L2lzYm4+PGFjY2Vz
c2lvbi1udW0+MjA5NjIxMjE8L2FjY2Vzc2lvbi1udW0+PHVybHM+PHJlbGF0ZWQtdXJscz48dXJs
Pmh0dHBzOi8vd3d3Lm5jYmkubmxtLm5paC5nb3YvcHVibWVkLzIwOTYyMTIxPC91cmw+PC9yZWxh
dGVkLXVybHM+PC91cmxzPjxjdXN0b20yPlBNQzMwMDA3NjA8L2N1c3RvbTI+PGVsZWN0cm9uaWMt
cmVzb3VyY2UtbnVtPjEwLjExMzYvamFtaWEuMjAxMC4wMDU2Mzc8L2VsZWN0cm9uaWMtcmVzb3Vy
Y2UtbnVtPjwvcmVjb3JkPjwvQ2l0ZT48Q2l0ZT48QXV0aG9yPkZyaWVkYmVyZzwvQXV0aG9yPjxZ
ZWFyPjIwMTM8L1llYXI+PFJlY051bT4xMjwvUmVjTnVtPjxyZWNvcmQ+PHJlYy1udW1iZXI+MTI8
L3JlYy1udW1iZXI+PGZvcmVpZ24ta2V5cz48a2V5IGFwcD0iRU4iIGRiLWlkPSJmemZwdGVleDIy
dnNya2VhejVmdmYyeHc1cHhycGFzNTl6cjIiIHRpbWVzdGFtcD0iMTU0MDI0ODMxOSI+MTI8L2tl
eT48a2V5IGFwcD0iRU5XZWIiIGRiLWlkPSIiPjA8L2tleT48L2ZvcmVpZ24ta2V5cz48cmVmLXR5
cGUgbmFtZT0iQm9vayI+NjwvcmVmLXR5cGU+PGNvbnRyaWJ1dG9ycz48YXV0aG9ycz48YXV0aG9y
PkZyaWVkYmVyZywgTS4gVy48L2F1dGhvcj48YXV0aG9yPkNoZW4sIFAuIEcuLjwvYXV0aG9yPjxh
dXRob3I+VmFuIEJ1c3VtLCBLLiBSLjwvYXV0aG9yPjxhdXRob3I+QXVub24sIEYuIE0uPC9hdXRo
b3I+PGF1dGhvcj5QaGFtLCBDLjwvYXV0aG9yPjxhdXRob3I+Q2Fsb3llcmFzLCBKLiBQLjwvYXV0
aG9yPjwvYXV0aG9ycz48L2NvbnRyaWJ1dG9ycz48dGl0bGVzPjx0aXRsZT5GYWN0b3JzIEFmZmVj
dGluZyBQaHlzaWNpYW4gUHJvZmVzc2lvbmFsIFNhdGlzZmFjdGlvbiBhbmQgVGhlaXIgSW1wbGlj
YXRpb25zIGZvciBQYXRpZW50IENhcmUsIEhlYWx0aCBTeXN0ZW1zLCBhbmQgSGVhbHRoIFBvbGlj
eTwvdGl0bGU+PC90aXRsZXM+PGRhdGVzPjx5ZWFyPjIwMTM8L3llYXI+PC9kYXRlcz48cHViLWxv
Y2F0aW9uPlNhbnRhIE1vbmljYSwgQ0E8L3B1Yi1sb2NhdGlvbj48cHVibGlzaGVyPlJBTkQgQ29y
cG9yYXRpb248L3B1Ymxpc2hlcj48aXNibj45NzgtMC04MzMwLTgyMjAtNjwvaXNibj48dXJscz48
L3VybHM+PC9yZWNvcmQ+PC9DaXRlPjwvRW5kTm90ZT4A
</w:fldData>
        </w:fldChar>
      </w:r>
      <w:r w:rsidR="00845D55">
        <w:rPr>
          <w:szCs w:val="24"/>
        </w:rPr>
        <w:instrText xml:space="preserve"> ADDIN EN.CITE.DATA </w:instrText>
      </w:r>
      <w:r w:rsidR="00845D55">
        <w:rPr>
          <w:szCs w:val="24"/>
        </w:rPr>
      </w:r>
      <w:r w:rsidR="00845D55">
        <w:rPr>
          <w:szCs w:val="24"/>
        </w:rPr>
        <w:fldChar w:fldCharType="end"/>
      </w:r>
      <w:r w:rsidR="0048000E">
        <w:rPr>
          <w:szCs w:val="24"/>
        </w:rPr>
      </w:r>
      <w:r w:rsidR="0048000E">
        <w:rPr>
          <w:szCs w:val="24"/>
        </w:rPr>
        <w:fldChar w:fldCharType="separate"/>
      </w:r>
      <w:r w:rsidR="00845D55" w:rsidRPr="00845D55">
        <w:rPr>
          <w:noProof/>
          <w:szCs w:val="24"/>
          <w:vertAlign w:val="superscript"/>
        </w:rPr>
        <w:t>13,14</w:t>
      </w:r>
      <w:r w:rsidR="0048000E">
        <w:rPr>
          <w:szCs w:val="24"/>
        </w:rPr>
        <w:fldChar w:fldCharType="end"/>
      </w:r>
      <w:r w:rsidR="0048000E">
        <w:rPr>
          <w:szCs w:val="24"/>
        </w:rPr>
        <w:t xml:space="preserve"> </w:t>
      </w:r>
      <w:r w:rsidR="009D6733">
        <w:rPr>
          <w:szCs w:val="24"/>
        </w:rPr>
        <w:t>Including</w:t>
      </w:r>
      <w:r w:rsidR="0048000E">
        <w:rPr>
          <w:szCs w:val="24"/>
        </w:rPr>
        <w:t xml:space="preserve"> a wide spectrum of clinical specialties, environments, and contexts in a few common pathways produces systems which force physicians to alter their preferred workflow and cognitive style to align with the EHR’s requirements. </w:t>
      </w:r>
      <w:r w:rsidR="00C462B7">
        <w:rPr>
          <w:szCs w:val="24"/>
        </w:rPr>
        <w:t xml:space="preserve">The mismatch causes physicians to perceive their EHRs as disruptive and inefficient. </w:t>
      </w:r>
      <w:r w:rsidR="0048000E" w:rsidRPr="0048000E">
        <w:rPr>
          <w:szCs w:val="24"/>
        </w:rPr>
        <w:t>Sixty percent of PCPs think EHRs need a complete overhaul, and only eight percent say the primary value of their EHR is clinically relate</w:t>
      </w:r>
      <w:r w:rsidR="0048000E">
        <w:rPr>
          <w:szCs w:val="24"/>
        </w:rPr>
        <w:t>d.</w:t>
      </w:r>
      <w:r w:rsidR="003E50F0">
        <w:rPr>
          <w:szCs w:val="24"/>
        </w:rPr>
        <w:fldChar w:fldCharType="begin"/>
      </w:r>
      <w:r w:rsidR="00845D55">
        <w:rPr>
          <w:szCs w:val="24"/>
        </w:rPr>
        <w:instrText xml:space="preserve"> ADDIN EN.CITE &lt;EndNote&gt;&lt;Cite&gt;&lt;Year&gt;2018&lt;/Year&gt;&lt;RecNum&gt;30&lt;/RecNum&gt;&lt;DisplayText&gt;&lt;style face="superscript"&gt;12&lt;/style&gt;&lt;/DisplayText&gt;&lt;record&gt;&lt;rec-number&gt;30&lt;/rec-number&gt;&lt;foreign-keys&gt;&lt;key app="EN" db-id="fzfpteex22vsrkeaz5fvf2xw5pxrpas59zr2" timestamp="1540593043"&gt;30&lt;/key&gt;&lt;key app="ENWeb" db-id=""&gt;0&lt;/key&gt;&lt;/foreign-keys&gt;&lt;ref-type name="Web Page"&gt;12&lt;/ref-type&gt;&lt;contributors&gt;&lt;/contributors&gt;&lt;titles&gt;&lt;title&gt;How Doctors Feel About Electronic Health Records: National Physician Poll by Stanford Medicine and The Harris Poll&lt;/title&gt;&lt;/titles&gt;&lt;volume&gt;2019&lt;/volume&gt;&lt;number&gt;January 8&lt;/number&gt;&lt;dates&gt;&lt;year&gt;2018&lt;/year&gt;&lt;/dates&gt;&lt;publisher&gt;Stanford Medicine and The Harris Poll&lt;/publisher&gt;&lt;urls&gt;&lt;related-urls&gt;&lt;url&gt;https://med.stanford.edu/content/dam/sm/ehr/documents/EHR-Poll-Presentation.pdf&lt;/url&gt;&lt;/related-urls&gt;&lt;/urls&gt;&lt;/record&gt;&lt;/Cite&gt;&lt;/EndNote&gt;</w:instrText>
      </w:r>
      <w:r w:rsidR="003E50F0">
        <w:rPr>
          <w:szCs w:val="24"/>
        </w:rPr>
        <w:fldChar w:fldCharType="separate"/>
      </w:r>
      <w:r w:rsidR="00845D55" w:rsidRPr="00845D55">
        <w:rPr>
          <w:noProof/>
          <w:szCs w:val="24"/>
          <w:vertAlign w:val="superscript"/>
        </w:rPr>
        <w:t>12</w:t>
      </w:r>
      <w:r w:rsidR="003E50F0">
        <w:rPr>
          <w:szCs w:val="24"/>
        </w:rPr>
        <w:fldChar w:fldCharType="end"/>
      </w:r>
    </w:p>
    <w:p w14:paraId="516B4322" w14:textId="1AFB4393" w:rsidR="003E50F0" w:rsidRDefault="003E50F0" w:rsidP="0060081B">
      <w:pPr>
        <w:rPr>
          <w:szCs w:val="24"/>
        </w:rPr>
      </w:pPr>
    </w:p>
    <w:p w14:paraId="345C182C" w14:textId="363E20F4" w:rsidR="003E50F0" w:rsidRDefault="003E50F0" w:rsidP="0060081B">
      <w:pPr>
        <w:rPr>
          <w:szCs w:val="24"/>
        </w:rPr>
      </w:pPr>
      <w:r>
        <w:rPr>
          <w:szCs w:val="24"/>
        </w:rPr>
        <w:t>2.</w:t>
      </w:r>
      <w:r w:rsidR="00AD3D8F">
        <w:rPr>
          <w:szCs w:val="24"/>
        </w:rPr>
        <w:t>7</w:t>
      </w:r>
      <w:r>
        <w:rPr>
          <w:szCs w:val="24"/>
        </w:rPr>
        <w:t xml:space="preserve"> </w:t>
      </w:r>
      <w:r w:rsidR="00AD3D8F">
        <w:rPr>
          <w:szCs w:val="24"/>
          <w:u w:val="single"/>
        </w:rPr>
        <w:t>Simplistic algorithmic interface design</w:t>
      </w:r>
      <w:r>
        <w:rPr>
          <w:szCs w:val="24"/>
        </w:rPr>
        <w:t>:</w:t>
      </w:r>
    </w:p>
    <w:p w14:paraId="2C593207" w14:textId="196F38AE" w:rsidR="003E50F0" w:rsidRDefault="003E50F0" w:rsidP="0060081B">
      <w:pPr>
        <w:rPr>
          <w:szCs w:val="24"/>
        </w:rPr>
      </w:pPr>
      <w:r>
        <w:rPr>
          <w:szCs w:val="24"/>
        </w:rPr>
        <w:t>Physician workflows are inherently complex, nonlinear, and dependent on a wide variety of data inputs</w:t>
      </w:r>
      <w:r w:rsidR="009D6733">
        <w:rPr>
          <w:szCs w:val="24"/>
        </w:rPr>
        <w:t>.</w:t>
      </w:r>
      <w:r>
        <w:rPr>
          <w:szCs w:val="24"/>
        </w:rPr>
        <w:t xml:space="preserve"> </w:t>
      </w:r>
      <w:r w:rsidR="009D6733">
        <w:rPr>
          <w:szCs w:val="24"/>
        </w:rPr>
        <w:t>Workflows</w:t>
      </w:r>
      <w:r>
        <w:rPr>
          <w:szCs w:val="24"/>
        </w:rPr>
        <w:t xml:space="preserve"> differ significantly between specialties</w:t>
      </w:r>
      <w:r w:rsidR="00DA3EF0">
        <w:rPr>
          <w:szCs w:val="24"/>
        </w:rPr>
        <w:t>,</w:t>
      </w:r>
      <w:r>
        <w:rPr>
          <w:szCs w:val="24"/>
        </w:rPr>
        <w:t xml:space="preserve"> between individual providers</w:t>
      </w:r>
      <w:r w:rsidR="00DA3EF0">
        <w:rPr>
          <w:szCs w:val="24"/>
        </w:rPr>
        <w:t xml:space="preserve">, and even </w:t>
      </w:r>
      <w:r w:rsidR="009D6733">
        <w:rPr>
          <w:szCs w:val="24"/>
        </w:rPr>
        <w:t>between visits and patients</w:t>
      </w:r>
      <w:r w:rsidR="00DA3EF0">
        <w:rPr>
          <w:szCs w:val="24"/>
        </w:rPr>
        <w:t xml:space="preserve"> for a single provider.</w:t>
      </w:r>
      <w:r>
        <w:rPr>
          <w:szCs w:val="24"/>
        </w:rPr>
        <w:t xml:space="preserve"> EHRs</w:t>
      </w:r>
      <w:r w:rsidR="0012100B">
        <w:rPr>
          <w:szCs w:val="24"/>
        </w:rPr>
        <w:t xml:space="preserve"> often assume a rationalized model of healthcare delivery which can be represented as algorithmic sequences of choices. In reality, clinical care is iterative, with physicians constantly reformulating goals, re</w:t>
      </w:r>
      <w:r w:rsidR="00C7756A">
        <w:rPr>
          <w:szCs w:val="24"/>
        </w:rPr>
        <w:t>vising</w:t>
      </w:r>
      <w:r w:rsidR="0012100B">
        <w:rPr>
          <w:szCs w:val="24"/>
        </w:rPr>
        <w:t xml:space="preserve"> tasks</w:t>
      </w:r>
      <w:r w:rsidR="00C7756A">
        <w:rPr>
          <w:szCs w:val="24"/>
        </w:rPr>
        <w:t xml:space="preserve">, and reordering sequences as they acquire information, interact with </w:t>
      </w:r>
      <w:r w:rsidR="009D6733">
        <w:rPr>
          <w:szCs w:val="24"/>
        </w:rPr>
        <w:t xml:space="preserve">individual </w:t>
      </w:r>
      <w:r w:rsidR="00C7756A">
        <w:rPr>
          <w:szCs w:val="24"/>
        </w:rPr>
        <w:t>patients, and encounter clinical constraints.</w:t>
      </w:r>
      <w:r w:rsidR="00C7756A">
        <w:rPr>
          <w:szCs w:val="24"/>
        </w:rPr>
        <w:fldChar w:fldCharType="begin"/>
      </w:r>
      <w:r w:rsidR="00845D55">
        <w:rPr>
          <w:szCs w:val="24"/>
        </w:rPr>
        <w:instrText xml:space="preserve"> ADDIN EN.CITE &lt;EndNote&gt;&lt;Cite&gt;&lt;Author&gt;Karsh&lt;/Author&gt;&lt;Year&gt;2010&lt;/Year&gt;&lt;RecNum&gt;9&lt;/RecNum&gt;&lt;DisplayText&gt;&lt;style face="superscript"&gt;13&lt;/style&gt;&lt;/DisplayText&gt;&lt;record&gt;&lt;rec-number&gt;9&lt;/rec-number&gt;&lt;foreign-keys&gt;&lt;key app="EN" db-id="fzfpteex22vsrkeaz5fvf2xw5pxrpas59zr2" timestamp="1540247736"&gt;9&lt;/key&gt;&lt;key app="ENWeb" db-id=""&gt;0&lt;/key&gt;&lt;/foreign-keys&gt;&lt;ref-type name="Journal Article"&gt;17&lt;/ref-type&gt;&lt;contributors&gt;&lt;authors&gt;&lt;author&gt;Karsh, B. T.&lt;/author&gt;&lt;author&gt;Weinger, M. B.&lt;/author&gt;&lt;author&gt;Abbott, P. A.&lt;/author&gt;&lt;author&gt;Wears, R. L.&lt;/author&gt;&lt;/authors&gt;&lt;/contributors&gt;&lt;auth-address&gt;Department of Industrial and Systems Engineering and Systems Engineering Initiative for Patient Safety, University of Wisconsin, Madison, Wisconsin 53706, USA. bkarsh@engr.wisc.edu&lt;/auth-address&gt;&lt;titles&gt;&lt;title&gt;Health information technology: fallacies and sober realities&lt;/title&gt;&lt;secondary-title&gt;J Am Med Inform Assoc&lt;/secondary-title&gt;&lt;/titles&gt;&lt;periodical&gt;&lt;full-title&gt;J Am Med Inform Assoc&lt;/full-title&gt;&lt;/periodical&gt;&lt;pages&gt;617-23&lt;/pages&gt;&lt;volume&gt;17&lt;/volume&gt;&lt;number&gt;6&lt;/number&gt;&lt;edition&gt;2010/10/22&lt;/edition&gt;&lt;keywords&gt;&lt;keyword&gt;*Attitude to Health&lt;/keyword&gt;&lt;keyword&gt;*Diffusion of Innovation&lt;/keyword&gt;&lt;keyword&gt;*Health Policy&lt;/keyword&gt;&lt;keyword&gt;Humans&lt;/keyword&gt;&lt;keyword&gt;Medical Informatics/*trends&lt;/keyword&gt;&lt;keyword&gt;*Technology Assessment, Biomedical&lt;/keyword&gt;&lt;keyword&gt;United States&lt;/keyword&gt;&lt;/keywords&gt;&lt;dates&gt;&lt;year&gt;2010&lt;/year&gt;&lt;pub-dates&gt;&lt;date&gt;Nov-Dec&lt;/date&gt;&lt;/pub-dates&gt;&lt;/dates&gt;&lt;isbn&gt;1527-974X (Electronic)&amp;#xD;1067-5027 (Linking)&lt;/isbn&gt;&lt;accession-num&gt;20962121&lt;/accession-num&gt;&lt;urls&gt;&lt;related-urls&gt;&lt;url&gt;https://www.ncbi.nlm.nih.gov/pubmed/20962121&lt;/url&gt;&lt;/related-urls&gt;&lt;/urls&gt;&lt;custom2&gt;PMC3000760&lt;/custom2&gt;&lt;electronic-resource-num&gt;10.1136/jamia.2010.005637&lt;/electronic-resource-num&gt;&lt;/record&gt;&lt;/Cite&gt;&lt;/EndNote&gt;</w:instrText>
      </w:r>
      <w:r w:rsidR="00C7756A">
        <w:rPr>
          <w:szCs w:val="24"/>
        </w:rPr>
        <w:fldChar w:fldCharType="separate"/>
      </w:r>
      <w:r w:rsidR="00845D55" w:rsidRPr="00845D55">
        <w:rPr>
          <w:noProof/>
          <w:szCs w:val="24"/>
          <w:vertAlign w:val="superscript"/>
        </w:rPr>
        <w:t>13</w:t>
      </w:r>
      <w:r w:rsidR="00C7756A">
        <w:rPr>
          <w:szCs w:val="24"/>
        </w:rPr>
        <w:fldChar w:fldCharType="end"/>
      </w:r>
      <w:r w:rsidR="00C462B7">
        <w:rPr>
          <w:szCs w:val="24"/>
        </w:rPr>
        <w:t xml:space="preserve"> </w:t>
      </w:r>
      <w:r w:rsidR="008F5554">
        <w:rPr>
          <w:szCs w:val="24"/>
        </w:rPr>
        <w:t>For example, o</w:t>
      </w:r>
      <w:r w:rsidR="00C462B7">
        <w:rPr>
          <w:szCs w:val="24"/>
        </w:rPr>
        <w:t>ne detailed study of two patient visits by 10 PCPs in 10 different primary care centers observed no single or even common workflow pattern. The order and prevalence of task categories varied through the time course of a visit</w:t>
      </w:r>
      <w:r w:rsidR="005C3181">
        <w:rPr>
          <w:szCs w:val="24"/>
        </w:rPr>
        <w:t>, with the PCPs collecting data throughout.</w:t>
      </w:r>
      <w:r w:rsidR="005C3181">
        <w:rPr>
          <w:szCs w:val="24"/>
        </w:rPr>
        <w:fldChar w:fldCharType="begin">
          <w:fldData xml:space="preserve">PEVuZE5vdGU+PENpdGU+PEF1dGhvcj5Ib2xtYW48L0F1dGhvcj48WWVhcj4yMDE2PC9ZZWFyPjxS
ZWNOdW0+MTU8L1JlY051bT48RGlzcGxheVRleHQ+PHN0eWxlIGZhY2U9InN1cGVyc2NyaXB0Ij4x
NTwvc3R5bGU+PC9EaXNwbGF5VGV4dD48cmVjb3JkPjxyZWMtbnVtYmVyPjE1PC9yZWMtbnVtYmVy
Pjxmb3JlaWduLWtleXM+PGtleSBhcHA9IkVOIiBkYi1pZD0iZnpmcHRlZXgyMnZzcmtlYXo1ZnZm
Mnh3NXB4cnBhczU5enIyIiB0aW1lc3RhbXA9IjE1NDAzMzM2NjIiPjE1PC9rZXk+PGtleSBhcHA9
IkVOV2ViIiBkYi1pZD0iIj4wPC9rZXk+PC9mb3JlaWduLWtleXM+PHJlZi10eXBlIG5hbWU9Ikpv
dXJuYWwgQXJ0aWNsZSI+MTc8L3JlZi10eXBlPjxjb250cmlidXRvcnM+PGF1dGhvcnM+PGF1dGhv
cj5Ib2xtYW4sIEcuIFQuPC9hdXRob3I+PGF1dGhvcj5CZWFzbGV5LCBKLiBXLjwvYXV0aG9yPjxh
dXRob3I+S2Fyc2gsIEIuIFQuPC9hdXRob3I+PGF1dGhvcj5TdG9uZSwgSi4gQS48L2F1dGhvcj48
YXV0aG9yPlNtaXRoLCBQLiBELjwvYXV0aG9yPjxhdXRob3I+V2V0dGVybmVjaywgVC4gQi48L2F1
dGhvcj48L2F1dGhvcnM+PC9jb250cmlidXRvcnM+PGF1dGgtYWRkcmVzcz5BbWVyaWNhbiBBY2Fk
ZW15IG9mIEZhbWlseSBQaHlzaWNpYW5zLCBMZWF3b29kLCBLUywgVVNBIERlcGFydG1lbnQgb2Yg
SW5kdXN0cmlhbCBFbmdpbmVlcmluZywgVW5pdmVyc2l0eSBvZiBMb3Vpc3ZpbGxlLCBMb3Vpc3Zp
bGxlLCBLWSwgVVNBLCBFbWFpbDogZ3Rob2xtYW5AZ21haWwuY29tIHRob2xtYW5AYWFmcC5vcmcu
JiN4RDtEZXBhcnRtZW50IG9mIEZhbWlseSBNZWRpY2luZSwgU2Nob29sIG9mIE1lZGljaW5lIGFu
ZCBQdWJsaWMgSGVhbHRoOyBhbmQgdGhlIERlcGFydG1lbnQgb2YgSW5kdXN0cmlhbCBhbmQgU3lz
dGVtcyBFbmdpbmVlcmluZywgVW5pdmVyc2l0eSBvZiBXaXNjb25zaW4tIChVVykgTWFkaXNvbiwg
V0ksIFVTQSwgRW1haWw6IGpvaG4uYmVhc2xleUBmYW1tZWQud2lzYy5lZHUuJiN4RDtEZXBhcnRt
ZW50IG9mIEZhbWlseSBNZWRpY2luZSwgU2Nob29sIG9mIE1lZGljaW5lIGFuZCBQdWJsaWMgSGVh
bHRoOyBEZXBhcnRtZW50IG9mIEluZHVzdHJpYWwgYW5kIFN5c3RlbXMgRW5naW5lZXJpbmcsIGFu
ZCB0aGUgQ2VudGVyIGZvciBRdWFsaXR5IGFuZCBQcm9kdWN0aXZpdHkgSW1wcm92ZW1lbnQsIFVX
LSBNYWRpc29uLCBNYWRpc29uLCBXSSwgVVNBLiYjeEQ7U2Nob29sIG9mIFBoYXJtYWN5IGFuZCB0
aGUgQ2VudGVyIGZvciBRdWFsaXR5IGFuZCBQcm9kdWN0aXZpdHkgSW1wcm92ZW1lbnQsIFVXLSBN
YWRpc29uLCBNYWRpc29uLCBXSSwgVVNBLCBFbWFpbDogamFtaWUuc3RvbmVAd2lzYy5lZHUuJiN4
RDtEZXBhcnRtZW50IG9mIEZhbWlseSBNZWRpY2luZSwgU2Nob29sIG9mIE1lZGljaW5lIGFuZCBQ
dWJsaWMgSGVhbHRoLCBVVy1NYWRpc29uLCBNYWRpc29uLCBXSSwgVVNBLCBFbWFpbDogcGF1bC5z
bWl0aEBmYW1tZWQud2lzYy5lZHUuJiN4RDtEZXBhcnRtZW50IG9mIE1lZGljaW5lIGFuZCBGYW1p
bHkgTWVkaWNpbmUsIFNjaG9vbCBvZiBNZWRpY2luZSBhbmQgUHVibGljIEhlYWx0aDsgRGVwYXJ0
bWVudCBvZiBJbmR1c3RyaWFsIGFuZCBTeXN0ZW1zIEVuZ2luZWVyaW5nLCBhbmQgdGhlIENlbnRl
ciBmb3IgUXVhbGl0eSBhbmQgUHJvZHVjdGl2aXR5IEltcHJvdmVtZW50LCBVVy0gTWFkaXNvbiwg
V0ksIFVTQSwgRW1haWw6IHRid0BtZWRpY2luZS53aXNjLmVkdS48L2F1dGgtYWRkcmVzcz48dGl0
bGVzPjx0aXRsZT5UaGUgbXl0aCBvZiBzdGFuZGFyZGl6ZWQgd29ya2Zsb3cgaW4gcHJpbWFyeSBj
YXJlPC90aXRsZT48c2Vjb25kYXJ5LXRpdGxlPkogQW0gTWVkIEluZm9ybSBBc3NvYzwvc2Vjb25k
YXJ5LXRpdGxlPjwvdGl0bGVzPjxwZXJpb2RpY2FsPjxmdWxsLXRpdGxlPkogQW0gTWVkIEluZm9y
bSBBc3NvYzwvZnVsbC10aXRsZT48L3BlcmlvZGljYWw+PHBhZ2VzPjI5LTM3PC9wYWdlcz48dm9s
dW1lPjIzPC92b2x1bWU+PG51bWJlcj4xPC9udW1iZXI+PGVkaXRpb24+MjAxNS8wOS8wNDwvZWRp
dGlvbj48a2V5d29yZHM+PGtleXdvcmQ+RWZmaWNpZW5jeSwgT3JnYW5pemF0aW9uYWw8L2tleXdv
cmQ+PGtleXdvcmQ+SHVtYW5zPC9rZXl3b3JkPjxrZXl3b3JkPk9mZmljZSBWaXNpdHM8L2tleXdv
cmQ+PGtleXdvcmQ+KlByaW1hcnkgSGVhbHRoIENhcmUvb3JnYW5pemF0aW9uICZhbXA7IGFkbWlu
aXN0cmF0aW9uPC9rZXl3b3JkPjxrZXl3b3JkPipXb3JrZmxvdzwva2V5d29yZD48a2V5d29yZD5o
ZWFsdGhjYXJlPC9rZXl3b3JkPjxrZXl3b3JkPnBhdGllbnQgaW50ZXJhY3Rpb248L2tleXdvcmQ+
PGtleXdvcmQ+cHJpbWFyeSBjYXJlPC9rZXl3b3JkPjxrZXl3b3JkPnRhc2sgbGlzdDwva2V5d29y
ZD48a2V5d29yZD53b3JrZmxvdzwva2V5d29yZD48L2tleXdvcmRzPjxkYXRlcz48eWVhcj4yMDE2
PC95ZWFyPjxwdWItZGF0ZXM+PGRhdGU+SmFuPC9kYXRlPjwvcHViLWRhdGVzPjwvZGF0ZXM+PGlz
Ym4+MTUyNy05NzRYIChFbGVjdHJvbmljKSYjeEQ7MTA2Ny01MDI3IChMaW5raW5nKTwvaXNibj48
YWNjZXNzaW9uLW51bT4yNjMzNTk4NzwvYWNjZXNzaW9uLW51bT48dXJscz48cmVsYXRlZC11cmxz
Pjx1cmw+aHR0cHM6Ly93d3cubmNiaS5ubG0ubmloLmdvdi9wdWJtZWQvMjYzMzU5ODc8L3VybD48
L3JlbGF0ZWQtdXJscz48L3VybHM+PGN1c3RvbTI+UE1DNTAwOTk0MTwvY3VzdG9tMj48ZWxlY3Ry
b25pYy1yZXNvdXJjZS1udW0+MTAuMTA5My9qYW1pYS9vY3YxMDc8L2VsZWN0cm9uaWMtcmVzb3Vy
Y2UtbnVtPjwvcmVjb3JkPjwvQ2l0ZT48L0VuZE5vdGU+
</w:fldData>
        </w:fldChar>
      </w:r>
      <w:r w:rsidR="00845D55">
        <w:rPr>
          <w:szCs w:val="24"/>
        </w:rPr>
        <w:instrText xml:space="preserve"> ADDIN EN.CITE </w:instrText>
      </w:r>
      <w:r w:rsidR="00845D55">
        <w:rPr>
          <w:szCs w:val="24"/>
        </w:rPr>
        <w:fldChar w:fldCharType="begin">
          <w:fldData xml:space="preserve">PEVuZE5vdGU+PENpdGU+PEF1dGhvcj5Ib2xtYW48L0F1dGhvcj48WWVhcj4yMDE2PC9ZZWFyPjxS
ZWNOdW0+MTU8L1JlY051bT48RGlzcGxheVRleHQ+PHN0eWxlIGZhY2U9InN1cGVyc2NyaXB0Ij4x
NTwvc3R5bGU+PC9EaXNwbGF5VGV4dD48cmVjb3JkPjxyZWMtbnVtYmVyPjE1PC9yZWMtbnVtYmVy
Pjxmb3JlaWduLWtleXM+PGtleSBhcHA9IkVOIiBkYi1pZD0iZnpmcHRlZXgyMnZzcmtlYXo1ZnZm
Mnh3NXB4cnBhczU5enIyIiB0aW1lc3RhbXA9IjE1NDAzMzM2NjIiPjE1PC9rZXk+PGtleSBhcHA9
IkVOV2ViIiBkYi1pZD0iIj4wPC9rZXk+PC9mb3JlaWduLWtleXM+PHJlZi10eXBlIG5hbWU9Ikpv
dXJuYWwgQXJ0aWNsZSI+MTc8L3JlZi10eXBlPjxjb250cmlidXRvcnM+PGF1dGhvcnM+PGF1dGhv
cj5Ib2xtYW4sIEcuIFQuPC9hdXRob3I+PGF1dGhvcj5CZWFzbGV5LCBKLiBXLjwvYXV0aG9yPjxh
dXRob3I+S2Fyc2gsIEIuIFQuPC9hdXRob3I+PGF1dGhvcj5TdG9uZSwgSi4gQS48L2F1dGhvcj48
YXV0aG9yPlNtaXRoLCBQLiBELjwvYXV0aG9yPjxhdXRob3I+V2V0dGVybmVjaywgVC4gQi48L2F1
dGhvcj48L2F1dGhvcnM+PC9jb250cmlidXRvcnM+PGF1dGgtYWRkcmVzcz5BbWVyaWNhbiBBY2Fk
ZW15IG9mIEZhbWlseSBQaHlzaWNpYW5zLCBMZWF3b29kLCBLUywgVVNBIERlcGFydG1lbnQgb2Yg
SW5kdXN0cmlhbCBFbmdpbmVlcmluZywgVW5pdmVyc2l0eSBvZiBMb3Vpc3ZpbGxlLCBMb3Vpc3Zp
bGxlLCBLWSwgVVNBLCBFbWFpbDogZ3Rob2xtYW5AZ21haWwuY29tIHRob2xtYW5AYWFmcC5vcmcu
JiN4RDtEZXBhcnRtZW50IG9mIEZhbWlseSBNZWRpY2luZSwgU2Nob29sIG9mIE1lZGljaW5lIGFu
ZCBQdWJsaWMgSGVhbHRoOyBhbmQgdGhlIERlcGFydG1lbnQgb2YgSW5kdXN0cmlhbCBhbmQgU3lz
dGVtcyBFbmdpbmVlcmluZywgVW5pdmVyc2l0eSBvZiBXaXNjb25zaW4tIChVVykgTWFkaXNvbiwg
V0ksIFVTQSwgRW1haWw6IGpvaG4uYmVhc2xleUBmYW1tZWQud2lzYy5lZHUuJiN4RDtEZXBhcnRt
ZW50IG9mIEZhbWlseSBNZWRpY2luZSwgU2Nob29sIG9mIE1lZGljaW5lIGFuZCBQdWJsaWMgSGVh
bHRoOyBEZXBhcnRtZW50IG9mIEluZHVzdHJpYWwgYW5kIFN5c3RlbXMgRW5naW5lZXJpbmcsIGFu
ZCB0aGUgQ2VudGVyIGZvciBRdWFsaXR5IGFuZCBQcm9kdWN0aXZpdHkgSW1wcm92ZW1lbnQsIFVX
LSBNYWRpc29uLCBNYWRpc29uLCBXSSwgVVNBLiYjeEQ7U2Nob29sIG9mIFBoYXJtYWN5IGFuZCB0
aGUgQ2VudGVyIGZvciBRdWFsaXR5IGFuZCBQcm9kdWN0aXZpdHkgSW1wcm92ZW1lbnQsIFVXLSBN
YWRpc29uLCBNYWRpc29uLCBXSSwgVVNBLCBFbWFpbDogamFtaWUuc3RvbmVAd2lzYy5lZHUuJiN4
RDtEZXBhcnRtZW50IG9mIEZhbWlseSBNZWRpY2luZSwgU2Nob29sIG9mIE1lZGljaW5lIGFuZCBQ
dWJsaWMgSGVhbHRoLCBVVy1NYWRpc29uLCBNYWRpc29uLCBXSSwgVVNBLCBFbWFpbDogcGF1bC5z
bWl0aEBmYW1tZWQud2lzYy5lZHUuJiN4RDtEZXBhcnRtZW50IG9mIE1lZGljaW5lIGFuZCBGYW1p
bHkgTWVkaWNpbmUsIFNjaG9vbCBvZiBNZWRpY2luZSBhbmQgUHVibGljIEhlYWx0aDsgRGVwYXJ0
bWVudCBvZiBJbmR1c3RyaWFsIGFuZCBTeXN0ZW1zIEVuZ2luZWVyaW5nLCBhbmQgdGhlIENlbnRl
ciBmb3IgUXVhbGl0eSBhbmQgUHJvZHVjdGl2aXR5IEltcHJvdmVtZW50LCBVVy0gTWFkaXNvbiwg
V0ksIFVTQSwgRW1haWw6IHRid0BtZWRpY2luZS53aXNjLmVkdS48L2F1dGgtYWRkcmVzcz48dGl0
bGVzPjx0aXRsZT5UaGUgbXl0aCBvZiBzdGFuZGFyZGl6ZWQgd29ya2Zsb3cgaW4gcHJpbWFyeSBj
YXJlPC90aXRsZT48c2Vjb25kYXJ5LXRpdGxlPkogQW0gTWVkIEluZm9ybSBBc3NvYzwvc2Vjb25k
YXJ5LXRpdGxlPjwvdGl0bGVzPjxwZXJpb2RpY2FsPjxmdWxsLXRpdGxlPkogQW0gTWVkIEluZm9y
bSBBc3NvYzwvZnVsbC10aXRsZT48L3BlcmlvZGljYWw+PHBhZ2VzPjI5LTM3PC9wYWdlcz48dm9s
dW1lPjIzPC92b2x1bWU+PG51bWJlcj4xPC9udW1iZXI+PGVkaXRpb24+MjAxNS8wOS8wNDwvZWRp
dGlvbj48a2V5d29yZHM+PGtleXdvcmQ+RWZmaWNpZW5jeSwgT3JnYW5pemF0aW9uYWw8L2tleXdv
cmQ+PGtleXdvcmQ+SHVtYW5zPC9rZXl3b3JkPjxrZXl3b3JkPk9mZmljZSBWaXNpdHM8L2tleXdv
cmQ+PGtleXdvcmQ+KlByaW1hcnkgSGVhbHRoIENhcmUvb3JnYW5pemF0aW9uICZhbXA7IGFkbWlu
aXN0cmF0aW9uPC9rZXl3b3JkPjxrZXl3b3JkPipXb3JrZmxvdzwva2V5d29yZD48a2V5d29yZD5o
ZWFsdGhjYXJlPC9rZXl3b3JkPjxrZXl3b3JkPnBhdGllbnQgaW50ZXJhY3Rpb248L2tleXdvcmQ+
PGtleXdvcmQ+cHJpbWFyeSBjYXJlPC9rZXl3b3JkPjxrZXl3b3JkPnRhc2sgbGlzdDwva2V5d29y
ZD48a2V5d29yZD53b3JrZmxvdzwva2V5d29yZD48L2tleXdvcmRzPjxkYXRlcz48eWVhcj4yMDE2
PC95ZWFyPjxwdWItZGF0ZXM+PGRhdGU+SmFuPC9kYXRlPjwvcHViLWRhdGVzPjwvZGF0ZXM+PGlz
Ym4+MTUyNy05NzRYIChFbGVjdHJvbmljKSYjeEQ7MTA2Ny01MDI3IChMaW5raW5nKTwvaXNibj48
YWNjZXNzaW9uLW51bT4yNjMzNTk4NzwvYWNjZXNzaW9uLW51bT48dXJscz48cmVsYXRlZC11cmxz
Pjx1cmw+aHR0cHM6Ly93d3cubmNiaS5ubG0ubmloLmdvdi9wdWJtZWQvMjYzMzU5ODc8L3VybD48
L3JlbGF0ZWQtdXJscz48L3VybHM+PGN1c3RvbTI+UE1DNTAwOTk0MTwvY3VzdG9tMj48ZWxlY3Ry
b25pYy1yZXNvdXJjZS1udW0+MTAuMTA5My9qYW1pYS9vY3YxMDc8L2VsZWN0cm9uaWMtcmVzb3Vy
Y2UtbnVtPjwvcmVjb3JkPjwvQ2l0ZT48L0VuZE5vdGU+
</w:fldData>
        </w:fldChar>
      </w:r>
      <w:r w:rsidR="00845D55">
        <w:rPr>
          <w:szCs w:val="24"/>
        </w:rPr>
        <w:instrText xml:space="preserve"> ADDIN EN.CITE.DATA </w:instrText>
      </w:r>
      <w:r w:rsidR="00845D55">
        <w:rPr>
          <w:szCs w:val="24"/>
        </w:rPr>
      </w:r>
      <w:r w:rsidR="00845D55">
        <w:rPr>
          <w:szCs w:val="24"/>
        </w:rPr>
        <w:fldChar w:fldCharType="end"/>
      </w:r>
      <w:r w:rsidR="005C3181">
        <w:rPr>
          <w:szCs w:val="24"/>
        </w:rPr>
      </w:r>
      <w:r w:rsidR="005C3181">
        <w:rPr>
          <w:szCs w:val="24"/>
        </w:rPr>
        <w:fldChar w:fldCharType="separate"/>
      </w:r>
      <w:r w:rsidR="00845D55" w:rsidRPr="00845D55">
        <w:rPr>
          <w:noProof/>
          <w:szCs w:val="24"/>
          <w:vertAlign w:val="superscript"/>
        </w:rPr>
        <w:t>15</w:t>
      </w:r>
      <w:r w:rsidR="005C3181">
        <w:rPr>
          <w:szCs w:val="24"/>
        </w:rPr>
        <w:fldChar w:fldCharType="end"/>
      </w:r>
      <w:r w:rsidR="005C3181">
        <w:rPr>
          <w:szCs w:val="24"/>
        </w:rPr>
        <w:t xml:space="preserve"> In another study, providers using the same EHR developed very personalized patterns in the way they used EHR features.</w:t>
      </w:r>
      <w:r w:rsidR="005C3181">
        <w:rPr>
          <w:szCs w:val="24"/>
        </w:rPr>
        <w:fldChar w:fldCharType="begin">
          <w:fldData xml:space="preserve">PEVuZE5vdGU+PENpdGU+PEF1dGhvcj5BbmNrZXI8L0F1dGhvcj48WWVhcj4yMDE0PC9ZZWFyPjxS
ZWNOdW0+MTc8L1JlY051bT48RGlzcGxheVRleHQ+PHN0eWxlIGZhY2U9InN1cGVyc2NyaXB0Ij4x
Njwvc3R5bGU+PC9EaXNwbGF5VGV4dD48cmVjb3JkPjxyZWMtbnVtYmVyPjE3PC9yZWMtbnVtYmVy
Pjxmb3JlaWduLWtleXM+PGtleSBhcHA9IkVOIiBkYi1pZD0iZnpmcHRlZXgyMnZzcmtlYXo1ZnZm
Mnh3NXB4cnBhczU5enIyIiB0aW1lc3RhbXA9IjE1NDAzMzQxNDIiPjE3PC9rZXk+PGtleSBhcHA9
IkVOV2ViIiBkYi1pZD0iIj4wPC9rZXk+PC9mb3JlaWduLWtleXM+PHJlZi10eXBlIG5hbWU9Ikpv
dXJuYWwgQXJ0aWNsZSI+MTc8L3JlZi10eXBlPjxjb250cmlidXRvcnM+PGF1dGhvcnM+PGF1dGhv
cj5BbmNrZXIsIEouIFMuPC9hdXRob3I+PGF1dGhvcj5LZXJuLCBMLiBNLjwvYXV0aG9yPjxhdXRo
b3I+RWR3YXJkcywgQS48L2F1dGhvcj48YXV0aG9yPk5vc2FsLCBTLjwvYXV0aG9yPjxhdXRob3I+
U3RlaW4sIEQuIE0uPC9hdXRob3I+PGF1dGhvcj5IYXVzZXIsIEQuPC9hdXRob3I+PGF1dGhvcj5L
YXVzaGFsLCBSLjwvYXV0aG9yPjxhdXRob3I+SGl0ZWMgSW52ZXN0aWdhdG9yczwvYXV0aG9yPjwv
YXV0aG9ycz48L2NvbnRyaWJ1dG9ycz48YXV0aC1hZGRyZXNzPkRlcGFydG1lbnQgb2YgSGVhbHRo
Y2FyZSBQb2xpY3kgYW5kIFJlc2VhcmNoLCBDZW50ZXIgZm9yIEhlYWx0aGNhcmUgSW5mb3JtYXRp
Y3MgYW5kIFBvbGljeSwgV2VpbGwgQ29ybmVsbCBNZWRpY2FsIENvbGxlZ2UsIE5ldyBZb3JrLCBV
U0EgSGVhbHRoIEluZm9ybWF0aW9uIFRlY2hub2xvZ3kgRXZhbHVhdGlvbiBDb2xsYWJvcmF0aXZl
IChISVRFQyksIE5ldyBZb3JrLCBVU0EuJiN4RDtJbnN0aXR1dGUgZm9yIEZhbWlseSBIZWFsdGgs
IE5ldyBZb3JrLCBVU0EuJiN4RDtEZXBhcnRtZW50IG9mIEhlYWx0aGNhcmUgUG9saWN5IGFuZCBS
ZXNlYXJjaCwgQ2VudGVyIGZvciBIZWFsdGhjYXJlIEluZm9ybWF0aWNzIGFuZCBQb2xpY3ksIFdl
aWxsIENvcm5lbGwgTWVkaWNhbCBDb2xsZWdlLCBOZXcgWW9yaywgVVNBLjwvYXV0aC1hZGRyZXNz
Pjx0aXRsZXM+PHRpdGxlPkhvdyBpcyB0aGUgZWxlY3Ryb25pYyBoZWFsdGggcmVjb3JkIGJlaW5n
IHVzZWQ/IFVzZSBvZiBFSFIgZGF0YSB0byBhc3Nlc3MgcGh5c2ljaWFuLWxldmVsIHZhcmlhYmls
aXR5IGluIHRlY2hub2xvZ3kgdXNlPC90aXRsZT48c2Vjb25kYXJ5LXRpdGxlPkogQW0gTWVkIElu
Zm9ybSBBc3NvYzwvc2Vjb25kYXJ5LXRpdGxlPjwvdGl0bGVzPjxwZXJpb2RpY2FsPjxmdWxsLXRp
dGxlPkogQW0gTWVkIEluZm9ybSBBc3NvYzwvZnVsbC10aXRsZT48L3BlcmlvZGljYWw+PHBhZ2Vz
PjEwMDEtODwvcGFnZXM+PHZvbHVtZT4yMTwvdm9sdW1lPjxudW1iZXI+NjwvbnVtYmVyPjxlZGl0
aW9uPjIwMTQvMDYvMTE8L2VkaXRpb24+PGtleXdvcmRzPjxrZXl3b3JkPkFkdWx0PC9rZXl3b3Jk
PjxrZXl3b3JkPkRlY2lzaW9uIE1ha2luZywgQ29tcHV0ZXItQXNzaXN0ZWQ8L2tleXdvcmQ+PGtl
eXdvcmQ+RWxlY3Ryb25pYyBIZWFsdGggUmVjb3Jkcy9zdGF0aXN0aWNzICZhbXA7IG51bWVyaWNh
bCBkYXRhLyp1dGlsaXphdGlvbjwva2V5d29yZD48a2V5d29yZD5GZW1hbGU8L2tleXdvcmQ+PGtl
eXdvcmQ+SHVtYW5zPC9rZXl3b3JkPjxrZXl3b3JkPk1hbGU8L2tleXdvcmQ+PGtleXdvcmQ+TnVy
c2UgUHJhY3RpdGlvbmVycy8qc3RhdGlzdGljcyAmYW1wOyBudW1lcmljYWwgZGF0YTwva2V5d29y
ZD48a2V5d29yZD5QaHlzaWNpYW5zLCBQcmltYXJ5IENhcmUvKnN0YXRpc3RpY3MgJmFtcDsgbnVt
ZXJpY2FsIGRhdGE8L2tleXdvcmQ+PGtleXdvcmQ+UmV0cm9zcGVjdGl2ZSBTdHVkaWVzPC9rZXl3
b3JkPjxrZXl3b3JkPlVuaXRlZCBTdGF0ZXM8L2tleXdvcmQ+PGtleXdvcmQ+ZWxlY3Ryb25pYyBo
ZWFsdGggcmVjb3Jkczwva2V5d29yZD48a2V5d29yZD5pbmZvcm1hdGljczwva2V5d29yZD48a2V5
d29yZD5tZWFuaW5nZnVsIHVzZTwva2V5d29yZD48a2V5d29yZD5wcmltYXJ5IGNhcmU8L2tleXdv
cmQ+PGtleXdvcmQ+dGVjaG5vbG9neSBhZG9wdGlvbjwva2V5d29yZD48L2tleXdvcmRzPjxkYXRl
cz48eWVhcj4yMDE0PC95ZWFyPjxwdWItZGF0ZXM+PGRhdGU+Tm92LURlYzwvZGF0ZT48L3B1Yi1k
YXRlcz48L2RhdGVzPjxpc2JuPjE1MjctOTc0WCAoRWxlY3Ryb25pYykmI3hEOzEwNjctNTAyNyAo
TGlua2luZyk8L2lzYm4+PGFjY2Vzc2lvbi1udW0+MjQ5MTQwMTM8L2FjY2Vzc2lvbi1udW0+PHVy
bHM+PHJlbGF0ZWQtdXJscz48dXJsPmh0dHBzOi8vd3d3Lm5jYmkubmxtLm5paC5nb3YvcHVibWVk
LzI0OTE0MDEzPC91cmw+PC9yZWxhdGVkLXVybHM+PC91cmxzPjxjdXN0b20yPlBNQzQyMTUwNDg8
L2N1c3RvbTI+PGVsZWN0cm9uaWMtcmVzb3VyY2UtbnVtPjEwLjExMzYvYW1pYWpubC0yMDEzLTAw
MjYyNzwvZWxlY3Ryb25pYy1yZXNvdXJjZS1udW0+PC9yZWNvcmQ+PC9DaXRlPjwvRW5kTm90ZT4A
</w:fldData>
        </w:fldChar>
      </w:r>
      <w:r w:rsidR="00845D55">
        <w:rPr>
          <w:szCs w:val="24"/>
        </w:rPr>
        <w:instrText xml:space="preserve"> ADDIN EN.CITE </w:instrText>
      </w:r>
      <w:r w:rsidR="00845D55">
        <w:rPr>
          <w:szCs w:val="24"/>
        </w:rPr>
        <w:fldChar w:fldCharType="begin">
          <w:fldData xml:space="preserve">PEVuZE5vdGU+PENpdGU+PEF1dGhvcj5BbmNrZXI8L0F1dGhvcj48WWVhcj4yMDE0PC9ZZWFyPjxS
ZWNOdW0+MTc8L1JlY051bT48RGlzcGxheVRleHQ+PHN0eWxlIGZhY2U9InN1cGVyc2NyaXB0Ij4x
Njwvc3R5bGU+PC9EaXNwbGF5VGV4dD48cmVjb3JkPjxyZWMtbnVtYmVyPjE3PC9yZWMtbnVtYmVy
Pjxmb3JlaWduLWtleXM+PGtleSBhcHA9IkVOIiBkYi1pZD0iZnpmcHRlZXgyMnZzcmtlYXo1ZnZm
Mnh3NXB4cnBhczU5enIyIiB0aW1lc3RhbXA9IjE1NDAzMzQxNDIiPjE3PC9rZXk+PGtleSBhcHA9
IkVOV2ViIiBkYi1pZD0iIj4wPC9rZXk+PC9mb3JlaWduLWtleXM+PHJlZi10eXBlIG5hbWU9Ikpv
dXJuYWwgQXJ0aWNsZSI+MTc8L3JlZi10eXBlPjxjb250cmlidXRvcnM+PGF1dGhvcnM+PGF1dGhv
cj5BbmNrZXIsIEouIFMuPC9hdXRob3I+PGF1dGhvcj5LZXJuLCBMLiBNLjwvYXV0aG9yPjxhdXRo
b3I+RWR3YXJkcywgQS48L2F1dGhvcj48YXV0aG9yPk5vc2FsLCBTLjwvYXV0aG9yPjxhdXRob3I+
U3RlaW4sIEQuIE0uPC9hdXRob3I+PGF1dGhvcj5IYXVzZXIsIEQuPC9hdXRob3I+PGF1dGhvcj5L
YXVzaGFsLCBSLjwvYXV0aG9yPjxhdXRob3I+SGl0ZWMgSW52ZXN0aWdhdG9yczwvYXV0aG9yPjwv
YXV0aG9ycz48L2NvbnRyaWJ1dG9ycz48YXV0aC1hZGRyZXNzPkRlcGFydG1lbnQgb2YgSGVhbHRo
Y2FyZSBQb2xpY3kgYW5kIFJlc2VhcmNoLCBDZW50ZXIgZm9yIEhlYWx0aGNhcmUgSW5mb3JtYXRp
Y3MgYW5kIFBvbGljeSwgV2VpbGwgQ29ybmVsbCBNZWRpY2FsIENvbGxlZ2UsIE5ldyBZb3JrLCBV
U0EgSGVhbHRoIEluZm9ybWF0aW9uIFRlY2hub2xvZ3kgRXZhbHVhdGlvbiBDb2xsYWJvcmF0aXZl
IChISVRFQyksIE5ldyBZb3JrLCBVU0EuJiN4RDtJbnN0aXR1dGUgZm9yIEZhbWlseSBIZWFsdGgs
IE5ldyBZb3JrLCBVU0EuJiN4RDtEZXBhcnRtZW50IG9mIEhlYWx0aGNhcmUgUG9saWN5IGFuZCBS
ZXNlYXJjaCwgQ2VudGVyIGZvciBIZWFsdGhjYXJlIEluZm9ybWF0aWNzIGFuZCBQb2xpY3ksIFdl
aWxsIENvcm5lbGwgTWVkaWNhbCBDb2xsZWdlLCBOZXcgWW9yaywgVVNBLjwvYXV0aC1hZGRyZXNz
Pjx0aXRsZXM+PHRpdGxlPkhvdyBpcyB0aGUgZWxlY3Ryb25pYyBoZWFsdGggcmVjb3JkIGJlaW5n
IHVzZWQ/IFVzZSBvZiBFSFIgZGF0YSB0byBhc3Nlc3MgcGh5c2ljaWFuLWxldmVsIHZhcmlhYmls
aXR5IGluIHRlY2hub2xvZ3kgdXNlPC90aXRsZT48c2Vjb25kYXJ5LXRpdGxlPkogQW0gTWVkIElu
Zm9ybSBBc3NvYzwvc2Vjb25kYXJ5LXRpdGxlPjwvdGl0bGVzPjxwZXJpb2RpY2FsPjxmdWxsLXRp
dGxlPkogQW0gTWVkIEluZm9ybSBBc3NvYzwvZnVsbC10aXRsZT48L3BlcmlvZGljYWw+PHBhZ2Vz
PjEwMDEtODwvcGFnZXM+PHZvbHVtZT4yMTwvdm9sdW1lPjxudW1iZXI+NjwvbnVtYmVyPjxlZGl0
aW9uPjIwMTQvMDYvMTE8L2VkaXRpb24+PGtleXdvcmRzPjxrZXl3b3JkPkFkdWx0PC9rZXl3b3Jk
PjxrZXl3b3JkPkRlY2lzaW9uIE1ha2luZywgQ29tcHV0ZXItQXNzaXN0ZWQ8L2tleXdvcmQ+PGtl
eXdvcmQ+RWxlY3Ryb25pYyBIZWFsdGggUmVjb3Jkcy9zdGF0aXN0aWNzICZhbXA7IG51bWVyaWNh
bCBkYXRhLyp1dGlsaXphdGlvbjwva2V5d29yZD48a2V5d29yZD5GZW1hbGU8L2tleXdvcmQ+PGtl
eXdvcmQ+SHVtYW5zPC9rZXl3b3JkPjxrZXl3b3JkPk1hbGU8L2tleXdvcmQ+PGtleXdvcmQ+TnVy
c2UgUHJhY3RpdGlvbmVycy8qc3RhdGlzdGljcyAmYW1wOyBudW1lcmljYWwgZGF0YTwva2V5d29y
ZD48a2V5d29yZD5QaHlzaWNpYW5zLCBQcmltYXJ5IENhcmUvKnN0YXRpc3RpY3MgJmFtcDsgbnVt
ZXJpY2FsIGRhdGE8L2tleXdvcmQ+PGtleXdvcmQ+UmV0cm9zcGVjdGl2ZSBTdHVkaWVzPC9rZXl3
b3JkPjxrZXl3b3JkPlVuaXRlZCBTdGF0ZXM8L2tleXdvcmQ+PGtleXdvcmQ+ZWxlY3Ryb25pYyBo
ZWFsdGggcmVjb3Jkczwva2V5d29yZD48a2V5d29yZD5pbmZvcm1hdGljczwva2V5d29yZD48a2V5
d29yZD5tZWFuaW5nZnVsIHVzZTwva2V5d29yZD48a2V5d29yZD5wcmltYXJ5IGNhcmU8L2tleXdv
cmQ+PGtleXdvcmQ+dGVjaG5vbG9neSBhZG9wdGlvbjwva2V5d29yZD48L2tleXdvcmRzPjxkYXRl
cz48eWVhcj4yMDE0PC95ZWFyPjxwdWItZGF0ZXM+PGRhdGU+Tm92LURlYzwvZGF0ZT48L3B1Yi1k
YXRlcz48L2RhdGVzPjxpc2JuPjE1MjctOTc0WCAoRWxlY3Ryb25pYykmI3hEOzEwNjctNTAyNyAo
TGlua2luZyk8L2lzYm4+PGFjY2Vzc2lvbi1udW0+MjQ5MTQwMTM8L2FjY2Vzc2lvbi1udW0+PHVy
bHM+PHJlbGF0ZWQtdXJscz48dXJsPmh0dHBzOi8vd3d3Lm5jYmkubmxtLm5paC5nb3YvcHVibWVk
LzI0OTE0MDEzPC91cmw+PC9yZWxhdGVkLXVybHM+PC91cmxzPjxjdXN0b20yPlBNQzQyMTUwNDg8
L2N1c3RvbTI+PGVsZWN0cm9uaWMtcmVzb3VyY2UtbnVtPjEwLjExMzYvYW1pYWpubC0yMDEzLTAw
MjYyNzwvZWxlY3Ryb25pYy1yZXNvdXJjZS1udW0+PC9yZWNvcmQ+PC9DaXRlPjwvRW5kTm90ZT4A
</w:fldData>
        </w:fldChar>
      </w:r>
      <w:r w:rsidR="00845D55">
        <w:rPr>
          <w:szCs w:val="24"/>
        </w:rPr>
        <w:instrText xml:space="preserve"> ADDIN EN.CITE.DATA </w:instrText>
      </w:r>
      <w:r w:rsidR="00845D55">
        <w:rPr>
          <w:szCs w:val="24"/>
        </w:rPr>
      </w:r>
      <w:r w:rsidR="00845D55">
        <w:rPr>
          <w:szCs w:val="24"/>
        </w:rPr>
        <w:fldChar w:fldCharType="end"/>
      </w:r>
      <w:r w:rsidR="005C3181">
        <w:rPr>
          <w:szCs w:val="24"/>
        </w:rPr>
      </w:r>
      <w:r w:rsidR="005C3181">
        <w:rPr>
          <w:szCs w:val="24"/>
        </w:rPr>
        <w:fldChar w:fldCharType="separate"/>
      </w:r>
      <w:r w:rsidR="00845D55" w:rsidRPr="00845D55">
        <w:rPr>
          <w:noProof/>
          <w:szCs w:val="24"/>
          <w:vertAlign w:val="superscript"/>
        </w:rPr>
        <w:t>16</w:t>
      </w:r>
      <w:r w:rsidR="005C3181">
        <w:rPr>
          <w:szCs w:val="24"/>
        </w:rPr>
        <w:fldChar w:fldCharType="end"/>
      </w:r>
      <w:r w:rsidR="005C3181">
        <w:rPr>
          <w:szCs w:val="24"/>
        </w:rPr>
        <w:t xml:space="preserve"> A</w:t>
      </w:r>
      <w:r w:rsidR="008F5554">
        <w:rPr>
          <w:szCs w:val="24"/>
        </w:rPr>
        <w:t xml:space="preserve"> third</w:t>
      </w:r>
      <w:r w:rsidR="005C3181">
        <w:rPr>
          <w:szCs w:val="24"/>
        </w:rPr>
        <w:t xml:space="preserve"> study of 55 Emergency Department physicians at four sites using two different EHR products showed wide variability </w:t>
      </w:r>
      <w:r w:rsidR="005C3181" w:rsidRPr="005C3181">
        <w:rPr>
          <w:szCs w:val="24"/>
        </w:rPr>
        <w:t>in task durations, ordering, clicks, and accuracy when completing basic EHR function</w:t>
      </w:r>
      <w:r w:rsidR="00DA3EF0">
        <w:rPr>
          <w:szCs w:val="24"/>
        </w:rPr>
        <w:t>s</w:t>
      </w:r>
      <w:r w:rsidR="005C3181" w:rsidRPr="005C3181">
        <w:rPr>
          <w:szCs w:val="24"/>
        </w:rPr>
        <w:t xml:space="preserve"> across EHR products from the same vendor and between products from different vendors</w:t>
      </w:r>
      <w:r w:rsidR="005C3181">
        <w:rPr>
          <w:szCs w:val="24"/>
        </w:rPr>
        <w:t>.</w:t>
      </w:r>
      <w:r w:rsidR="00DA3EF0">
        <w:rPr>
          <w:szCs w:val="24"/>
        </w:rPr>
        <w:fldChar w:fldCharType="begin"/>
      </w:r>
      <w:r w:rsidR="00845D55">
        <w:rPr>
          <w:szCs w:val="24"/>
        </w:rPr>
        <w:instrText xml:space="preserve"> ADDIN EN.CITE &lt;EndNote&gt;&lt;Cite&gt;&lt;Author&gt;Ratwani&lt;/Author&gt;&lt;Year&gt;2018&lt;/Year&gt;&lt;RecNum&gt;46&lt;/RecNum&gt;&lt;DisplayText&gt;&lt;style face="superscript"&gt;17&lt;/style&gt;&lt;/DisplayText&gt;&lt;record&gt;&lt;rec-number&gt;46&lt;/rec-number&gt;&lt;foreign-keys&gt;&lt;key app="EN" db-id="fzfpteex22vsrkeaz5fvf2xw5pxrpas59zr2" timestamp="1541189508"&gt;46&lt;/key&gt;&lt;key app="ENWeb" db-id=""&gt;0&lt;/key&gt;&lt;/foreign-keys&gt;&lt;ref-type name="Journal Article"&gt;17&lt;/ref-type&gt;&lt;contributors&gt;&lt;authors&gt;&lt;author&gt;Ratwani, R. M.&lt;/author&gt;&lt;author&gt;Savage, E.&lt;/author&gt;&lt;author&gt;Will, A.&lt;/author&gt;&lt;author&gt;Arnold, R.&lt;/author&gt;&lt;author&gt;Khairat, S.&lt;/author&gt;&lt;author&gt;Miller, K.&lt;/author&gt;&lt;author&gt;Fairbanks, R. J.&lt;/author&gt;&lt;author&gt;Hodgkins, M.&lt;/author&gt;&lt;author&gt;Hettinger, A. Z.&lt;/author&gt;&lt;/authors&gt;&lt;/contributors&gt;&lt;auth-address&gt;National Center for Human Factors in Healthcare, MedStar Health, Washington, District of Columbia, USA.&amp;#xD;Department of Emergency Medicine, Georgetown University School of Medicine, Washington, District of Columbia, USA.&amp;#xD;Department of Emergency Medicine, Drexel University School of Medicine, Philadelphia, Pennsylvania, USA.&amp;#xD;Carolina Health Informatics Program, University of North Carolina at Chapel Hill, Chapel Hill, North Carolina, USA.&amp;#xD;American Medical Association, Chicago, Illinois, USA.&lt;/auth-address&gt;&lt;titles&gt;&lt;title&gt;A usability and safety analysis of electronic health records: a multi-center study&lt;/title&gt;&lt;secondary-title&gt;J Am Med Inform Assoc&lt;/secondary-title&gt;&lt;/titles&gt;&lt;periodical&gt;&lt;full-title&gt;J Am Med Inform Assoc&lt;/full-title&gt;&lt;/periodical&gt;&lt;pages&gt;1197-1201&lt;/pages&gt;&lt;volume&gt;25&lt;/volume&gt;&lt;number&gt;9&lt;/number&gt;&lt;edition&gt;2018/07/10&lt;/edition&gt;&lt;dates&gt;&lt;year&gt;2018&lt;/year&gt;&lt;pub-dates&gt;&lt;date&gt;Sep 1&lt;/date&gt;&lt;/pub-dates&gt;&lt;/dates&gt;&lt;isbn&gt;1527-974X (Electronic)&amp;#xD;1067-5027 (Linking)&lt;/isbn&gt;&lt;accession-num&gt;29982549&lt;/accession-num&gt;&lt;urls&gt;&lt;related-urls&gt;&lt;url&gt;https://www.ncbi.nlm.nih.gov/pubmed/29982549&lt;/url&gt;&lt;/related-urls&gt;&lt;/urls&gt;&lt;electronic-resource-num&gt;10.1093/jamia/ocy088&lt;/electronic-resource-num&gt;&lt;/record&gt;&lt;/Cite&gt;&lt;/EndNote&gt;</w:instrText>
      </w:r>
      <w:r w:rsidR="00DA3EF0">
        <w:rPr>
          <w:szCs w:val="24"/>
        </w:rPr>
        <w:fldChar w:fldCharType="separate"/>
      </w:r>
      <w:r w:rsidR="00845D55" w:rsidRPr="00845D55">
        <w:rPr>
          <w:noProof/>
          <w:szCs w:val="24"/>
          <w:vertAlign w:val="superscript"/>
        </w:rPr>
        <w:t>17</w:t>
      </w:r>
      <w:r w:rsidR="00DA3EF0">
        <w:rPr>
          <w:szCs w:val="24"/>
        </w:rPr>
        <w:fldChar w:fldCharType="end"/>
      </w:r>
    </w:p>
    <w:p w14:paraId="5ADE3324" w14:textId="7D64D9DF" w:rsidR="00F04EEB" w:rsidRPr="00F04EEB" w:rsidRDefault="00F04EEB" w:rsidP="0060081B">
      <w:pPr>
        <w:rPr>
          <w:szCs w:val="24"/>
        </w:rPr>
      </w:pPr>
      <w:r>
        <w:rPr>
          <w:szCs w:val="24"/>
        </w:rPr>
        <w:tab/>
        <w:t xml:space="preserve">2.7.1 </w:t>
      </w:r>
      <w:r>
        <w:rPr>
          <w:szCs w:val="24"/>
          <w:u w:val="single"/>
        </w:rPr>
        <w:t>Difficulty addressing workflow fragmentation</w:t>
      </w:r>
      <w:r>
        <w:rPr>
          <w:szCs w:val="24"/>
        </w:rPr>
        <w:t xml:space="preserve">: Clinical workflows are </w:t>
      </w:r>
      <w:r w:rsidR="00D7501B">
        <w:rPr>
          <w:szCs w:val="24"/>
        </w:rPr>
        <w:t>frequently</w:t>
      </w:r>
      <w:r>
        <w:rPr>
          <w:szCs w:val="24"/>
        </w:rPr>
        <w:t xml:space="preserve"> interrupt</w:t>
      </w:r>
      <w:r w:rsidR="00805777">
        <w:rPr>
          <w:szCs w:val="24"/>
        </w:rPr>
        <w:t>ed</w:t>
      </w:r>
      <w:r w:rsidR="005A79E0">
        <w:rPr>
          <w:szCs w:val="24"/>
        </w:rPr>
        <w:t>, for example, by emergencies, phone calls, or the need for information not yet available</w:t>
      </w:r>
      <w:r w:rsidR="00805777">
        <w:rPr>
          <w:szCs w:val="24"/>
        </w:rPr>
        <w:t xml:space="preserve"> in the record</w:t>
      </w:r>
      <w:r w:rsidR="005A79E0">
        <w:rPr>
          <w:szCs w:val="24"/>
        </w:rPr>
        <w:t>. Time constraints</w:t>
      </w:r>
      <w:r w:rsidR="00BC0E6B">
        <w:rPr>
          <w:szCs w:val="24"/>
        </w:rPr>
        <w:t>, schedule changes,</w:t>
      </w:r>
      <w:r w:rsidR="005A79E0">
        <w:rPr>
          <w:szCs w:val="24"/>
        </w:rPr>
        <w:t xml:space="preserve"> and revisions in care goals </w:t>
      </w:r>
      <w:r w:rsidR="00805777">
        <w:rPr>
          <w:szCs w:val="24"/>
        </w:rPr>
        <w:t>often</w:t>
      </w:r>
      <w:r w:rsidR="005A79E0">
        <w:rPr>
          <w:szCs w:val="24"/>
        </w:rPr>
        <w:t xml:space="preserve"> make it necessary to defer tasks or decisions until more information is available.</w:t>
      </w:r>
      <w:r w:rsidR="005A79E0">
        <w:rPr>
          <w:szCs w:val="24"/>
        </w:rPr>
        <w:fldChar w:fldCharType="begin"/>
      </w:r>
      <w:r w:rsidR="005A79E0">
        <w:rPr>
          <w:szCs w:val="24"/>
        </w:rPr>
        <w:instrText xml:space="preserve"> ADDIN EN.CITE &lt;EndNote&gt;&lt;Cite&gt;&lt;Author&gt;Karsh&lt;/Author&gt;&lt;Year&gt;2010&lt;/Year&gt;&lt;RecNum&gt;9&lt;/RecNum&gt;&lt;DisplayText&gt;&lt;style face="superscript"&gt;13&lt;/style&gt;&lt;/DisplayText&gt;&lt;record&gt;&lt;rec-number&gt;9&lt;/rec-number&gt;&lt;foreign-keys&gt;&lt;key app="EN" db-id="fzfpteex22vsrkeaz5fvf2xw5pxrpas59zr2" timestamp="1540247736"&gt;9&lt;/key&gt;&lt;key app="ENWeb" db-id=""&gt;0&lt;/key&gt;&lt;/foreign-keys&gt;&lt;ref-type name="Journal Article"&gt;17&lt;/ref-type&gt;&lt;contributors&gt;&lt;authors&gt;&lt;author&gt;Karsh, B. T.&lt;/author&gt;&lt;author&gt;Weinger, M. B.&lt;/author&gt;&lt;author&gt;Abbott, P. A.&lt;/author&gt;&lt;author&gt;Wears, R. L.&lt;/author&gt;&lt;/authors&gt;&lt;/contributors&gt;&lt;auth-address&gt;Department of Industrial and Systems Engineering and Systems Engineering Initiative for Patient Safety, University of Wisconsin, Madison, Wisconsin 53706, USA. bkarsh@engr.wisc.edu&lt;/auth-address&gt;&lt;titles&gt;&lt;title&gt;Health information technology: fallacies and sober realities&lt;/title&gt;&lt;secondary-title&gt;J Am Med Inform Assoc&lt;/secondary-title&gt;&lt;/titles&gt;&lt;periodical&gt;&lt;full-title&gt;J Am Med Inform Assoc&lt;/full-title&gt;&lt;/periodical&gt;&lt;pages&gt;617-23&lt;/pages&gt;&lt;volume&gt;17&lt;/volume&gt;&lt;number&gt;6&lt;/number&gt;&lt;edition&gt;2010/10/22&lt;/edition&gt;&lt;keywords&gt;&lt;keyword&gt;*Attitude to Health&lt;/keyword&gt;&lt;keyword&gt;*Diffusion of Innovation&lt;/keyword&gt;&lt;keyword&gt;*Health Policy&lt;/keyword&gt;&lt;keyword&gt;Humans&lt;/keyword&gt;&lt;keyword&gt;Medical Informatics/*trends&lt;/keyword&gt;&lt;keyword&gt;*Technology Assessment, Biomedical&lt;/keyword&gt;&lt;keyword&gt;United States&lt;/keyword&gt;&lt;/keywords&gt;&lt;dates&gt;&lt;year&gt;2010&lt;/year&gt;&lt;pub-dates&gt;&lt;date&gt;Nov-Dec&lt;/date&gt;&lt;/pub-dates&gt;&lt;/dates&gt;&lt;isbn&gt;1527-974X (Electronic)&amp;#xD;1067-5027 (Linking)&lt;/isbn&gt;&lt;accession-num&gt;20962121&lt;/accession-num&gt;&lt;urls&gt;&lt;related-urls&gt;&lt;url&gt;https://www.ncbi.nlm.nih.gov/pubmed/20962121&lt;/url&gt;&lt;/related-urls&gt;&lt;/urls&gt;&lt;custom2&gt;PMC3000760&lt;/custom2&gt;&lt;electronic-resource-num&gt;10.1136/jamia.2010.005637&lt;/electronic-resource-num&gt;&lt;/record&gt;&lt;/Cite&gt;&lt;/EndNote&gt;</w:instrText>
      </w:r>
      <w:r w:rsidR="005A79E0">
        <w:rPr>
          <w:szCs w:val="24"/>
        </w:rPr>
        <w:fldChar w:fldCharType="separate"/>
      </w:r>
      <w:r w:rsidR="005A79E0" w:rsidRPr="005A79E0">
        <w:rPr>
          <w:noProof/>
          <w:szCs w:val="24"/>
          <w:vertAlign w:val="superscript"/>
        </w:rPr>
        <w:t>13</w:t>
      </w:r>
      <w:r w:rsidR="005A79E0">
        <w:rPr>
          <w:szCs w:val="24"/>
        </w:rPr>
        <w:fldChar w:fldCharType="end"/>
      </w:r>
      <w:r w:rsidR="00805777">
        <w:rPr>
          <w:szCs w:val="24"/>
        </w:rPr>
        <w:t xml:space="preserve"> Current </w:t>
      </w:r>
      <w:r w:rsidR="00805777">
        <w:rPr>
          <w:szCs w:val="24"/>
        </w:rPr>
        <w:lastRenderedPageBreak/>
        <w:t xml:space="preserve">algorithmic designs are encounter-specific and do not provide optimal support for resuming work after an interruption. </w:t>
      </w:r>
      <w:r w:rsidR="00EF0BF3">
        <w:rPr>
          <w:szCs w:val="24"/>
        </w:rPr>
        <w:t>In addition, n</w:t>
      </w:r>
      <w:r w:rsidR="00805777">
        <w:rPr>
          <w:szCs w:val="24"/>
        </w:rPr>
        <w:t>either EHRs nor reimbursement regulations account for the fact that documentation and other data entry must frequently be completed at a different time and place</w:t>
      </w:r>
      <w:r w:rsidR="00BC0E6B">
        <w:rPr>
          <w:szCs w:val="24"/>
        </w:rPr>
        <w:t xml:space="preserve"> outside the encounter</w:t>
      </w:r>
      <w:r w:rsidR="00805777">
        <w:rPr>
          <w:szCs w:val="24"/>
        </w:rPr>
        <w:t xml:space="preserve">, such as </w:t>
      </w:r>
      <w:r w:rsidR="00BC0E6B">
        <w:rPr>
          <w:szCs w:val="24"/>
        </w:rPr>
        <w:t>afterhours</w:t>
      </w:r>
      <w:r w:rsidR="00805777">
        <w:rPr>
          <w:szCs w:val="24"/>
        </w:rPr>
        <w:t xml:space="preserve"> note completion, phone calls, follow-up on laboratory and radiology data etc. Time consumed by these nonsynchronous processes </w:t>
      </w:r>
      <w:r w:rsidR="00EF0BF3">
        <w:rPr>
          <w:szCs w:val="24"/>
        </w:rPr>
        <w:t>is a major cause of work-life imbalance and consequent physician burnout.</w:t>
      </w:r>
    </w:p>
    <w:p w14:paraId="15E5FC21" w14:textId="3306465F" w:rsidR="00FD79BD" w:rsidRDefault="00FD79BD" w:rsidP="0060081B">
      <w:pPr>
        <w:rPr>
          <w:szCs w:val="24"/>
        </w:rPr>
      </w:pPr>
    </w:p>
    <w:p w14:paraId="12C66FD3" w14:textId="24DADE74" w:rsidR="00FD79BD" w:rsidRDefault="00F463BF" w:rsidP="0060081B">
      <w:pPr>
        <w:rPr>
          <w:szCs w:val="24"/>
        </w:rPr>
      </w:pPr>
      <w:r>
        <w:rPr>
          <w:szCs w:val="24"/>
        </w:rPr>
        <w:t>2.</w:t>
      </w:r>
      <w:r w:rsidR="00F04EEB">
        <w:rPr>
          <w:szCs w:val="24"/>
        </w:rPr>
        <w:t>8</w:t>
      </w:r>
      <w:r>
        <w:rPr>
          <w:szCs w:val="24"/>
        </w:rPr>
        <w:t xml:space="preserve"> </w:t>
      </w:r>
      <w:r w:rsidR="009D6733">
        <w:rPr>
          <w:szCs w:val="24"/>
          <w:u w:val="single"/>
        </w:rPr>
        <w:t>Ineffective</w:t>
      </w:r>
      <w:r>
        <w:rPr>
          <w:szCs w:val="24"/>
          <w:u w:val="single"/>
        </w:rPr>
        <w:t xml:space="preserve"> </w:t>
      </w:r>
      <w:r w:rsidR="00025DC9">
        <w:rPr>
          <w:szCs w:val="24"/>
          <w:u w:val="single"/>
        </w:rPr>
        <w:t>CDS tools</w:t>
      </w:r>
      <w:r>
        <w:rPr>
          <w:szCs w:val="24"/>
        </w:rPr>
        <w:t>:</w:t>
      </w:r>
    </w:p>
    <w:p w14:paraId="1C67D1C0" w14:textId="06F2AB9F" w:rsidR="00DA3EF0" w:rsidRDefault="00834C38" w:rsidP="0060081B">
      <w:pPr>
        <w:rPr>
          <w:szCs w:val="24"/>
        </w:rPr>
      </w:pPr>
      <w:r>
        <w:rPr>
          <w:szCs w:val="24"/>
        </w:rPr>
        <w:t>As the medical and scientific knowledge base expands exponentially,</w:t>
      </w:r>
      <w:r w:rsidR="00025DC9">
        <w:rPr>
          <w:szCs w:val="24"/>
        </w:rPr>
        <w:fldChar w:fldCharType="begin"/>
      </w:r>
      <w:r w:rsidR="00845D55">
        <w:rPr>
          <w:szCs w:val="24"/>
        </w:rPr>
        <w:instrText xml:space="preserve"> ADDIN EN.CITE &lt;EndNote&gt;&lt;Cite&gt;&lt;Author&gt;Van Noorden&lt;/Author&gt;&lt;Year&gt;2014&lt;/Year&gt;&lt;RecNum&gt;65&lt;/RecNum&gt;&lt;DisplayText&gt;&lt;style face="superscript"&gt;18&lt;/style&gt;&lt;/DisplayText&gt;&lt;record&gt;&lt;rec-number&gt;65&lt;/rec-number&gt;&lt;foreign-keys&gt;&lt;key app="EN" db-id="fzfpteex22vsrkeaz5fvf2xw5pxrpas59zr2" timestamp="1547070817"&gt;65&lt;/key&gt;&lt;/foreign-keys&gt;&lt;ref-type name="Web Page"&gt;12&lt;/ref-type&gt;&lt;contributors&gt;&lt;authors&gt;&lt;author&gt;Van Noorden, R.&lt;/author&gt;&lt;/authors&gt;&lt;/contributors&gt;&lt;titles&gt;&lt;title&gt;Nature News Blog: Global Scientific Output Doubles Every Nine Years&lt;/title&gt;&lt;/titles&gt;&lt;volume&gt;2019&lt;/volume&gt;&lt;number&gt;January 8&lt;/number&gt;&lt;dates&gt;&lt;year&gt;2014&lt;/year&gt;&lt;/dates&gt;&lt;urls&gt;&lt;related-urls&gt;&lt;url&gt;http://blogs.nature.com/news/2014/05/global-scientific-output-doubles-every-nine-years.html&lt;/url&gt;&lt;/related-urls&gt;&lt;/urls&gt;&lt;/record&gt;&lt;/Cite&gt;&lt;/EndNote&gt;</w:instrText>
      </w:r>
      <w:r w:rsidR="00025DC9">
        <w:rPr>
          <w:szCs w:val="24"/>
        </w:rPr>
        <w:fldChar w:fldCharType="separate"/>
      </w:r>
      <w:r w:rsidR="00845D55" w:rsidRPr="00845D55">
        <w:rPr>
          <w:noProof/>
          <w:szCs w:val="24"/>
          <w:vertAlign w:val="superscript"/>
        </w:rPr>
        <w:t>18</w:t>
      </w:r>
      <w:r w:rsidR="00025DC9">
        <w:rPr>
          <w:szCs w:val="24"/>
        </w:rPr>
        <w:fldChar w:fldCharType="end"/>
      </w:r>
      <w:r>
        <w:rPr>
          <w:szCs w:val="24"/>
        </w:rPr>
        <w:t xml:space="preserve"> physicians and care teams need tools to navigate this information and apply it to</w:t>
      </w:r>
      <w:r w:rsidR="00025DC9">
        <w:rPr>
          <w:szCs w:val="24"/>
        </w:rPr>
        <w:t xml:space="preserve"> help</w:t>
      </w:r>
      <w:r>
        <w:rPr>
          <w:szCs w:val="24"/>
        </w:rPr>
        <w:t xml:space="preserve"> interpret the complex patterns</w:t>
      </w:r>
      <w:r w:rsidR="00AA41A8">
        <w:rPr>
          <w:szCs w:val="24"/>
        </w:rPr>
        <w:t xml:space="preserve"> found in patient narrative, physical exam, laboratory data, and radiographic images. </w:t>
      </w:r>
      <w:r w:rsidR="00025DC9">
        <w:rPr>
          <w:szCs w:val="24"/>
        </w:rPr>
        <w:t xml:space="preserve">Current CDS </w:t>
      </w:r>
      <w:r w:rsidR="00657E51">
        <w:rPr>
          <w:szCs w:val="24"/>
        </w:rPr>
        <w:t xml:space="preserve">interventions </w:t>
      </w:r>
      <w:r w:rsidR="009D6733">
        <w:rPr>
          <w:szCs w:val="24"/>
        </w:rPr>
        <w:t>too often</w:t>
      </w:r>
      <w:r w:rsidR="00657E51">
        <w:rPr>
          <w:szCs w:val="24"/>
        </w:rPr>
        <w:t xml:space="preserve"> take the form of pop-up alerts notifying physicians of warnings such as drug-drug interactions (DDI), drug allergy interactions (DAI), dose ranges etc. Other CDS formats include order sets and either direct links to medical literature or links to guidelines, calculators, or knowledge summaries. Unfortunately, many DDI and DAI tools</w:t>
      </w:r>
      <w:r w:rsidR="00CF1437">
        <w:rPr>
          <w:szCs w:val="24"/>
        </w:rPr>
        <w:t xml:space="preserve"> are interruptive and</w:t>
      </w:r>
      <w:r w:rsidR="00657E51">
        <w:rPr>
          <w:szCs w:val="24"/>
        </w:rPr>
        <w:t xml:space="preserve"> fail to integrate key pieces of data found throughout the medical record, resulting in large numbers of low value alerts</w:t>
      </w:r>
      <w:r w:rsidR="005509C3">
        <w:rPr>
          <w:szCs w:val="24"/>
        </w:rPr>
        <w:t>, which can lead to “alert fatigue.” DDI alerts are overridden anywhere from 50% to 90% of the time in various studies, with over 60% of the overrides found to be clinically appropriate.</w:t>
      </w:r>
      <w:r w:rsidR="005509C3">
        <w:rPr>
          <w:szCs w:val="24"/>
        </w:rPr>
        <w:fldChar w:fldCharType="begin">
          <w:fldData xml:space="preserve">PEVuZE5vdGU+PENpdGU+PEF1dGhvcj5CcnlhbnQ8L0F1dGhvcj48WWVhcj4yMDE0PC9ZZWFyPjxS
ZWNOdW0+NjY8L1JlY051bT48RGlzcGxheVRleHQ+PHN0eWxlIGZhY2U9InN1cGVyc2NyaXB0Ij4x
OTwvc3R5bGU+PC9EaXNwbGF5VGV4dD48cmVjb3JkPjxyZWMtbnVtYmVyPjY2PC9yZWMtbnVtYmVy
Pjxmb3JlaWduLWtleXM+PGtleSBhcHA9IkVOIiBkYi1pZD0iZnpmcHRlZXgyMnZzcmtlYXo1ZnZm
Mnh3NXB4cnBhczU5enIyIiB0aW1lc3RhbXA9IjE1NDcwNzI0NDAiPjY2PC9rZXk+PGtleSBhcHA9
IkVOV2ViIiBkYi1pZD0iIj4wPC9rZXk+PC9mb3JlaWduLWtleXM+PHJlZi10eXBlIG5hbWU9Ikpv
dXJuYWwgQXJ0aWNsZSI+MTc8L3JlZi10eXBlPjxjb250cmlidXRvcnM+PGF1dGhvcnM+PGF1dGhv
cj5CcnlhbnQsIEEuIEQuPC9hdXRob3I+PGF1dGhvcj5GbGV0Y2hlciwgRy4gUy48L2F1dGhvcj48
YXV0aG9yPlBheW5lLCBULiBILjwvYXV0aG9yPjwvYXV0aG9ycz48L2NvbnRyaWJ1dG9ycz48YXV0
aC1hZGRyZXNzPkRlcGFydG1lbnQgb2YgTWVkaWNpbmUsIFVuaXZlcnNpdHkgb2YgV2FzaGluZ3Rv
bi4mI3hEO0RlcGFydG1lbnQgb2YgTWVkaWNpbmUsIFVuaXZlcnNpdHkgb2YgV2FzaGluZ3RvbiA7
IEluZm9ybWF0aW9uIFRlY2hub2xvZ3kgU2VydmljZXMsIFVXIE1lZGljaW5lLCBVbml2ZXJzaXR5
IG9mIFdhc2hpbmd0b24uPC9hdXRoLWFkZHJlc3M+PHRpdGxlcz48dGl0bGU+RHJ1ZyBpbnRlcmFj
dGlvbiBhbGVydCBvdmVycmlkZSByYXRlcyBpbiB0aGUgTWVhbmluZ2Z1bCBVc2UgZXJhOiBubyBl
dmlkZW5jZSBvZiBwcm9ncmVzczwvdGl0bGU+PHNlY29uZGFyeS10aXRsZT5BcHBsIENsaW4gSW5m
b3JtPC9zZWNvbmRhcnktdGl0bGU+PC90aXRsZXM+PHBlcmlvZGljYWw+PGZ1bGwtdGl0bGU+QXBw
bCBDbGluIEluZm9ybTwvZnVsbC10aXRsZT48L3BlcmlvZGljYWw+PHBhZ2VzPjgwMi0xMzwvcGFn
ZXM+PHZvbHVtZT41PC92b2x1bWU+PG51bWJlcj4zPC9udW1iZXI+PGVkaXRpb24+MjAxNC8xMC8x
MDwvZWRpdGlvbj48a2V5d29yZHM+PGtleXdvcmQ+QWR2ZXJzZSBEcnVnIFJlYWN0aW9uIFJlcG9y
dGluZyBTeXN0ZW1zLypzdGF0aXN0aWNzICZhbXA7IG51bWVyaWNhbCBkYXRhL3RyZW5kczwva2V5
d29yZD48a2V5d29yZD5DbGluaWNhbCBQaGFybWFjeSBJbmZvcm1hdGlvbiBTeXN0ZW1zLypzdGF0
aXN0aWNzICZhbXA7IG51bWVyaWNhbCBkYXRhL3RyZW5kczwva2V5d29yZD48a2V5d29yZD5EcnVn
LVJlbGF0ZWQgU2lkZSBFZmZlY3RzIGFuZCBBZHZlcnNlIFJlYWN0aW9ucy8qZXBpZGVtaW9sb2d5
LypwcmV2ZW50aW9uICZhbXA7PC9rZXl3b3JkPjxrZXl3b3JkPmNvbnRyb2w8L2tleXdvcmQ+PGtl
eXdvcmQ+RWxlY3Ryb25pYyBQcmVzY3JpYmluZy8qc3RhdGlzdGljcyAmYW1wOyBudW1lcmljYWwg
ZGF0YTwva2V5d29yZD48a2V5d29yZD5FdmlkZW5jZS1CYXNlZCBNZWRpY2luZTwva2V5d29yZD48
a2V5d29yZD5IdW1hbnM8L2tleXdvcmQ+PGtleXdvcmQ+SW5jaWRlbmNlPC9rZXl3b3JkPjxrZXl3
b3JkPipNZWFuaW5nZnVsIFVzZTwva2V5d29yZD48a2V5d29yZD5NZWRpY2F0aW9uIEVycm9ycy8q
cHJldmVudGlvbiAmYW1wOyBjb250cm9sL3RyZW5kczwva2V5d29yZD48a2V5d29yZD5QaGFybWFj
b3ZpZ2lsYW5jZTwva2V5d29yZD48a2V5d29yZD5QcmV2YWxlbmNlPC9rZXl3b3JkPjxrZXl3b3Jk
Pldhc2hpbmd0b248L2tleXdvcmQ+PGtleXdvcmQ+TWVkaWNhbCBvcmRlciBlbnRyeSBzeXN0ZW1z
PC9rZXl3b3JkPjxrZXl3b3JkPmNsaW5pY2FsIGRlY2lzaW9uIHN1cHBvcnQgc3lzdGVtczwva2V5
d29yZD48a2V5d29yZD5kcnVnIGludGVyYWN0aW9uczwva2V5d29yZD48a2V5d29yZD5tZWRpY2F0
aW9uIGVycm9ycy9wcmV2ZW50aW9uIGFuZCBjb250cm9sPC9rZXl3b3JkPjxrZXl3b3JkPnBoeXNp
Y2lhbiZhcG9zO3MgcHJhY3RpY2UgcGF0dGVybnM8L2tleXdvcmQ+PC9rZXl3b3Jkcz48ZGF0ZXM+
PHllYXI+MjAxNDwveWVhcj48L2RhdGVzPjxpc2JuPjE4NjktMDMyNyAoRWxlY3Ryb25pYykmI3hE
OzE4NjktMDMyNyAoTGlua2luZyk8L2lzYm4+PGFjY2Vzc2lvbi1udW0+MjUyOTg4MTg8L2FjY2Vz
c2lvbi1udW0+PHVybHM+PHJlbGF0ZWQtdXJscz48dXJsPmh0dHBzOi8vd3d3Lm5jYmkubmxtLm5p
aC5nb3YvcHVibWVkLzI1Mjk4ODE4PC91cmw+PC9yZWxhdGVkLXVybHM+PC91cmxzPjxjdXN0b20y
PlBNQzQxODcwOTU8L2N1c3RvbTI+PGVsZWN0cm9uaWMtcmVzb3VyY2UtbnVtPjEwLjQzMzgvQUNJ
LTIwMTMtMTItUkEtMDEwMzwvZWxlY3Ryb25pYy1yZXNvdXJjZS1udW0+PC9yZWNvcmQ+PC9DaXRl
PjwvRW5kTm90ZT5=
</w:fldData>
        </w:fldChar>
      </w:r>
      <w:r w:rsidR="00845D55">
        <w:rPr>
          <w:szCs w:val="24"/>
        </w:rPr>
        <w:instrText xml:space="preserve"> ADDIN EN.CITE </w:instrText>
      </w:r>
      <w:r w:rsidR="00845D55">
        <w:rPr>
          <w:szCs w:val="24"/>
        </w:rPr>
        <w:fldChar w:fldCharType="begin">
          <w:fldData xml:space="preserve">PEVuZE5vdGU+PENpdGU+PEF1dGhvcj5CcnlhbnQ8L0F1dGhvcj48WWVhcj4yMDE0PC9ZZWFyPjxS
ZWNOdW0+NjY8L1JlY051bT48RGlzcGxheVRleHQ+PHN0eWxlIGZhY2U9InN1cGVyc2NyaXB0Ij4x
OTwvc3R5bGU+PC9EaXNwbGF5VGV4dD48cmVjb3JkPjxyZWMtbnVtYmVyPjY2PC9yZWMtbnVtYmVy
Pjxmb3JlaWduLWtleXM+PGtleSBhcHA9IkVOIiBkYi1pZD0iZnpmcHRlZXgyMnZzcmtlYXo1ZnZm
Mnh3NXB4cnBhczU5enIyIiB0aW1lc3RhbXA9IjE1NDcwNzI0NDAiPjY2PC9rZXk+PGtleSBhcHA9
IkVOV2ViIiBkYi1pZD0iIj4wPC9rZXk+PC9mb3JlaWduLWtleXM+PHJlZi10eXBlIG5hbWU9Ikpv
dXJuYWwgQXJ0aWNsZSI+MTc8L3JlZi10eXBlPjxjb250cmlidXRvcnM+PGF1dGhvcnM+PGF1dGhv
cj5CcnlhbnQsIEEuIEQuPC9hdXRob3I+PGF1dGhvcj5GbGV0Y2hlciwgRy4gUy48L2F1dGhvcj48
YXV0aG9yPlBheW5lLCBULiBILjwvYXV0aG9yPjwvYXV0aG9ycz48L2NvbnRyaWJ1dG9ycz48YXV0
aC1hZGRyZXNzPkRlcGFydG1lbnQgb2YgTWVkaWNpbmUsIFVuaXZlcnNpdHkgb2YgV2FzaGluZ3Rv
bi4mI3hEO0RlcGFydG1lbnQgb2YgTWVkaWNpbmUsIFVuaXZlcnNpdHkgb2YgV2FzaGluZ3RvbiA7
IEluZm9ybWF0aW9uIFRlY2hub2xvZ3kgU2VydmljZXMsIFVXIE1lZGljaW5lLCBVbml2ZXJzaXR5
IG9mIFdhc2hpbmd0b24uPC9hdXRoLWFkZHJlc3M+PHRpdGxlcz48dGl0bGU+RHJ1ZyBpbnRlcmFj
dGlvbiBhbGVydCBvdmVycmlkZSByYXRlcyBpbiB0aGUgTWVhbmluZ2Z1bCBVc2UgZXJhOiBubyBl
dmlkZW5jZSBvZiBwcm9ncmVzczwvdGl0bGU+PHNlY29uZGFyeS10aXRsZT5BcHBsIENsaW4gSW5m
b3JtPC9zZWNvbmRhcnktdGl0bGU+PC90aXRsZXM+PHBlcmlvZGljYWw+PGZ1bGwtdGl0bGU+QXBw
bCBDbGluIEluZm9ybTwvZnVsbC10aXRsZT48L3BlcmlvZGljYWw+PHBhZ2VzPjgwMi0xMzwvcGFn
ZXM+PHZvbHVtZT41PC92b2x1bWU+PG51bWJlcj4zPC9udW1iZXI+PGVkaXRpb24+MjAxNC8xMC8x
MDwvZWRpdGlvbj48a2V5d29yZHM+PGtleXdvcmQ+QWR2ZXJzZSBEcnVnIFJlYWN0aW9uIFJlcG9y
dGluZyBTeXN0ZW1zLypzdGF0aXN0aWNzICZhbXA7IG51bWVyaWNhbCBkYXRhL3RyZW5kczwva2V5
d29yZD48a2V5d29yZD5DbGluaWNhbCBQaGFybWFjeSBJbmZvcm1hdGlvbiBTeXN0ZW1zLypzdGF0
aXN0aWNzICZhbXA7IG51bWVyaWNhbCBkYXRhL3RyZW5kczwva2V5d29yZD48a2V5d29yZD5EcnVn
LVJlbGF0ZWQgU2lkZSBFZmZlY3RzIGFuZCBBZHZlcnNlIFJlYWN0aW9ucy8qZXBpZGVtaW9sb2d5
LypwcmV2ZW50aW9uICZhbXA7PC9rZXl3b3JkPjxrZXl3b3JkPmNvbnRyb2w8L2tleXdvcmQ+PGtl
eXdvcmQ+RWxlY3Ryb25pYyBQcmVzY3JpYmluZy8qc3RhdGlzdGljcyAmYW1wOyBudW1lcmljYWwg
ZGF0YTwva2V5d29yZD48a2V5d29yZD5FdmlkZW5jZS1CYXNlZCBNZWRpY2luZTwva2V5d29yZD48
a2V5d29yZD5IdW1hbnM8L2tleXdvcmQ+PGtleXdvcmQ+SW5jaWRlbmNlPC9rZXl3b3JkPjxrZXl3
b3JkPipNZWFuaW5nZnVsIFVzZTwva2V5d29yZD48a2V5d29yZD5NZWRpY2F0aW9uIEVycm9ycy8q
cHJldmVudGlvbiAmYW1wOyBjb250cm9sL3RyZW5kczwva2V5d29yZD48a2V5d29yZD5QaGFybWFj
b3ZpZ2lsYW5jZTwva2V5d29yZD48a2V5d29yZD5QcmV2YWxlbmNlPC9rZXl3b3JkPjxrZXl3b3Jk
Pldhc2hpbmd0b248L2tleXdvcmQ+PGtleXdvcmQ+TWVkaWNhbCBvcmRlciBlbnRyeSBzeXN0ZW1z
PC9rZXl3b3JkPjxrZXl3b3JkPmNsaW5pY2FsIGRlY2lzaW9uIHN1cHBvcnQgc3lzdGVtczwva2V5
d29yZD48a2V5d29yZD5kcnVnIGludGVyYWN0aW9uczwva2V5d29yZD48a2V5d29yZD5tZWRpY2F0
aW9uIGVycm9ycy9wcmV2ZW50aW9uIGFuZCBjb250cm9sPC9rZXl3b3JkPjxrZXl3b3JkPnBoeXNp
Y2lhbiZhcG9zO3MgcHJhY3RpY2UgcGF0dGVybnM8L2tleXdvcmQ+PC9rZXl3b3Jkcz48ZGF0ZXM+
PHllYXI+MjAxNDwveWVhcj48L2RhdGVzPjxpc2JuPjE4NjktMDMyNyAoRWxlY3Ryb25pYykmI3hE
OzE4NjktMDMyNyAoTGlua2luZyk8L2lzYm4+PGFjY2Vzc2lvbi1udW0+MjUyOTg4MTg8L2FjY2Vz
c2lvbi1udW0+PHVybHM+PHJlbGF0ZWQtdXJscz48dXJsPmh0dHBzOi8vd3d3Lm5jYmkubmxtLm5p
aC5nb3YvcHVibWVkLzI1Mjk4ODE4PC91cmw+PC9yZWxhdGVkLXVybHM+PC91cmxzPjxjdXN0b20y
PlBNQzQxODcwOTU8L2N1c3RvbTI+PGVsZWN0cm9uaWMtcmVzb3VyY2UtbnVtPjEwLjQzMzgvQUNJ
LTIwMTMtMTItUkEtMDEwMzwvZWxlY3Ryb25pYy1yZXNvdXJjZS1udW0+PC9yZWNvcmQ+PC9DaXRl
PjwvRW5kTm90ZT5=
</w:fldData>
        </w:fldChar>
      </w:r>
      <w:r w:rsidR="00845D55">
        <w:rPr>
          <w:szCs w:val="24"/>
        </w:rPr>
        <w:instrText xml:space="preserve"> ADDIN EN.CITE.DATA </w:instrText>
      </w:r>
      <w:r w:rsidR="00845D55">
        <w:rPr>
          <w:szCs w:val="24"/>
        </w:rPr>
      </w:r>
      <w:r w:rsidR="00845D55">
        <w:rPr>
          <w:szCs w:val="24"/>
        </w:rPr>
        <w:fldChar w:fldCharType="end"/>
      </w:r>
      <w:r w:rsidR="005509C3">
        <w:rPr>
          <w:szCs w:val="24"/>
        </w:rPr>
      </w:r>
      <w:r w:rsidR="005509C3">
        <w:rPr>
          <w:szCs w:val="24"/>
        </w:rPr>
        <w:fldChar w:fldCharType="separate"/>
      </w:r>
      <w:r w:rsidR="00845D55" w:rsidRPr="00845D55">
        <w:rPr>
          <w:noProof/>
          <w:szCs w:val="24"/>
          <w:vertAlign w:val="superscript"/>
        </w:rPr>
        <w:t>19</w:t>
      </w:r>
      <w:r w:rsidR="005509C3">
        <w:rPr>
          <w:szCs w:val="24"/>
        </w:rPr>
        <w:fldChar w:fldCharType="end"/>
      </w:r>
      <w:r w:rsidR="00CF1437">
        <w:rPr>
          <w:szCs w:val="24"/>
        </w:rPr>
        <w:t xml:space="preserve"> Linked literature and knowledge summaries frequently display far more information than needed at the current point in workflow, requiring a long search to find the piece needed to complete the immediate clinical task.</w:t>
      </w:r>
      <w:r w:rsidR="004D2862">
        <w:rPr>
          <w:szCs w:val="24"/>
        </w:rPr>
        <w:fldChar w:fldCharType="begin"/>
      </w:r>
      <w:r w:rsidR="00845D55">
        <w:rPr>
          <w:szCs w:val="24"/>
        </w:rPr>
        <w:instrText xml:space="preserve"> ADDIN EN.CITE &lt;EndNote&gt;&lt;Cite&gt;&lt;Author&gt;Caban&lt;/Author&gt;&lt;Year&gt;2015&lt;/Year&gt;&lt;RecNum&gt;67&lt;/RecNum&gt;&lt;DisplayText&gt;&lt;style face="superscript"&gt;20&lt;/style&gt;&lt;/DisplayText&gt;&lt;record&gt;&lt;rec-number&gt;67&lt;/rec-number&gt;&lt;foreign-keys&gt;&lt;key app="EN" db-id="fzfpteex22vsrkeaz5fvf2xw5pxrpas59zr2" timestamp="1547073625"&gt;67&lt;/key&gt;&lt;/foreign-keys&gt;&lt;ref-type name="Journal Article"&gt;17&lt;/ref-type&gt;&lt;contributors&gt;&lt;authors&gt;&lt;author&gt;Caban, J&lt;/author&gt;&lt;author&gt;Gotz, D.&lt;/author&gt;&lt;/authors&gt;&lt;/contributors&gt;&lt;titles&gt;&lt;title&gt;Visual Analytics in Healthcare--Opportunities and Research Challenges&lt;/title&gt;&lt;secondary-title&gt;J Am Med Inform Assoc&lt;/secondary-title&gt;&lt;/titles&gt;&lt;periodical&gt;&lt;full-title&gt;J Am Med Inform Assoc&lt;/full-title&gt;&lt;/periodical&gt;&lt;pages&gt;s260-262&lt;/pages&gt;&lt;volume&gt;22&lt;/volume&gt;&lt;number&gt;2&lt;/number&gt;&lt;dates&gt;&lt;year&gt;2015&lt;/year&gt;&lt;/dates&gt;&lt;urls&gt;&lt;/urls&gt;&lt;/record&gt;&lt;/Cite&gt;&lt;/EndNote&gt;</w:instrText>
      </w:r>
      <w:r w:rsidR="004D2862">
        <w:rPr>
          <w:szCs w:val="24"/>
        </w:rPr>
        <w:fldChar w:fldCharType="separate"/>
      </w:r>
      <w:r w:rsidR="00845D55" w:rsidRPr="00845D55">
        <w:rPr>
          <w:noProof/>
          <w:szCs w:val="24"/>
          <w:vertAlign w:val="superscript"/>
        </w:rPr>
        <w:t>20</w:t>
      </w:r>
      <w:r w:rsidR="004D2862">
        <w:rPr>
          <w:szCs w:val="24"/>
        </w:rPr>
        <w:fldChar w:fldCharType="end"/>
      </w:r>
    </w:p>
    <w:p w14:paraId="018AEDF1" w14:textId="49D6E0BC" w:rsidR="00702AEB" w:rsidRDefault="00702AEB" w:rsidP="0060081B">
      <w:pPr>
        <w:rPr>
          <w:szCs w:val="24"/>
        </w:rPr>
      </w:pPr>
    </w:p>
    <w:p w14:paraId="53787040" w14:textId="14AF0569" w:rsidR="00702AEB" w:rsidRDefault="00702AEB" w:rsidP="0060081B">
      <w:pPr>
        <w:rPr>
          <w:szCs w:val="24"/>
        </w:rPr>
      </w:pPr>
      <w:r>
        <w:rPr>
          <w:szCs w:val="24"/>
        </w:rPr>
        <w:t>2.</w:t>
      </w:r>
      <w:r w:rsidR="00F04EEB">
        <w:rPr>
          <w:szCs w:val="24"/>
        </w:rPr>
        <w:t>9</w:t>
      </w:r>
      <w:r>
        <w:rPr>
          <w:szCs w:val="24"/>
        </w:rPr>
        <w:t xml:space="preserve"> </w:t>
      </w:r>
      <w:r>
        <w:rPr>
          <w:szCs w:val="24"/>
          <w:u w:val="single"/>
        </w:rPr>
        <w:t>Information Overload</w:t>
      </w:r>
      <w:r>
        <w:rPr>
          <w:szCs w:val="24"/>
        </w:rPr>
        <w:t>:</w:t>
      </w:r>
    </w:p>
    <w:p w14:paraId="341CFCB5" w14:textId="478122C9" w:rsidR="00702AEB" w:rsidRDefault="00885476" w:rsidP="0060081B">
      <w:pPr>
        <w:rPr>
          <w:szCs w:val="24"/>
        </w:rPr>
      </w:pPr>
      <w:r w:rsidRPr="00885476">
        <w:rPr>
          <w:szCs w:val="24"/>
        </w:rPr>
        <w:t>Clinicians frequently work under severe time constraints in demanding environments.</w:t>
      </w:r>
      <w:r>
        <w:rPr>
          <w:szCs w:val="24"/>
        </w:rPr>
        <w:t xml:space="preserve"> </w:t>
      </w:r>
      <w:r w:rsidRPr="00885476">
        <w:rPr>
          <w:szCs w:val="24"/>
        </w:rPr>
        <w:t>Excessive choices can create uncertainty and distraction leading to errors.</w:t>
      </w:r>
      <w:r>
        <w:rPr>
          <w:szCs w:val="24"/>
        </w:rPr>
        <w:t xml:space="preserve"> </w:t>
      </w:r>
      <w:r w:rsidRPr="00885476">
        <w:rPr>
          <w:szCs w:val="24"/>
        </w:rPr>
        <w:t xml:space="preserve">Existing </w:t>
      </w:r>
      <w:r>
        <w:rPr>
          <w:szCs w:val="24"/>
        </w:rPr>
        <w:t xml:space="preserve">EHR </w:t>
      </w:r>
      <w:r w:rsidRPr="00885476">
        <w:rPr>
          <w:szCs w:val="24"/>
        </w:rPr>
        <w:t>systems are not designed to parse what process is underway or what information is needed at any particular point in workflow. As a result, designers tend to crowd in too many choices and too many interface elements to be sure that all use cases are covered, creating a system which users find disorganized and confusing.</w:t>
      </w:r>
      <w:r>
        <w:rPr>
          <w:szCs w:val="24"/>
        </w:rPr>
        <w:fldChar w:fldCharType="begin">
          <w:fldData xml:space="preserve">PEVuZE5vdGU+PENpdGU+PEF1dGhvcj5Nb3JpdGE8L0F1dGhvcj48WWVhcj4yMDE2PC9ZZWFyPjxS
ZWNOdW0+NjwvUmVjTnVtPjxEaXNwbGF5VGV4dD48c3R5bGUgZmFjZT0ic3VwZXJzY3JpcHQiPjIx
LDIyPC9zdHlsZT48L0Rpc3BsYXlUZXh0PjxyZWNvcmQ+PHJlYy1udW1iZXI+NjwvcmVjLW51bWJl
cj48Zm9yZWlnbi1rZXlzPjxrZXkgYXBwPSJFTiIgZGItaWQ9ImZ6ZnB0ZWV4MjJ2c3JrZWF6NWZ2
ZjJ4dzVweHJwYXM1OXpyMiIgdGltZXN0YW1wPSIxNTQwMjQ3NzI4Ij42PC9rZXk+PGtleSBhcHA9
IkVOV2ViIiBkYi1pZD0iIj4wPC9rZXk+PC9mb3JlaWduLWtleXM+PHJlZi10eXBlIG5hbWU9Ikpv
dXJuYWwgQXJ0aWNsZSI+MTc8L3JlZi10eXBlPjxjb250cmlidXRvcnM+PGF1dGhvcnM+PGF1dGhv
cj5Nb3JpdGEsIFAuIFAuPC9hdXRob3I+PGF1dGhvcj5DYWZhenpvLCBKLiBBLjwvYXV0aG9yPjwv
YXV0aG9ycz48L2NvbnRyaWJ1dG9ycz48YXV0aC1hZGRyZXNzPkhlYWx0aGNhcmUgSHVtYW4gRmFj
dG9ycywgVGVjaG5hIEluc3RpdHV0ZSwgVW5pdmVyc2l0eSBIZWFsdGggTmV0d29yaywgVG9yb250
bywgT04sIENhbmFkYS48L2F1dGgtYWRkcmVzcz48dGl0bGVzPjx0aXRsZT5DaGFsbGVuZ2VzIGFu
ZCBQYXJhZG94ZXMgb2YgSHVtYW4gRmFjdG9ycyBpbiBIZWFsdGggVGVjaG5vbG9neSBEZXNpZ248
L3RpdGxlPjxzZWNvbmRhcnktdGl0bGU+Sk1JUiBIdW0gRmFjdG9yczwvc2Vjb25kYXJ5LXRpdGxl
PjwvdGl0bGVzPjxwZXJpb2RpY2FsPjxmdWxsLXRpdGxlPkpNSVIgSHVtIEZhY3RvcnM8L2Z1bGwt
dGl0bGU+PC9wZXJpb2RpY2FsPjxwYWdlcz5lMTE8L3BhZ2VzPjx2b2x1bWU+Mzwvdm9sdW1lPjxu
dW1iZXI+MTwvbnVtYmVyPjxlZGl0aW9uPjIwMTYvMDMvMzE8L2VkaXRpb24+PGtleXdvcmRzPjxr
ZXl3b3JkPmVxdWlwbWVudCBkZXNpZ248L2tleXdvcmQ+PGtleXdvcmQ+dGFzayBwZXJmb3JtYW5j
ZSBhbmQgYW5hbHlzaXM8L2tleXdvcmQ+PGtleXdvcmQ+d29ya2Zsb3c8L2tleXdvcmQ+PGtleXdv
cmQ+d29ya2xvYWQ8L2tleXdvcmQ+PC9rZXl3b3Jkcz48ZGF0ZXM+PHllYXI+MjAxNjwveWVhcj48
cHViLWRhdGVzPjxkYXRlPk1hciAxPC9kYXRlPjwvcHViLWRhdGVzPjwvZGF0ZXM+PGlzYm4+MjI5
Mi05NDk1IChQcmludCkmI3hEOzIyOTItOTQ5NSAoTGlua2luZyk8L2lzYm4+PGFjY2Vzc2lvbi1u
dW0+MjcwMjU4NjI8L2FjY2Vzc2lvbi1udW0+PHVybHM+PHJlbGF0ZWQtdXJscz48dXJsPmh0dHBz
Oi8vd3d3Lm5jYmkubmxtLm5paC5nb3YvcHVibWVkLzI3MDI1ODYyPC91cmw+PC9yZWxhdGVkLXVy
bHM+PC91cmxzPjxjdXN0b20yPlBNQzQ4MTE2NjQ8L2N1c3RvbTI+PGVsZWN0cm9uaWMtcmVzb3Vy
Y2UtbnVtPjEwLjIxOTYvaHVtYW5mYWN0b3JzLjQ2NTM8L2VsZWN0cm9uaWMtcmVzb3VyY2UtbnVt
PjwvcmVjb3JkPjwvQ2l0ZT48Q2l0ZT48QXV0aG9yPkNhcnRlcjwvQXV0aG9yPjxZZWFyPjIwMTY8
L1llYXI+PFJlY051bT4zNTwvUmVjTnVtPjxyZWNvcmQ+PHJlYy1udW1iZXI+MzU8L3JlYy1udW1i
ZXI+PGZvcmVpZ24ta2V5cz48a2V5IGFwcD0iRU4iIGRiLWlkPSJmemZwdGVleDIydnNya2VhejVm
dmYyeHc1cHhycGFzNTl6cjIiIHRpbWVzdGFtcD0iMTU0MTEwMDM4NCI+MzU8L2tleT48L2ZvcmVp
Z24ta2V5cz48cmVmLXR5cGUgbmFtZT0iV2ViIFBhZ2UiPjEyPC9yZWYtdHlwZT48Y29udHJpYnV0
b3JzPjxhdXRob3JzPjxhdXRob3I+Q2FydGVyLCBKLjwvYXV0aG9yPjwvYXV0aG9ycz48L2NvbnRy
aWJ1dG9ycz48dGl0bGVzPjx0aXRsZT5Vc2VyLUNlbnRlcmVkIERlc2lnbiAmcXVvdDtHb3RjaGFz
JnF1b3Q74oCUIEdsYWQgSXQmYXBvcztzIE5vdCBKdXN0IE1lPC90aXRsZT48L3RpdGxlcz48dm9s
dW1lPjIwMTk8L3ZvbHVtZT48bnVtYmVyPkphbnVhcnkgODwvbnVtYmVyPjxkYXRlcz48eWVhcj4y
MDE2PC95ZWFyPjwvZGF0ZXM+PHVybHM+PHJlbGF0ZWQtdXJscz48dXJsPmh0dHBzOi8vd3d3LmVo
cnNjaWVuY2UuY29tLzIwMTYvMDMvMDcvdXNlci1jZW50ZXJlZC1kZXNpZ24tZ290Y2hhcy1nbGFk
LWl0cy1ub3QtanVzdC1tZS88L3VybD48L3JlbGF0ZWQtdXJscz48L3VybHM+PC9yZWNvcmQ+PC9D
aXRlPjwvRW5kTm90ZT4A
</w:fldData>
        </w:fldChar>
      </w:r>
      <w:r w:rsidR="00845D55">
        <w:rPr>
          <w:szCs w:val="24"/>
        </w:rPr>
        <w:instrText xml:space="preserve"> ADDIN EN.CITE </w:instrText>
      </w:r>
      <w:r w:rsidR="00845D55">
        <w:rPr>
          <w:szCs w:val="24"/>
        </w:rPr>
        <w:fldChar w:fldCharType="begin">
          <w:fldData xml:space="preserve">PEVuZE5vdGU+PENpdGU+PEF1dGhvcj5Nb3JpdGE8L0F1dGhvcj48WWVhcj4yMDE2PC9ZZWFyPjxS
ZWNOdW0+NjwvUmVjTnVtPjxEaXNwbGF5VGV4dD48c3R5bGUgZmFjZT0ic3VwZXJzY3JpcHQiPjIx
LDIyPC9zdHlsZT48L0Rpc3BsYXlUZXh0PjxyZWNvcmQ+PHJlYy1udW1iZXI+NjwvcmVjLW51bWJl
cj48Zm9yZWlnbi1rZXlzPjxrZXkgYXBwPSJFTiIgZGItaWQ9ImZ6ZnB0ZWV4MjJ2c3JrZWF6NWZ2
ZjJ4dzVweHJwYXM1OXpyMiIgdGltZXN0YW1wPSIxNTQwMjQ3NzI4Ij42PC9rZXk+PGtleSBhcHA9
IkVOV2ViIiBkYi1pZD0iIj4wPC9rZXk+PC9mb3JlaWduLWtleXM+PHJlZi10eXBlIG5hbWU9Ikpv
dXJuYWwgQXJ0aWNsZSI+MTc8L3JlZi10eXBlPjxjb250cmlidXRvcnM+PGF1dGhvcnM+PGF1dGhv
cj5Nb3JpdGEsIFAuIFAuPC9hdXRob3I+PGF1dGhvcj5DYWZhenpvLCBKLiBBLjwvYXV0aG9yPjwv
YXV0aG9ycz48L2NvbnRyaWJ1dG9ycz48YXV0aC1hZGRyZXNzPkhlYWx0aGNhcmUgSHVtYW4gRmFj
dG9ycywgVGVjaG5hIEluc3RpdHV0ZSwgVW5pdmVyc2l0eSBIZWFsdGggTmV0d29yaywgVG9yb250
bywgT04sIENhbmFkYS48L2F1dGgtYWRkcmVzcz48dGl0bGVzPjx0aXRsZT5DaGFsbGVuZ2VzIGFu
ZCBQYXJhZG94ZXMgb2YgSHVtYW4gRmFjdG9ycyBpbiBIZWFsdGggVGVjaG5vbG9neSBEZXNpZ248
L3RpdGxlPjxzZWNvbmRhcnktdGl0bGU+Sk1JUiBIdW0gRmFjdG9yczwvc2Vjb25kYXJ5LXRpdGxl
PjwvdGl0bGVzPjxwZXJpb2RpY2FsPjxmdWxsLXRpdGxlPkpNSVIgSHVtIEZhY3RvcnM8L2Z1bGwt
dGl0bGU+PC9wZXJpb2RpY2FsPjxwYWdlcz5lMTE8L3BhZ2VzPjx2b2x1bWU+Mzwvdm9sdW1lPjxu
dW1iZXI+MTwvbnVtYmVyPjxlZGl0aW9uPjIwMTYvMDMvMzE8L2VkaXRpb24+PGtleXdvcmRzPjxr
ZXl3b3JkPmVxdWlwbWVudCBkZXNpZ248L2tleXdvcmQ+PGtleXdvcmQ+dGFzayBwZXJmb3JtYW5j
ZSBhbmQgYW5hbHlzaXM8L2tleXdvcmQ+PGtleXdvcmQ+d29ya2Zsb3c8L2tleXdvcmQ+PGtleXdv
cmQ+d29ya2xvYWQ8L2tleXdvcmQ+PC9rZXl3b3Jkcz48ZGF0ZXM+PHllYXI+MjAxNjwveWVhcj48
cHViLWRhdGVzPjxkYXRlPk1hciAxPC9kYXRlPjwvcHViLWRhdGVzPjwvZGF0ZXM+PGlzYm4+MjI5
Mi05NDk1IChQcmludCkmI3hEOzIyOTItOTQ5NSAoTGlua2luZyk8L2lzYm4+PGFjY2Vzc2lvbi1u
dW0+MjcwMjU4NjI8L2FjY2Vzc2lvbi1udW0+PHVybHM+PHJlbGF0ZWQtdXJscz48dXJsPmh0dHBz
Oi8vd3d3Lm5jYmkubmxtLm5paC5nb3YvcHVibWVkLzI3MDI1ODYyPC91cmw+PC9yZWxhdGVkLXVy
bHM+PC91cmxzPjxjdXN0b20yPlBNQzQ4MTE2NjQ8L2N1c3RvbTI+PGVsZWN0cm9uaWMtcmVzb3Vy
Y2UtbnVtPjEwLjIxOTYvaHVtYW5mYWN0b3JzLjQ2NTM8L2VsZWN0cm9uaWMtcmVzb3VyY2UtbnVt
PjwvcmVjb3JkPjwvQ2l0ZT48Q2l0ZT48QXV0aG9yPkNhcnRlcjwvQXV0aG9yPjxZZWFyPjIwMTY8
L1llYXI+PFJlY051bT4zNTwvUmVjTnVtPjxyZWNvcmQ+PHJlYy1udW1iZXI+MzU8L3JlYy1udW1i
ZXI+PGZvcmVpZ24ta2V5cz48a2V5IGFwcD0iRU4iIGRiLWlkPSJmemZwdGVleDIydnNya2VhejVm
dmYyeHc1cHhycGFzNTl6cjIiIHRpbWVzdGFtcD0iMTU0MTEwMDM4NCI+MzU8L2tleT48L2ZvcmVp
Z24ta2V5cz48cmVmLXR5cGUgbmFtZT0iV2ViIFBhZ2UiPjEyPC9yZWYtdHlwZT48Y29udHJpYnV0
b3JzPjxhdXRob3JzPjxhdXRob3I+Q2FydGVyLCBKLjwvYXV0aG9yPjwvYXV0aG9ycz48L2NvbnRy
aWJ1dG9ycz48dGl0bGVzPjx0aXRsZT5Vc2VyLUNlbnRlcmVkIERlc2lnbiAmcXVvdDtHb3RjaGFz
JnF1b3Q74oCUIEdsYWQgSXQmYXBvcztzIE5vdCBKdXN0IE1lPC90aXRsZT48L3RpdGxlcz48dm9s
dW1lPjIwMTk8L3ZvbHVtZT48bnVtYmVyPkphbnVhcnkgODwvbnVtYmVyPjxkYXRlcz48eWVhcj4y
MDE2PC95ZWFyPjwvZGF0ZXM+PHVybHM+PHJlbGF0ZWQtdXJscz48dXJsPmh0dHBzOi8vd3d3LmVo
cnNjaWVuY2UuY29tLzIwMTYvMDMvMDcvdXNlci1jZW50ZXJlZC1kZXNpZ24tZ290Y2hhcy1nbGFk
LWl0cy1ub3QtanVzdC1tZS88L3VybD48L3JlbGF0ZWQtdXJscz48L3VybHM+PC9yZWNvcmQ+PC9D
aXRlPjwvRW5kTm90ZT4A
</w:fldData>
        </w:fldChar>
      </w:r>
      <w:r w:rsidR="00845D55">
        <w:rPr>
          <w:szCs w:val="24"/>
        </w:rPr>
        <w:instrText xml:space="preserve"> ADDIN EN.CITE.DATA </w:instrText>
      </w:r>
      <w:r w:rsidR="00845D55">
        <w:rPr>
          <w:szCs w:val="24"/>
        </w:rPr>
      </w:r>
      <w:r w:rsidR="00845D55">
        <w:rPr>
          <w:szCs w:val="24"/>
        </w:rPr>
        <w:fldChar w:fldCharType="end"/>
      </w:r>
      <w:r>
        <w:rPr>
          <w:szCs w:val="24"/>
        </w:rPr>
      </w:r>
      <w:r>
        <w:rPr>
          <w:szCs w:val="24"/>
        </w:rPr>
        <w:fldChar w:fldCharType="separate"/>
      </w:r>
      <w:r w:rsidR="00845D55" w:rsidRPr="00845D55">
        <w:rPr>
          <w:noProof/>
          <w:szCs w:val="24"/>
          <w:vertAlign w:val="superscript"/>
        </w:rPr>
        <w:t>21,22</w:t>
      </w:r>
      <w:r>
        <w:rPr>
          <w:szCs w:val="24"/>
        </w:rPr>
        <w:fldChar w:fldCharType="end"/>
      </w:r>
      <w:r w:rsidR="00A26758">
        <w:rPr>
          <w:szCs w:val="24"/>
        </w:rPr>
        <w:t xml:space="preserve"> Better mechanisms are needed to retrieve and display information in a context- and/or user-determined manner.</w:t>
      </w:r>
      <w:r w:rsidR="00A26758">
        <w:rPr>
          <w:szCs w:val="24"/>
        </w:rPr>
        <w:fldChar w:fldCharType="begin"/>
      </w:r>
      <w:r w:rsidR="00A26758">
        <w:rPr>
          <w:szCs w:val="24"/>
        </w:rPr>
        <w:instrText xml:space="preserve"> ADDIN EN.CITE &lt;EndNote&gt;&lt;Cite&gt;&lt;Author&gt;Azar&lt;/Author&gt;&lt;Year&gt;2018&lt;/Year&gt;&lt;RecNum&gt;64&lt;/RecNum&gt;&lt;DisplayText&gt;&lt;style face="superscript"&gt;7&lt;/style&gt;&lt;/DisplayText&gt;&lt;record&gt;&lt;rec-number&gt;64&lt;/rec-number&gt;&lt;foreign-keys&gt;&lt;key app="EN" db-id="fzfpteex22vsrkeaz5fvf2xw5pxrpas59zr2" timestamp="1546986468"&gt;64&lt;/key&gt;&lt;/foreign-keys&gt;&lt;ref-type name="Web Page"&gt;12&lt;/ref-type&gt;&lt;contributors&gt;&lt;authors&gt;&lt;author&gt;Azar, A. M.&lt;/author&gt;&lt;author&gt;Rucker, D.W.&lt;/author&gt;&lt;author&gt;Verma, S.&lt;/author&gt;&lt;/authors&gt;&lt;/contributors&gt;&lt;titles&gt;&lt;title&gt;Strategy on Reducing Regulatory and Administrative Burdens Relating to the Use of Health IT and EHRs&lt;/title&gt;&lt;/titles&gt;&lt;volume&gt;2019&lt;/volume&gt;&lt;number&gt;January 8&lt;/number&gt;&lt;dates&gt;&lt;year&gt;2018&lt;/year&gt;&lt;/dates&gt;&lt;urls&gt;&lt;related-urls&gt;&lt;url&gt;https://www.healthit.gov/sites/default/files/page/2018-11/Draft%20Strategy%20on%20Reducing%20Regulatory%20and%20Administrative%20Burden%20Relating.pdf&lt;/url&gt;&lt;/related-urls&gt;&lt;/urls&gt;&lt;/record&gt;&lt;/Cite&gt;&lt;/EndNote&gt;</w:instrText>
      </w:r>
      <w:r w:rsidR="00A26758">
        <w:rPr>
          <w:szCs w:val="24"/>
        </w:rPr>
        <w:fldChar w:fldCharType="separate"/>
      </w:r>
      <w:r w:rsidR="00A26758" w:rsidRPr="00A26758">
        <w:rPr>
          <w:noProof/>
          <w:szCs w:val="24"/>
          <w:vertAlign w:val="superscript"/>
        </w:rPr>
        <w:t>7</w:t>
      </w:r>
      <w:r w:rsidR="00A26758">
        <w:rPr>
          <w:szCs w:val="24"/>
        </w:rPr>
        <w:fldChar w:fldCharType="end"/>
      </w:r>
    </w:p>
    <w:p w14:paraId="30C5C5D9" w14:textId="2E43E110" w:rsidR="00A26758" w:rsidRDefault="00A26758" w:rsidP="0060081B">
      <w:pPr>
        <w:rPr>
          <w:szCs w:val="24"/>
        </w:rPr>
      </w:pPr>
    </w:p>
    <w:p w14:paraId="7D1DE45F" w14:textId="39BE6705" w:rsidR="00A26758" w:rsidRDefault="00A26758" w:rsidP="0060081B">
      <w:pPr>
        <w:rPr>
          <w:szCs w:val="24"/>
        </w:rPr>
      </w:pPr>
      <w:r>
        <w:rPr>
          <w:b/>
          <w:szCs w:val="24"/>
        </w:rPr>
        <w:t>3.0 Promise and Paradox</w:t>
      </w:r>
      <w:r w:rsidR="000978AD">
        <w:rPr>
          <w:b/>
          <w:szCs w:val="24"/>
        </w:rPr>
        <w:t>es</w:t>
      </w:r>
      <w:r>
        <w:rPr>
          <w:b/>
          <w:szCs w:val="24"/>
        </w:rPr>
        <w:t xml:space="preserve"> of User-Centered Design</w:t>
      </w:r>
    </w:p>
    <w:p w14:paraId="3E581C4A" w14:textId="55420BA3" w:rsidR="00A26758" w:rsidRDefault="00A26758" w:rsidP="0060081B">
      <w:pPr>
        <w:rPr>
          <w:szCs w:val="24"/>
        </w:rPr>
      </w:pPr>
    </w:p>
    <w:p w14:paraId="43EF70BC" w14:textId="5D96064B" w:rsidR="00F40DD9" w:rsidRPr="00F40DD9" w:rsidRDefault="00F40DD9" w:rsidP="0060081B">
      <w:pPr>
        <w:rPr>
          <w:szCs w:val="24"/>
        </w:rPr>
      </w:pPr>
      <w:r>
        <w:rPr>
          <w:szCs w:val="24"/>
        </w:rPr>
        <w:t xml:space="preserve">3.1 </w:t>
      </w:r>
      <w:r>
        <w:rPr>
          <w:szCs w:val="24"/>
          <w:u w:val="single"/>
        </w:rPr>
        <w:t>Promise</w:t>
      </w:r>
      <w:r>
        <w:rPr>
          <w:szCs w:val="24"/>
        </w:rPr>
        <w:t>:</w:t>
      </w:r>
    </w:p>
    <w:p w14:paraId="61C5545D" w14:textId="28E25D39" w:rsidR="00A26758" w:rsidRDefault="00A26758" w:rsidP="0060081B">
      <w:pPr>
        <w:rPr>
          <w:szCs w:val="24"/>
        </w:rPr>
      </w:pPr>
      <w:r>
        <w:rPr>
          <w:szCs w:val="24"/>
        </w:rPr>
        <w:t xml:space="preserve">User-centered design (UCD) has been </w:t>
      </w:r>
      <w:r w:rsidR="00F44E40">
        <w:rPr>
          <w:szCs w:val="24"/>
        </w:rPr>
        <w:t>very</w:t>
      </w:r>
      <w:r>
        <w:rPr>
          <w:szCs w:val="24"/>
        </w:rPr>
        <w:t xml:space="preserve"> successful</w:t>
      </w:r>
      <w:r w:rsidR="00BB53F7">
        <w:rPr>
          <w:szCs w:val="24"/>
        </w:rPr>
        <w:t xml:space="preserve"> </w:t>
      </w:r>
      <w:r>
        <w:rPr>
          <w:szCs w:val="24"/>
        </w:rPr>
        <w:t>in improving the human factors engineering of commercial and industrial IT products</w:t>
      </w:r>
      <w:r w:rsidR="00BB53F7">
        <w:rPr>
          <w:szCs w:val="24"/>
        </w:rPr>
        <w:t xml:space="preserve">, and it is widely believed that more rigorous and consistent application of UCD methods during EHR software development would </w:t>
      </w:r>
      <w:r w:rsidR="00CE2F8B">
        <w:rPr>
          <w:szCs w:val="24"/>
        </w:rPr>
        <w:t>solve most of the problems enumerated above</w:t>
      </w:r>
      <w:r w:rsidR="00BB53F7">
        <w:rPr>
          <w:szCs w:val="24"/>
        </w:rPr>
        <w:t>.</w:t>
      </w:r>
      <w:r w:rsidR="008F2FE8">
        <w:rPr>
          <w:szCs w:val="24"/>
        </w:rPr>
        <w:t xml:space="preserve"> Proponents of this approach envision teams of software engineers, clinician users, and user experience experts, such as human factors engineers, cognitive psychologists, and interaction designers, </w:t>
      </w:r>
      <w:r w:rsidR="002874B4">
        <w:rPr>
          <w:szCs w:val="24"/>
        </w:rPr>
        <w:t>collaborating</w:t>
      </w:r>
      <w:r w:rsidR="008F2FE8">
        <w:rPr>
          <w:szCs w:val="24"/>
        </w:rPr>
        <w:t xml:space="preserve"> in an iterative process with multiple rounds of product testing and with development decisions based on both user perceptions and performance measurements.</w:t>
      </w:r>
      <w:r w:rsidR="002874B4">
        <w:rPr>
          <w:szCs w:val="24"/>
        </w:rPr>
        <w:t xml:space="preserve"> T</w:t>
      </w:r>
      <w:r w:rsidR="002874B4" w:rsidRPr="002874B4">
        <w:rPr>
          <w:szCs w:val="24"/>
        </w:rPr>
        <w:t>he process would focus on users and tasks (locating information, task and information flow, solving relevant clinical problems, workload, communication and coordination)</w:t>
      </w:r>
      <w:r w:rsidR="002874B4">
        <w:rPr>
          <w:szCs w:val="24"/>
        </w:rPr>
        <w:t xml:space="preserve"> </w:t>
      </w:r>
      <w:r w:rsidR="009031F5">
        <w:rPr>
          <w:szCs w:val="24"/>
        </w:rPr>
        <w:t xml:space="preserve">throughout, </w:t>
      </w:r>
      <w:r w:rsidR="002874B4">
        <w:rPr>
          <w:szCs w:val="24"/>
        </w:rPr>
        <w:t>leading to better user efficiency, lower error rates, and increased user satisfaction.</w:t>
      </w:r>
      <w:r w:rsidR="002874B4">
        <w:rPr>
          <w:szCs w:val="24"/>
        </w:rPr>
        <w:fldChar w:fldCharType="begin">
          <w:fldData xml:space="preserve">PEVuZE5vdGU+PENpdGU+PEF1dGhvcj5LYXJzaDwvQXV0aG9yPjxZZWFyPjIwMTA8L1llYXI+PFJl
Y051bT45PC9SZWNOdW0+PERpc3BsYXlUZXh0PjxzdHlsZSBmYWNlPSJzdXBlcnNjcmlwdCI+Nywx
Mzwvc3R5bGU+PC9EaXNwbGF5VGV4dD48cmVjb3JkPjxyZWMtbnVtYmVyPjk8L3JlYy1udW1iZXI+
PGZvcmVpZ24ta2V5cz48a2V5IGFwcD0iRU4iIGRiLWlkPSJmemZwdGVleDIydnNya2VhejVmdmYy
eHc1cHhycGFzNTl6cjIiIHRpbWVzdGFtcD0iMTU0MDI0NzczNiI+OTwva2V5PjxrZXkgYXBwPSJF
TldlYiIgZGItaWQ9IiI+MDwva2V5PjwvZm9yZWlnbi1rZXlzPjxyZWYtdHlwZSBuYW1lPSJKb3Vy
bmFsIEFydGljbGUiPjE3PC9yZWYtdHlwZT48Y29udHJpYnV0b3JzPjxhdXRob3JzPjxhdXRob3I+
S2Fyc2gsIEIuIFQuPC9hdXRob3I+PGF1dGhvcj5XZWluZ2VyLCBNLiBCLjwvYXV0aG9yPjxhdXRo
b3I+QWJib3R0LCBQLiBBLjwvYXV0aG9yPjxhdXRob3I+V2VhcnMsIFIuIEwuPC9hdXRob3I+PC9h
dXRob3JzPjwvY29udHJpYnV0b3JzPjxhdXRoLWFkZHJlc3M+RGVwYXJ0bWVudCBvZiBJbmR1c3Ry
aWFsIGFuZCBTeXN0ZW1zIEVuZ2luZWVyaW5nIGFuZCBTeXN0ZW1zIEVuZ2luZWVyaW5nIEluaXRp
YXRpdmUgZm9yIFBhdGllbnQgU2FmZXR5LCBVbml2ZXJzaXR5IG9mIFdpc2NvbnNpbiwgTWFkaXNv
biwgV2lzY29uc2luIDUzNzA2LCBVU0EuIGJrYXJzaEBlbmdyLndpc2MuZWR1PC9hdXRoLWFkZHJl
c3M+PHRpdGxlcz48dGl0bGU+SGVhbHRoIGluZm9ybWF0aW9uIHRlY2hub2xvZ3k6IGZhbGxhY2ll
cyBhbmQgc29iZXIgcmVhbGl0aWVzPC90aXRsZT48c2Vjb25kYXJ5LXRpdGxlPkogQW0gTWVkIElu
Zm9ybSBBc3NvYzwvc2Vjb25kYXJ5LXRpdGxlPjwvdGl0bGVzPjxwZXJpb2RpY2FsPjxmdWxsLXRp
dGxlPkogQW0gTWVkIEluZm9ybSBBc3NvYzwvZnVsbC10aXRsZT48L3BlcmlvZGljYWw+PHBhZ2Vz
PjYxNy0yMzwvcGFnZXM+PHZvbHVtZT4xNzwvdm9sdW1lPjxudW1iZXI+NjwvbnVtYmVyPjxlZGl0
aW9uPjIwMTAvMTAvMjI8L2VkaXRpb24+PGtleXdvcmRzPjxrZXl3b3JkPipBdHRpdHVkZSB0byBI
ZWFsdGg8L2tleXdvcmQ+PGtleXdvcmQ+KkRpZmZ1c2lvbiBvZiBJbm5vdmF0aW9uPC9rZXl3b3Jk
PjxrZXl3b3JkPipIZWFsdGggUG9saWN5PC9rZXl3b3JkPjxrZXl3b3JkPkh1bWFuczwva2V5d29y
ZD48a2V5d29yZD5NZWRpY2FsIEluZm9ybWF0aWNzLyp0cmVuZHM8L2tleXdvcmQ+PGtleXdvcmQ+
KlRlY2hub2xvZ3kgQXNzZXNzbWVudCwgQmlvbWVkaWNhbDwva2V5d29yZD48a2V5d29yZD5Vbml0
ZWQgU3RhdGVzPC9rZXl3b3JkPjwva2V5d29yZHM+PGRhdGVzPjx5ZWFyPjIwMTA8L3llYXI+PHB1
Yi1kYXRlcz48ZGF0ZT5Ob3YtRGVjPC9kYXRlPjwvcHViLWRhdGVzPjwvZGF0ZXM+PGlzYm4+MTUy
Ny05NzRYIChFbGVjdHJvbmljKSYjeEQ7MTA2Ny01MDI3IChMaW5raW5nKTwvaXNibj48YWNjZXNz
aW9uLW51bT4yMDk2MjEyMTwvYWNjZXNzaW9uLW51bT48dXJscz48cmVsYXRlZC11cmxzPjx1cmw+
aHR0cHM6Ly93d3cubmNiaS5ubG0ubmloLmdvdi9wdWJtZWQvMjA5NjIxMjE8L3VybD48L3JlbGF0
ZWQtdXJscz48L3VybHM+PGN1c3RvbTI+UE1DMzAwMDc2MDwvY3VzdG9tMj48ZWxlY3Ryb25pYy1y
ZXNvdXJjZS1udW0+MTAuMTEzNi9qYW1pYS4yMDEwLjAwNTYzNzwvZWxlY3Ryb25pYy1yZXNvdXJj
ZS1udW0+PC9yZWNvcmQ+PC9DaXRlPjxDaXRlPjxBdXRob3I+QXphcjwvQXV0aG9yPjxZZWFyPjIw
MTg8L1llYXI+PFJlY051bT42NDwvUmVjTnVtPjxyZWNvcmQ+PHJlYy1udW1iZXI+NjQ8L3JlYy1u
dW1iZXI+PGZvcmVpZ24ta2V5cz48a2V5IGFwcD0iRU4iIGRiLWlkPSJmemZwdGVleDIydnNya2Vh
ejVmdmYyeHc1cHhycGFzNTl6cjIiIHRpbWVzdGFtcD0iMTU0Njk4NjQ2OCI+NjQ8L2tleT48L2Zv
cmVpZ24ta2V5cz48cmVmLXR5cGUgbmFtZT0iV2ViIFBhZ2UiPjEyPC9yZWYtdHlwZT48Y29udHJp
YnV0b3JzPjxhdXRob3JzPjxhdXRob3I+QXphciwgQS4gTS48L2F1dGhvcj48YXV0aG9yPlJ1Y2tl
ciwgRC5XLjwvYXV0aG9yPjxhdXRob3I+VmVybWEsIFMuPC9hdXRob3I+PC9hdXRob3JzPjwvY29u
dHJpYnV0b3JzPjx0aXRsZXM+PHRpdGxlPlN0cmF0ZWd5IG9uIFJlZHVjaW5nIFJlZ3VsYXRvcnkg
YW5kIEFkbWluaXN0cmF0aXZlIEJ1cmRlbnMgUmVsYXRpbmcgdG8gdGhlIFVzZSBvZiBIZWFsdGgg
SVQgYW5kIEVIUnM8L3RpdGxlPjwvdGl0bGVzPjx2b2x1bWU+MjAxOTwvdm9sdW1lPjxudW1iZXI+
SmFudWFyeSA4PC9udW1iZXI+PGRhdGVzPjx5ZWFyPjIwMTg8L3llYXI+PC9kYXRlcz48dXJscz48
cmVsYXRlZC11cmxzPjx1cmw+aHR0cHM6Ly93d3cuaGVhbHRoaXQuZ292L3NpdGVzL2RlZmF1bHQv
ZmlsZXMvcGFnZS8yMDE4LTExL0RyYWZ0JTIwU3RyYXRlZ3klMjBvbiUyMFJlZHVjaW5nJTIwUmVn
dWxhdG9yeSUyMGFuZCUyMEFkbWluaXN0cmF0aXZlJTIwQnVyZGVuJTIwUmVsYXRpbmcucGRmPC91
cmw+PC9yZWxhdGVkLXVybHM+PC91cmxzPjwvcmVjb3JkPjwvQ2l0ZT48L0VuZE5vdGU+AG==
</w:fldData>
        </w:fldChar>
      </w:r>
      <w:r w:rsidR="00845D55">
        <w:rPr>
          <w:szCs w:val="24"/>
        </w:rPr>
        <w:instrText xml:space="preserve"> ADDIN EN.CITE </w:instrText>
      </w:r>
      <w:r w:rsidR="00845D55">
        <w:rPr>
          <w:szCs w:val="24"/>
        </w:rPr>
        <w:fldChar w:fldCharType="begin">
          <w:fldData xml:space="preserve">PEVuZE5vdGU+PENpdGU+PEF1dGhvcj5LYXJzaDwvQXV0aG9yPjxZZWFyPjIwMTA8L1llYXI+PFJl
Y051bT45PC9SZWNOdW0+PERpc3BsYXlUZXh0PjxzdHlsZSBmYWNlPSJzdXBlcnNjcmlwdCI+Nywx
Mzwvc3R5bGU+PC9EaXNwbGF5VGV4dD48cmVjb3JkPjxyZWMtbnVtYmVyPjk8L3JlYy1udW1iZXI+
PGZvcmVpZ24ta2V5cz48a2V5IGFwcD0iRU4iIGRiLWlkPSJmemZwdGVleDIydnNya2VhejVmdmYy
eHc1cHhycGFzNTl6cjIiIHRpbWVzdGFtcD0iMTU0MDI0NzczNiI+OTwva2V5PjxrZXkgYXBwPSJF
TldlYiIgZGItaWQ9IiI+MDwva2V5PjwvZm9yZWlnbi1rZXlzPjxyZWYtdHlwZSBuYW1lPSJKb3Vy
bmFsIEFydGljbGUiPjE3PC9yZWYtdHlwZT48Y29udHJpYnV0b3JzPjxhdXRob3JzPjxhdXRob3I+
S2Fyc2gsIEIuIFQuPC9hdXRob3I+PGF1dGhvcj5XZWluZ2VyLCBNLiBCLjwvYXV0aG9yPjxhdXRo
b3I+QWJib3R0LCBQLiBBLjwvYXV0aG9yPjxhdXRob3I+V2VhcnMsIFIuIEwuPC9hdXRob3I+PC9h
dXRob3JzPjwvY29udHJpYnV0b3JzPjxhdXRoLWFkZHJlc3M+RGVwYXJ0bWVudCBvZiBJbmR1c3Ry
aWFsIGFuZCBTeXN0ZW1zIEVuZ2luZWVyaW5nIGFuZCBTeXN0ZW1zIEVuZ2luZWVyaW5nIEluaXRp
YXRpdmUgZm9yIFBhdGllbnQgU2FmZXR5LCBVbml2ZXJzaXR5IG9mIFdpc2NvbnNpbiwgTWFkaXNv
biwgV2lzY29uc2luIDUzNzA2LCBVU0EuIGJrYXJzaEBlbmdyLndpc2MuZWR1PC9hdXRoLWFkZHJl
c3M+PHRpdGxlcz48dGl0bGU+SGVhbHRoIGluZm9ybWF0aW9uIHRlY2hub2xvZ3k6IGZhbGxhY2ll
cyBhbmQgc29iZXIgcmVhbGl0aWVzPC90aXRsZT48c2Vjb25kYXJ5LXRpdGxlPkogQW0gTWVkIElu
Zm9ybSBBc3NvYzwvc2Vjb25kYXJ5LXRpdGxlPjwvdGl0bGVzPjxwZXJpb2RpY2FsPjxmdWxsLXRp
dGxlPkogQW0gTWVkIEluZm9ybSBBc3NvYzwvZnVsbC10aXRsZT48L3BlcmlvZGljYWw+PHBhZ2Vz
PjYxNy0yMzwvcGFnZXM+PHZvbHVtZT4xNzwvdm9sdW1lPjxudW1iZXI+NjwvbnVtYmVyPjxlZGl0
aW9uPjIwMTAvMTAvMjI8L2VkaXRpb24+PGtleXdvcmRzPjxrZXl3b3JkPipBdHRpdHVkZSB0byBI
ZWFsdGg8L2tleXdvcmQ+PGtleXdvcmQ+KkRpZmZ1c2lvbiBvZiBJbm5vdmF0aW9uPC9rZXl3b3Jk
PjxrZXl3b3JkPipIZWFsdGggUG9saWN5PC9rZXl3b3JkPjxrZXl3b3JkPkh1bWFuczwva2V5d29y
ZD48a2V5d29yZD5NZWRpY2FsIEluZm9ybWF0aWNzLyp0cmVuZHM8L2tleXdvcmQ+PGtleXdvcmQ+
KlRlY2hub2xvZ3kgQXNzZXNzbWVudCwgQmlvbWVkaWNhbDwva2V5d29yZD48a2V5d29yZD5Vbml0
ZWQgU3RhdGVzPC9rZXl3b3JkPjwva2V5d29yZHM+PGRhdGVzPjx5ZWFyPjIwMTA8L3llYXI+PHB1
Yi1kYXRlcz48ZGF0ZT5Ob3YtRGVjPC9kYXRlPjwvcHViLWRhdGVzPjwvZGF0ZXM+PGlzYm4+MTUy
Ny05NzRYIChFbGVjdHJvbmljKSYjeEQ7MTA2Ny01MDI3IChMaW5raW5nKTwvaXNibj48YWNjZXNz
aW9uLW51bT4yMDk2MjEyMTwvYWNjZXNzaW9uLW51bT48dXJscz48cmVsYXRlZC11cmxzPjx1cmw+
aHR0cHM6Ly93d3cubmNiaS5ubG0ubmloLmdvdi9wdWJtZWQvMjA5NjIxMjE8L3VybD48L3JlbGF0
ZWQtdXJscz48L3VybHM+PGN1c3RvbTI+UE1DMzAwMDc2MDwvY3VzdG9tMj48ZWxlY3Ryb25pYy1y
ZXNvdXJjZS1udW0+MTAuMTEzNi9qYW1pYS4yMDEwLjAwNTYzNzwvZWxlY3Ryb25pYy1yZXNvdXJj
ZS1udW0+PC9yZWNvcmQ+PC9DaXRlPjxDaXRlPjxBdXRob3I+QXphcjwvQXV0aG9yPjxZZWFyPjIw
MTg8L1llYXI+PFJlY051bT42NDwvUmVjTnVtPjxyZWNvcmQ+PHJlYy1udW1iZXI+NjQ8L3JlYy1u
dW1iZXI+PGZvcmVpZ24ta2V5cz48a2V5IGFwcD0iRU4iIGRiLWlkPSJmemZwdGVleDIydnNya2Vh
ejVmdmYyeHc1cHhycGFzNTl6cjIiIHRpbWVzdGFtcD0iMTU0Njk4NjQ2OCI+NjQ8L2tleT48L2Zv
cmVpZ24ta2V5cz48cmVmLXR5cGUgbmFtZT0iV2ViIFBhZ2UiPjEyPC9yZWYtdHlwZT48Y29udHJp
YnV0b3JzPjxhdXRob3JzPjxhdXRob3I+QXphciwgQS4gTS48L2F1dGhvcj48YXV0aG9yPlJ1Y2tl
ciwgRC5XLjwvYXV0aG9yPjxhdXRob3I+VmVybWEsIFMuPC9hdXRob3I+PC9hdXRob3JzPjwvY29u
dHJpYnV0b3JzPjx0aXRsZXM+PHRpdGxlPlN0cmF0ZWd5IG9uIFJlZHVjaW5nIFJlZ3VsYXRvcnkg
YW5kIEFkbWluaXN0cmF0aXZlIEJ1cmRlbnMgUmVsYXRpbmcgdG8gdGhlIFVzZSBvZiBIZWFsdGgg
SVQgYW5kIEVIUnM8L3RpdGxlPjwvdGl0bGVzPjx2b2x1bWU+MjAxOTwvdm9sdW1lPjxudW1iZXI+
SmFudWFyeSA4PC9udW1iZXI+PGRhdGVzPjx5ZWFyPjIwMTg8L3llYXI+PC9kYXRlcz48dXJscz48
cmVsYXRlZC11cmxzPjx1cmw+aHR0cHM6Ly93d3cuaGVhbHRoaXQuZ292L3NpdGVzL2RlZmF1bHQv
ZmlsZXMvcGFnZS8yMDE4LTExL0RyYWZ0JTIwU3RyYXRlZ3klMjBvbiUyMFJlZHVjaW5nJTIwUmVn
dWxhdG9yeSUyMGFuZCUyMEFkbWluaXN0cmF0aXZlJTIwQnVyZGVuJTIwUmVsYXRpbmcucGRmPC91
cmw+PC9yZWxhdGVkLXVybHM+PC91cmxzPjwvcmVjb3JkPjwvQ2l0ZT48L0VuZE5vdGU+AG==
</w:fldData>
        </w:fldChar>
      </w:r>
      <w:r w:rsidR="00845D55">
        <w:rPr>
          <w:szCs w:val="24"/>
        </w:rPr>
        <w:instrText xml:space="preserve"> ADDIN EN.CITE.DATA </w:instrText>
      </w:r>
      <w:r w:rsidR="00845D55">
        <w:rPr>
          <w:szCs w:val="24"/>
        </w:rPr>
      </w:r>
      <w:r w:rsidR="00845D55">
        <w:rPr>
          <w:szCs w:val="24"/>
        </w:rPr>
        <w:fldChar w:fldCharType="end"/>
      </w:r>
      <w:r w:rsidR="002874B4">
        <w:rPr>
          <w:szCs w:val="24"/>
        </w:rPr>
      </w:r>
      <w:r w:rsidR="002874B4">
        <w:rPr>
          <w:szCs w:val="24"/>
        </w:rPr>
        <w:fldChar w:fldCharType="separate"/>
      </w:r>
      <w:r w:rsidR="00845D55" w:rsidRPr="00845D55">
        <w:rPr>
          <w:noProof/>
          <w:szCs w:val="24"/>
          <w:vertAlign w:val="superscript"/>
        </w:rPr>
        <w:t>7,13</w:t>
      </w:r>
      <w:r w:rsidR="002874B4">
        <w:rPr>
          <w:szCs w:val="24"/>
        </w:rPr>
        <w:fldChar w:fldCharType="end"/>
      </w:r>
    </w:p>
    <w:p w14:paraId="23CC745F" w14:textId="7599296A" w:rsidR="00F40DD9" w:rsidRDefault="00F40DD9" w:rsidP="0060081B">
      <w:pPr>
        <w:rPr>
          <w:szCs w:val="24"/>
        </w:rPr>
      </w:pPr>
    </w:p>
    <w:p w14:paraId="0FD6BD99" w14:textId="20C84283" w:rsidR="00F40DD9" w:rsidRDefault="00F40DD9" w:rsidP="0060081B">
      <w:pPr>
        <w:rPr>
          <w:szCs w:val="24"/>
        </w:rPr>
      </w:pPr>
      <w:r>
        <w:rPr>
          <w:szCs w:val="24"/>
        </w:rPr>
        <w:t xml:space="preserve">3.2 </w:t>
      </w:r>
      <w:r>
        <w:rPr>
          <w:szCs w:val="24"/>
          <w:u w:val="single"/>
        </w:rPr>
        <w:t>Paradox</w:t>
      </w:r>
      <w:r w:rsidR="005D7E1A">
        <w:rPr>
          <w:szCs w:val="24"/>
          <w:u w:val="single"/>
        </w:rPr>
        <w:t xml:space="preserve"> 1</w:t>
      </w:r>
      <w:r w:rsidR="005D7E1A">
        <w:rPr>
          <w:rFonts w:ascii="Calibri" w:hAnsi="Calibri" w:cs="Calibri"/>
          <w:szCs w:val="24"/>
          <w:u w:val="single"/>
        </w:rPr>
        <w:t>—</w:t>
      </w:r>
      <w:r w:rsidR="005D7E1A">
        <w:rPr>
          <w:szCs w:val="24"/>
          <w:u w:val="single"/>
        </w:rPr>
        <w:t>Physician Variability</w:t>
      </w:r>
      <w:r>
        <w:rPr>
          <w:szCs w:val="24"/>
        </w:rPr>
        <w:t>:</w:t>
      </w:r>
    </w:p>
    <w:p w14:paraId="31AA8BDB" w14:textId="58818A2E" w:rsidR="00303BDE" w:rsidRDefault="00F40DD9" w:rsidP="0060081B">
      <w:pPr>
        <w:rPr>
          <w:szCs w:val="24"/>
        </w:rPr>
      </w:pPr>
      <w:r w:rsidRPr="00F40DD9">
        <w:rPr>
          <w:szCs w:val="24"/>
        </w:rPr>
        <w:t xml:space="preserve">Expert clinical practitioners </w:t>
      </w:r>
      <w:r>
        <w:rPr>
          <w:szCs w:val="24"/>
        </w:rPr>
        <w:t>have highly variable workflows and</w:t>
      </w:r>
      <w:r w:rsidRPr="00F40DD9">
        <w:rPr>
          <w:szCs w:val="24"/>
        </w:rPr>
        <w:t xml:space="preserve"> many unarticulated (sometimes unconscious) thought processes, </w:t>
      </w:r>
      <w:r w:rsidR="00BC0E6B">
        <w:rPr>
          <w:szCs w:val="24"/>
        </w:rPr>
        <w:t>which may not be shared by most or even any other</w:t>
      </w:r>
      <w:r w:rsidRPr="00F40DD9">
        <w:rPr>
          <w:szCs w:val="24"/>
        </w:rPr>
        <w:t xml:space="preserve"> users in the field. No matter who</w:t>
      </w:r>
      <w:r w:rsidR="00791AED">
        <w:rPr>
          <w:szCs w:val="24"/>
        </w:rPr>
        <w:t>m</w:t>
      </w:r>
      <w:r w:rsidRPr="00F40DD9">
        <w:rPr>
          <w:szCs w:val="24"/>
        </w:rPr>
        <w:t xml:space="preserve"> the design team elects to study, the healthcare IT being developed will</w:t>
      </w:r>
      <w:r>
        <w:rPr>
          <w:szCs w:val="24"/>
        </w:rPr>
        <w:t xml:space="preserve"> inevitably</w:t>
      </w:r>
      <w:r w:rsidRPr="00F40DD9">
        <w:rPr>
          <w:szCs w:val="24"/>
        </w:rPr>
        <w:t xml:space="preserve"> be based on the experiences, interactions, and constraints of a small percentage of the total users</w:t>
      </w:r>
      <w:r>
        <w:rPr>
          <w:szCs w:val="24"/>
        </w:rPr>
        <w:t>.</w:t>
      </w:r>
      <w:r>
        <w:rPr>
          <w:szCs w:val="24"/>
        </w:rPr>
        <w:fldChar w:fldCharType="begin">
          <w:fldData xml:space="preserve">PEVuZE5vdGU+PENpdGU+PEF1dGhvcj5Nb3JpdGE8L0F1dGhvcj48WWVhcj4yMDE2PC9ZZWFyPjxS
ZWNOdW0+NjwvUmVjTnVtPjxEaXNwbGF5VGV4dD48c3R5bGUgZmFjZT0ic3VwZXJzY3JpcHQiPjIx
LDIyPC9zdHlsZT48L0Rpc3BsYXlUZXh0PjxyZWNvcmQ+PHJlYy1udW1iZXI+NjwvcmVjLW51bWJl
cj48Zm9yZWlnbi1rZXlzPjxrZXkgYXBwPSJFTiIgZGItaWQ9ImZ6ZnB0ZWV4MjJ2c3JrZWF6NWZ2
ZjJ4dzVweHJwYXM1OXpyMiIgdGltZXN0YW1wPSIxNTQwMjQ3NzI4Ij42PC9rZXk+PGtleSBhcHA9
IkVOV2ViIiBkYi1pZD0iIj4wPC9rZXk+PC9mb3JlaWduLWtleXM+PHJlZi10eXBlIG5hbWU9Ikpv
dXJuYWwgQXJ0aWNsZSI+MTc8L3JlZi10eXBlPjxjb250cmlidXRvcnM+PGF1dGhvcnM+PGF1dGhv
cj5Nb3JpdGEsIFAuIFAuPC9hdXRob3I+PGF1dGhvcj5DYWZhenpvLCBKLiBBLjwvYXV0aG9yPjwv
YXV0aG9ycz48L2NvbnRyaWJ1dG9ycz48YXV0aC1hZGRyZXNzPkhlYWx0aGNhcmUgSHVtYW4gRmFj
dG9ycywgVGVjaG5hIEluc3RpdHV0ZSwgVW5pdmVyc2l0eSBIZWFsdGggTmV0d29yaywgVG9yb250
bywgT04sIENhbmFkYS48L2F1dGgtYWRkcmVzcz48dGl0bGVzPjx0aXRsZT5DaGFsbGVuZ2VzIGFu
ZCBQYXJhZG94ZXMgb2YgSHVtYW4gRmFjdG9ycyBpbiBIZWFsdGggVGVjaG5vbG9neSBEZXNpZ248
L3RpdGxlPjxzZWNvbmRhcnktdGl0bGU+Sk1JUiBIdW0gRmFjdG9yczwvc2Vjb25kYXJ5LXRpdGxl
PjwvdGl0bGVzPjxwZXJpb2RpY2FsPjxmdWxsLXRpdGxlPkpNSVIgSHVtIEZhY3RvcnM8L2Z1bGwt
dGl0bGU+PC9wZXJpb2RpY2FsPjxwYWdlcz5lMTE8L3BhZ2VzPjx2b2x1bWU+Mzwvdm9sdW1lPjxu
dW1iZXI+MTwvbnVtYmVyPjxlZGl0aW9uPjIwMTYvMDMvMzE8L2VkaXRpb24+PGtleXdvcmRzPjxr
ZXl3b3JkPmVxdWlwbWVudCBkZXNpZ248L2tleXdvcmQ+PGtleXdvcmQ+dGFzayBwZXJmb3JtYW5j
ZSBhbmQgYW5hbHlzaXM8L2tleXdvcmQ+PGtleXdvcmQ+d29ya2Zsb3c8L2tleXdvcmQ+PGtleXdv
cmQ+d29ya2xvYWQ8L2tleXdvcmQ+PC9rZXl3b3Jkcz48ZGF0ZXM+PHllYXI+MjAxNjwveWVhcj48
cHViLWRhdGVzPjxkYXRlPk1hciAxPC9kYXRlPjwvcHViLWRhdGVzPjwvZGF0ZXM+PGlzYm4+MjI5
Mi05NDk1IChQcmludCkmI3hEOzIyOTItOTQ5NSAoTGlua2luZyk8L2lzYm4+PGFjY2Vzc2lvbi1u
dW0+MjcwMjU4NjI8L2FjY2Vzc2lvbi1udW0+PHVybHM+PHJlbGF0ZWQtdXJscz48dXJsPmh0dHBz
Oi8vd3d3Lm5jYmkubmxtLm5paC5nb3YvcHVibWVkLzI3MDI1ODYyPC91cmw+PC9yZWxhdGVkLXVy
bHM+PC91cmxzPjxjdXN0b20yPlBNQzQ4MTE2NjQ8L2N1c3RvbTI+PGVsZWN0cm9uaWMtcmVzb3Vy
Y2UtbnVtPjEwLjIxOTYvaHVtYW5mYWN0b3JzLjQ2NTM8L2VsZWN0cm9uaWMtcmVzb3VyY2UtbnVt
PjwvcmVjb3JkPjwvQ2l0ZT48Q2l0ZT48QXV0aG9yPkNhcnRlcjwvQXV0aG9yPjxZZWFyPjIwMTY8
L1llYXI+PFJlY051bT4zNTwvUmVjTnVtPjxyZWNvcmQ+PHJlYy1udW1iZXI+MzU8L3JlYy1udW1i
ZXI+PGZvcmVpZ24ta2V5cz48a2V5IGFwcD0iRU4iIGRiLWlkPSJmemZwdGVleDIydnNya2VhejVm
dmYyeHc1cHhycGFzNTl6cjIiIHRpbWVzdGFtcD0iMTU0MTEwMDM4NCI+MzU8L2tleT48L2ZvcmVp
Z24ta2V5cz48cmVmLXR5cGUgbmFtZT0iV2ViIFBhZ2UiPjEyPC9yZWYtdHlwZT48Y29udHJpYnV0
b3JzPjxhdXRob3JzPjxhdXRob3I+Q2FydGVyLCBKLjwvYXV0aG9yPjwvYXV0aG9ycz48L2NvbnRy
aWJ1dG9ycz48dGl0bGVzPjx0aXRsZT5Vc2VyLUNlbnRlcmVkIERlc2lnbiAmcXVvdDtHb3RjaGFz
JnF1b3Q74oCUIEdsYWQgSXQmYXBvcztzIE5vdCBKdXN0IE1lPC90aXRsZT48L3RpdGxlcz48dm9s
dW1lPjIwMTk8L3ZvbHVtZT48bnVtYmVyPkphbnVhcnkgODwvbnVtYmVyPjxkYXRlcz48eWVhcj4y
MDE2PC95ZWFyPjwvZGF0ZXM+PHVybHM+PHJlbGF0ZWQtdXJscz48dXJsPmh0dHBzOi8vd3d3LmVo
cnNjaWVuY2UuY29tLzIwMTYvMDMvMDcvdXNlci1jZW50ZXJlZC1kZXNpZ24tZ290Y2hhcy1nbGFk
LWl0cy1ub3QtanVzdC1tZS88L3VybD48L3JlbGF0ZWQtdXJscz48L3VybHM+PC9yZWNvcmQ+PC9D
aXRlPjwvRW5kTm90ZT4A
</w:fldData>
        </w:fldChar>
      </w:r>
      <w:r w:rsidR="00845D55">
        <w:rPr>
          <w:szCs w:val="24"/>
        </w:rPr>
        <w:instrText xml:space="preserve"> ADDIN EN.CITE </w:instrText>
      </w:r>
      <w:r w:rsidR="00845D55">
        <w:rPr>
          <w:szCs w:val="24"/>
        </w:rPr>
        <w:fldChar w:fldCharType="begin">
          <w:fldData xml:space="preserve">PEVuZE5vdGU+PENpdGU+PEF1dGhvcj5Nb3JpdGE8L0F1dGhvcj48WWVhcj4yMDE2PC9ZZWFyPjxS
ZWNOdW0+NjwvUmVjTnVtPjxEaXNwbGF5VGV4dD48c3R5bGUgZmFjZT0ic3VwZXJzY3JpcHQiPjIx
LDIyPC9zdHlsZT48L0Rpc3BsYXlUZXh0PjxyZWNvcmQ+PHJlYy1udW1iZXI+NjwvcmVjLW51bWJl
cj48Zm9yZWlnbi1rZXlzPjxrZXkgYXBwPSJFTiIgZGItaWQ9ImZ6ZnB0ZWV4MjJ2c3JrZWF6NWZ2
ZjJ4dzVweHJwYXM1OXpyMiIgdGltZXN0YW1wPSIxNTQwMjQ3NzI4Ij42PC9rZXk+PGtleSBhcHA9
IkVOV2ViIiBkYi1pZD0iIj4wPC9rZXk+PC9mb3JlaWduLWtleXM+PHJlZi10eXBlIG5hbWU9Ikpv
dXJuYWwgQXJ0aWNsZSI+MTc8L3JlZi10eXBlPjxjb250cmlidXRvcnM+PGF1dGhvcnM+PGF1dGhv
cj5Nb3JpdGEsIFAuIFAuPC9hdXRob3I+PGF1dGhvcj5DYWZhenpvLCBKLiBBLjwvYXV0aG9yPjwv
YXV0aG9ycz48L2NvbnRyaWJ1dG9ycz48YXV0aC1hZGRyZXNzPkhlYWx0aGNhcmUgSHVtYW4gRmFj
dG9ycywgVGVjaG5hIEluc3RpdHV0ZSwgVW5pdmVyc2l0eSBIZWFsdGggTmV0d29yaywgVG9yb250
bywgT04sIENhbmFkYS48L2F1dGgtYWRkcmVzcz48dGl0bGVzPjx0aXRsZT5DaGFsbGVuZ2VzIGFu
ZCBQYXJhZG94ZXMgb2YgSHVtYW4gRmFjdG9ycyBpbiBIZWFsdGggVGVjaG5vbG9neSBEZXNpZ248
L3RpdGxlPjxzZWNvbmRhcnktdGl0bGU+Sk1JUiBIdW0gRmFjdG9yczwvc2Vjb25kYXJ5LXRpdGxl
PjwvdGl0bGVzPjxwZXJpb2RpY2FsPjxmdWxsLXRpdGxlPkpNSVIgSHVtIEZhY3RvcnM8L2Z1bGwt
dGl0bGU+PC9wZXJpb2RpY2FsPjxwYWdlcz5lMTE8L3BhZ2VzPjx2b2x1bWU+Mzwvdm9sdW1lPjxu
dW1iZXI+MTwvbnVtYmVyPjxlZGl0aW9uPjIwMTYvMDMvMzE8L2VkaXRpb24+PGtleXdvcmRzPjxr
ZXl3b3JkPmVxdWlwbWVudCBkZXNpZ248L2tleXdvcmQ+PGtleXdvcmQ+dGFzayBwZXJmb3JtYW5j
ZSBhbmQgYW5hbHlzaXM8L2tleXdvcmQ+PGtleXdvcmQ+d29ya2Zsb3c8L2tleXdvcmQ+PGtleXdv
cmQ+d29ya2xvYWQ8L2tleXdvcmQ+PC9rZXl3b3Jkcz48ZGF0ZXM+PHllYXI+MjAxNjwveWVhcj48
cHViLWRhdGVzPjxkYXRlPk1hciAxPC9kYXRlPjwvcHViLWRhdGVzPjwvZGF0ZXM+PGlzYm4+MjI5
Mi05NDk1IChQcmludCkmI3hEOzIyOTItOTQ5NSAoTGlua2luZyk8L2lzYm4+PGFjY2Vzc2lvbi1u
dW0+MjcwMjU4NjI8L2FjY2Vzc2lvbi1udW0+PHVybHM+PHJlbGF0ZWQtdXJscz48dXJsPmh0dHBz
Oi8vd3d3Lm5jYmkubmxtLm5paC5nb3YvcHVibWVkLzI3MDI1ODYyPC91cmw+PC9yZWxhdGVkLXVy
bHM+PC91cmxzPjxjdXN0b20yPlBNQzQ4MTE2NjQ8L2N1c3RvbTI+PGVsZWN0cm9uaWMtcmVzb3Vy
Y2UtbnVtPjEwLjIxOTYvaHVtYW5mYWN0b3JzLjQ2NTM8L2VsZWN0cm9uaWMtcmVzb3VyY2UtbnVt
PjwvcmVjb3JkPjwvQ2l0ZT48Q2l0ZT48QXV0aG9yPkNhcnRlcjwvQXV0aG9yPjxZZWFyPjIwMTY8
L1llYXI+PFJlY051bT4zNTwvUmVjTnVtPjxyZWNvcmQ+PHJlYy1udW1iZXI+MzU8L3JlYy1udW1i
ZXI+PGZvcmVpZ24ta2V5cz48a2V5IGFwcD0iRU4iIGRiLWlkPSJmemZwdGVleDIydnNya2VhejVm
dmYyeHc1cHhycGFzNTl6cjIiIHRpbWVzdGFtcD0iMTU0MTEwMDM4NCI+MzU8L2tleT48L2ZvcmVp
Z24ta2V5cz48cmVmLXR5cGUgbmFtZT0iV2ViIFBhZ2UiPjEyPC9yZWYtdHlwZT48Y29udHJpYnV0
b3JzPjxhdXRob3JzPjxhdXRob3I+Q2FydGVyLCBKLjwvYXV0aG9yPjwvYXV0aG9ycz48L2NvbnRy
aWJ1dG9ycz48dGl0bGVzPjx0aXRsZT5Vc2VyLUNlbnRlcmVkIERlc2lnbiAmcXVvdDtHb3RjaGFz
JnF1b3Q74oCUIEdsYWQgSXQmYXBvcztzIE5vdCBKdXN0IE1lPC90aXRsZT48L3RpdGxlcz48dm9s
dW1lPjIwMTk8L3ZvbHVtZT48bnVtYmVyPkphbnVhcnkgODwvbnVtYmVyPjxkYXRlcz48eWVhcj4y
MDE2PC95ZWFyPjwvZGF0ZXM+PHVybHM+PHJlbGF0ZWQtdXJscz48dXJsPmh0dHBzOi8vd3d3LmVo
cnNjaWVuY2UuY29tLzIwMTYvMDMvMDcvdXNlci1jZW50ZXJlZC1kZXNpZ24tZ290Y2hhcy1nbGFk
LWl0cy1ub3QtanVzdC1tZS88L3VybD48L3JlbGF0ZWQtdXJscz48L3VybHM+PC9yZWNvcmQ+PC9D
aXRlPjwvRW5kTm90ZT4A
</w:fldData>
        </w:fldChar>
      </w:r>
      <w:r w:rsidR="00845D55">
        <w:rPr>
          <w:szCs w:val="24"/>
        </w:rPr>
        <w:instrText xml:space="preserve"> ADDIN EN.CITE.DATA </w:instrText>
      </w:r>
      <w:r w:rsidR="00845D55">
        <w:rPr>
          <w:szCs w:val="24"/>
        </w:rPr>
      </w:r>
      <w:r w:rsidR="00845D55">
        <w:rPr>
          <w:szCs w:val="24"/>
        </w:rPr>
        <w:fldChar w:fldCharType="end"/>
      </w:r>
      <w:r>
        <w:rPr>
          <w:szCs w:val="24"/>
        </w:rPr>
      </w:r>
      <w:r>
        <w:rPr>
          <w:szCs w:val="24"/>
        </w:rPr>
        <w:fldChar w:fldCharType="separate"/>
      </w:r>
      <w:r w:rsidR="00845D55" w:rsidRPr="00845D55">
        <w:rPr>
          <w:noProof/>
          <w:szCs w:val="24"/>
          <w:vertAlign w:val="superscript"/>
        </w:rPr>
        <w:t>21,22</w:t>
      </w:r>
      <w:r>
        <w:rPr>
          <w:szCs w:val="24"/>
        </w:rPr>
        <w:fldChar w:fldCharType="end"/>
      </w:r>
      <w:r w:rsidR="00791AED">
        <w:rPr>
          <w:szCs w:val="24"/>
        </w:rPr>
        <w:t xml:space="preserve"> </w:t>
      </w:r>
      <w:r w:rsidR="00791AED" w:rsidRPr="00791AED">
        <w:rPr>
          <w:szCs w:val="24"/>
        </w:rPr>
        <w:t xml:space="preserve">Because of the wide variability in clinical processes and workflows (see </w:t>
      </w:r>
      <w:r w:rsidR="00791AED">
        <w:rPr>
          <w:szCs w:val="24"/>
        </w:rPr>
        <w:t>above</w:t>
      </w:r>
      <w:r w:rsidR="00791AED" w:rsidRPr="00791AED">
        <w:rPr>
          <w:szCs w:val="24"/>
        </w:rPr>
        <w:t xml:space="preserve">), </w:t>
      </w:r>
      <w:r w:rsidR="00791AED" w:rsidRPr="00791AED">
        <w:rPr>
          <w:szCs w:val="24"/>
        </w:rPr>
        <w:lastRenderedPageBreak/>
        <w:t xml:space="preserve">such results may not reflect the needs of the wider user base. In addition, careful </w:t>
      </w:r>
      <w:r w:rsidR="00791AED" w:rsidRPr="003C6BB7">
        <w:rPr>
          <w:i/>
          <w:szCs w:val="24"/>
        </w:rPr>
        <w:t>in situ</w:t>
      </w:r>
      <w:r w:rsidR="00791AED" w:rsidRPr="00791AED">
        <w:rPr>
          <w:szCs w:val="24"/>
        </w:rPr>
        <w:t xml:space="preserve"> observation to document real workflows is often impeded by complex, time-constrained clinical environments and by privacy regulations and concerns. Testing in artificial environments and relying on</w:t>
      </w:r>
      <w:r w:rsidR="00791AED">
        <w:rPr>
          <w:szCs w:val="24"/>
        </w:rPr>
        <w:t xml:space="preserve"> surveys or</w:t>
      </w:r>
      <w:r w:rsidR="00791AED" w:rsidRPr="00791AED">
        <w:rPr>
          <w:szCs w:val="24"/>
        </w:rPr>
        <w:t xml:space="preserve"> participants’ descriptions rather than real-world observation of the work can miss important aspects of users’ interactions with a system.</w:t>
      </w:r>
      <w:r w:rsidR="00791AED">
        <w:rPr>
          <w:szCs w:val="24"/>
        </w:rPr>
        <w:t xml:space="preserve"> Th</w:t>
      </w:r>
      <w:r w:rsidR="00641A91">
        <w:rPr>
          <w:szCs w:val="24"/>
        </w:rPr>
        <w:t>is</w:t>
      </w:r>
      <w:r w:rsidR="00791AED">
        <w:rPr>
          <w:szCs w:val="24"/>
        </w:rPr>
        <w:t xml:space="preserve"> paradox</w:t>
      </w:r>
      <w:r w:rsidR="00F44E40">
        <w:rPr>
          <w:szCs w:val="24"/>
        </w:rPr>
        <w:t xml:space="preserve"> of UCD</w:t>
      </w:r>
      <w:r w:rsidR="00791AED">
        <w:rPr>
          <w:szCs w:val="24"/>
        </w:rPr>
        <w:t xml:space="preserve"> was well demonstrated by Hultman et al. who </w:t>
      </w:r>
      <w:r w:rsidR="00791AED" w:rsidRPr="00791AED">
        <w:rPr>
          <w:szCs w:val="24"/>
        </w:rPr>
        <w:t>undertook a redesign of the ambulatory navigator function of a major vendor EHR with the goal of improving usability and clinician satisfaction</w:t>
      </w:r>
      <w:r w:rsidR="00791AED">
        <w:rPr>
          <w:szCs w:val="24"/>
        </w:rPr>
        <w:t>.</w:t>
      </w:r>
      <w:r w:rsidR="00791AED">
        <w:rPr>
          <w:szCs w:val="24"/>
        </w:rPr>
        <w:fldChar w:fldCharType="begin">
          <w:fldData xml:space="preserve">PEVuZE5vdGU+PENpdGU+PEF1dGhvcj5IdWx0bWFuPC9BdXRob3I+PFllYXI+MjAxNjwvWWVhcj48
UmVjTnVtPjM2PC9SZWNOdW0+PERpc3BsYXlUZXh0PjxzdHlsZSBmYWNlPSJzdXBlcnNjcmlwdCI+
MjM8L3N0eWxlPjwvRGlzcGxheVRleHQ+PHJlY29yZD48cmVjLW51bWJlcj4zNjwvcmVjLW51bWJl
cj48Zm9yZWlnbi1rZXlzPjxrZXkgYXBwPSJFTiIgZGItaWQ9ImZ6ZnB0ZWV4MjJ2c3JrZWF6NWZ2
ZjJ4dzVweHJwYXM1OXpyMiIgdGltZXN0YW1wPSIxNTQxMTA2NTc3Ij4zNjwva2V5PjxrZXkgYXBw
PSJFTldlYiIgZGItaWQ9IiI+MDwva2V5PjwvZm9yZWlnbi1rZXlzPjxyZWYtdHlwZSBuYW1lPSJK
b3VybmFsIEFydGljbGUiPjE3PC9yZWYtdHlwZT48Y29udHJpYnV0b3JzPjxhdXRob3JzPjxhdXRo
b3I+SHVsdG1hbiwgRy48L2F1dGhvcj48YXV0aG9yPk1hcnF1YXJkLCBKLjwvYXV0aG9yPjxhdXRo
b3I+QXJzb25pYWRpcywgRS48L2F1dGhvcj48YXV0aG9yPk1pbmssIFAuPC9hdXRob3I+PGF1dGhv
cj5SaXp2aSwgUi48L2F1dGhvcj48YXV0aG9yPlJhbWVyLCBULjwvYXV0aG9yPjxhdXRob3I+S2hh
aXJhdCwgUy48L2F1dGhvcj48YXV0aG9yPkZpY2thdSwgSy48L2F1dGhvcj48YXV0aG9yPk1lbHRv
biwgRy4gQi48L2F1dGhvcj48L2F1dGhvcnM+PC9jb250cmlidXRvcnM+PGF1dGgtYWRkcmVzcz5J
bnN0aXR1dGUgZm9yIEhlYWx0aCBJbmZvcm1hdGljcywgVW5pdmVyc2l0eSBvZiBNaW5uZXNvdGEg
LCBNaW5uZWFwb2xpcywgTU4uJiN4RDtDb2xsZWdlIG9mIEVuZ2luZWVyaW5nLCBVbml2ZXJzaXR5
IG9mIE1hc3NhY2h1c2V0dHMgQW1oZXJzdCAsIEFtaGVyc3QsIE1BLiYjeEQ7SW5zdGl0dXRlIGZv
ciBIZWFsdGggSW5mb3JtYXRpY3MsIFVuaXZlcnNpdHkgb2YgTWlubmVzb3RhLCBNaW5uZWFwb2xp
cywgTU47IERlcGFydG1lbnQgb2YgU3VyZ2VyeSwgVW5pdmVyc2l0eSBvZiBNaW5uZXNvdGEsIE1p
bm5lYXBvbGlzLCBNTi4mI3hEO0RpdmlzaW9uIG9mIEFwcGxpZWQgUmVzZWFyY2gsIEFsbGluYSBI
ZWFsdGggLCBNaW5uZWFwb2xpcywgTU4uJiN4RDtEZXBhcnRtZW50IG9mIEZhbWlseSBNZWRpY2lu
ZSwgVW5pdmVyc2l0eSBvZiBNaW5uZXNvdGEgLCBNaW5uZWFwb2xpcywgTU4uJiN4RDtDYXJvbGlu
YSBIZWFsdGggSW5mb3JtYXRpY3MgUHJvZ3JhbSwgVW5pdmVyc2l0eSBvZiBOb3J0aCBDYXJvbGlu
YSAsIENoYXBlbCBIaWxsLCBOQy4mI3hEO0ZhaXJ2aWV3IEhlYWx0aCBTZXJ2aWNlcyAsIE1pbm5l
YXBvbGlzLCBNTi4mI3hEO0luc3RpdHV0ZSBmb3IgSGVhbHRoIEluZm9ybWF0aWNzLCBVbml2ZXJz
aXR5IG9mIE1pbm5lc290YSwgTWlubmVhcG9saXMsIE1OOyBEZXBhcnRtZW50IG9mIFN1cmdlcnks
IFVuaXZlcnNpdHkgb2YgTWlubmVzb3RhLCBNaW5uZWFwb2xpcywgTU47IEZhaXJ2aWV3IEhlYWx0
aCBTZXJ2aWNlcywgTWlubmVhcG9saXMsIE1OLjwvYXV0aC1hZGRyZXNzPjx0aXRsZXM+PHRpdGxl
PlVzYWJpbGl0eSBUZXN0aW5nIG9mIFR3byBBbWJ1bGF0b3J5IEVIUiBOYXZpZ2F0b3JzPC90aXRs
ZT48c2Vjb25kYXJ5LXRpdGxlPkFwcGwgQ2xpbiBJbmZvcm08L3NlY29uZGFyeS10aXRsZT48L3Rp
dGxlcz48cGVyaW9kaWNhbD48ZnVsbC10aXRsZT5BcHBsIENsaW4gSW5mb3JtPC9mdWxsLXRpdGxl
PjwvcGVyaW9kaWNhbD48cGFnZXM+NTAyLTE1PC9wYWdlcz48dm9sdW1lPjc8L3ZvbHVtZT48bnVt
YmVyPjI8L251bWJlcj48ZWRpdGlvbj4yMDE2LzA3LzIxPC9lZGl0aW9uPjxrZXl3b3Jkcz48a2V5
d29yZD5BbWJ1bGF0b3J5IENhcmUvKm1ldGhvZHM8L2tleXdvcmQ+PGtleXdvcmQ+RWxlY3Ryb25p
YyBIZWFsdGggUmVjb3Jkcy8qdXRpbGl6YXRpb248L2tleXdvcmQ+PGtleXdvcmQ+SHVtYW5zPC9r
ZXl3b3JkPjxrZXl3b3JkPk1lYW5pbmdmdWwgVXNlPC9rZXl3b3JkPjxrZXl3b3JkPlVzZXItQ29t
cHV0ZXIgSW50ZXJmYWNlPC9rZXl3b3JkPjxrZXl3b3JkPipFbGVjdHJvbmljIGhlYWx0aCByZWNv
cmQ8L2tleXdvcmQ+PGtleXdvcmQ+Km1lYW5pbmdmdWwgdXNlPC9rZXl3b3JkPjxrZXl3b3JkPip1
c2FiaWxpdHk8L2tleXdvcmQ+PC9rZXl3b3Jkcz48ZGF0ZXM+PHllYXI+MjAxNjwveWVhcj48L2Rh
dGVzPjxpc2JuPjE4NjktMDMyNyAoRWxlY3Ryb25pYykmI3hEOzE4NjktMDMyNyAoTGlua2luZyk8
L2lzYm4+PGFjY2Vzc2lvbi1udW0+Mjc0MzcwNTc8L2FjY2Vzc2lvbi1udW0+PHVybHM+PHJlbGF0
ZWQtdXJscz48dXJsPmh0dHBzOi8vd3d3Lm5jYmkubmxtLm5paC5nb3YvcHVibWVkLzI3NDM3MDU3
PC91cmw+PC9yZWxhdGVkLXVybHM+PC91cmxzPjxjdXN0b20yPlBNQzQ5NDE4NTY8L2N1c3RvbTI+
PGVsZWN0cm9uaWMtcmVzb3VyY2UtbnVtPjEwLjQzMzgvQUNJLTIwMTUtMTAtUkEtMDEyOTwvZWxl
Y3Ryb25pYy1yZXNvdXJjZS1udW0+PC9yZWNvcmQ+PC9DaXRlPjwvRW5kTm90ZT4A
</w:fldData>
        </w:fldChar>
      </w:r>
      <w:r w:rsidR="00845D55">
        <w:rPr>
          <w:szCs w:val="24"/>
        </w:rPr>
        <w:instrText xml:space="preserve"> ADDIN EN.CITE </w:instrText>
      </w:r>
      <w:r w:rsidR="00845D55">
        <w:rPr>
          <w:szCs w:val="24"/>
        </w:rPr>
        <w:fldChar w:fldCharType="begin">
          <w:fldData xml:space="preserve">PEVuZE5vdGU+PENpdGU+PEF1dGhvcj5IdWx0bWFuPC9BdXRob3I+PFllYXI+MjAxNjwvWWVhcj48
UmVjTnVtPjM2PC9SZWNOdW0+PERpc3BsYXlUZXh0PjxzdHlsZSBmYWNlPSJzdXBlcnNjcmlwdCI+
MjM8L3N0eWxlPjwvRGlzcGxheVRleHQ+PHJlY29yZD48cmVjLW51bWJlcj4zNjwvcmVjLW51bWJl
cj48Zm9yZWlnbi1rZXlzPjxrZXkgYXBwPSJFTiIgZGItaWQ9ImZ6ZnB0ZWV4MjJ2c3JrZWF6NWZ2
ZjJ4dzVweHJwYXM1OXpyMiIgdGltZXN0YW1wPSIxNTQxMTA2NTc3Ij4zNjwva2V5PjxrZXkgYXBw
PSJFTldlYiIgZGItaWQ9IiI+MDwva2V5PjwvZm9yZWlnbi1rZXlzPjxyZWYtdHlwZSBuYW1lPSJK
b3VybmFsIEFydGljbGUiPjE3PC9yZWYtdHlwZT48Y29udHJpYnV0b3JzPjxhdXRob3JzPjxhdXRo
b3I+SHVsdG1hbiwgRy48L2F1dGhvcj48YXV0aG9yPk1hcnF1YXJkLCBKLjwvYXV0aG9yPjxhdXRo
b3I+QXJzb25pYWRpcywgRS48L2F1dGhvcj48YXV0aG9yPk1pbmssIFAuPC9hdXRob3I+PGF1dGhv
cj5SaXp2aSwgUi48L2F1dGhvcj48YXV0aG9yPlJhbWVyLCBULjwvYXV0aG9yPjxhdXRob3I+S2hh
aXJhdCwgUy48L2F1dGhvcj48YXV0aG9yPkZpY2thdSwgSy48L2F1dGhvcj48YXV0aG9yPk1lbHRv
biwgRy4gQi48L2F1dGhvcj48L2F1dGhvcnM+PC9jb250cmlidXRvcnM+PGF1dGgtYWRkcmVzcz5J
bnN0aXR1dGUgZm9yIEhlYWx0aCBJbmZvcm1hdGljcywgVW5pdmVyc2l0eSBvZiBNaW5uZXNvdGEg
LCBNaW5uZWFwb2xpcywgTU4uJiN4RDtDb2xsZWdlIG9mIEVuZ2luZWVyaW5nLCBVbml2ZXJzaXR5
IG9mIE1hc3NhY2h1c2V0dHMgQW1oZXJzdCAsIEFtaGVyc3QsIE1BLiYjeEQ7SW5zdGl0dXRlIGZv
ciBIZWFsdGggSW5mb3JtYXRpY3MsIFVuaXZlcnNpdHkgb2YgTWlubmVzb3RhLCBNaW5uZWFwb2xp
cywgTU47IERlcGFydG1lbnQgb2YgU3VyZ2VyeSwgVW5pdmVyc2l0eSBvZiBNaW5uZXNvdGEsIE1p
bm5lYXBvbGlzLCBNTi4mI3hEO0RpdmlzaW9uIG9mIEFwcGxpZWQgUmVzZWFyY2gsIEFsbGluYSBI
ZWFsdGggLCBNaW5uZWFwb2xpcywgTU4uJiN4RDtEZXBhcnRtZW50IG9mIEZhbWlseSBNZWRpY2lu
ZSwgVW5pdmVyc2l0eSBvZiBNaW5uZXNvdGEgLCBNaW5uZWFwb2xpcywgTU4uJiN4RDtDYXJvbGlu
YSBIZWFsdGggSW5mb3JtYXRpY3MgUHJvZ3JhbSwgVW5pdmVyc2l0eSBvZiBOb3J0aCBDYXJvbGlu
YSAsIENoYXBlbCBIaWxsLCBOQy4mI3hEO0ZhaXJ2aWV3IEhlYWx0aCBTZXJ2aWNlcyAsIE1pbm5l
YXBvbGlzLCBNTi4mI3hEO0luc3RpdHV0ZSBmb3IgSGVhbHRoIEluZm9ybWF0aWNzLCBVbml2ZXJz
aXR5IG9mIE1pbm5lc290YSwgTWlubmVhcG9saXMsIE1OOyBEZXBhcnRtZW50IG9mIFN1cmdlcnks
IFVuaXZlcnNpdHkgb2YgTWlubmVzb3RhLCBNaW5uZWFwb2xpcywgTU47IEZhaXJ2aWV3IEhlYWx0
aCBTZXJ2aWNlcywgTWlubmVhcG9saXMsIE1OLjwvYXV0aC1hZGRyZXNzPjx0aXRsZXM+PHRpdGxl
PlVzYWJpbGl0eSBUZXN0aW5nIG9mIFR3byBBbWJ1bGF0b3J5IEVIUiBOYXZpZ2F0b3JzPC90aXRs
ZT48c2Vjb25kYXJ5LXRpdGxlPkFwcGwgQ2xpbiBJbmZvcm08L3NlY29uZGFyeS10aXRsZT48L3Rp
dGxlcz48cGVyaW9kaWNhbD48ZnVsbC10aXRsZT5BcHBsIENsaW4gSW5mb3JtPC9mdWxsLXRpdGxl
PjwvcGVyaW9kaWNhbD48cGFnZXM+NTAyLTE1PC9wYWdlcz48dm9sdW1lPjc8L3ZvbHVtZT48bnVt
YmVyPjI8L251bWJlcj48ZWRpdGlvbj4yMDE2LzA3LzIxPC9lZGl0aW9uPjxrZXl3b3Jkcz48a2V5
d29yZD5BbWJ1bGF0b3J5IENhcmUvKm1ldGhvZHM8L2tleXdvcmQ+PGtleXdvcmQ+RWxlY3Ryb25p
YyBIZWFsdGggUmVjb3Jkcy8qdXRpbGl6YXRpb248L2tleXdvcmQ+PGtleXdvcmQ+SHVtYW5zPC9r
ZXl3b3JkPjxrZXl3b3JkPk1lYW5pbmdmdWwgVXNlPC9rZXl3b3JkPjxrZXl3b3JkPlVzZXItQ29t
cHV0ZXIgSW50ZXJmYWNlPC9rZXl3b3JkPjxrZXl3b3JkPipFbGVjdHJvbmljIGhlYWx0aCByZWNv
cmQ8L2tleXdvcmQ+PGtleXdvcmQ+Km1lYW5pbmdmdWwgdXNlPC9rZXl3b3JkPjxrZXl3b3JkPip1
c2FiaWxpdHk8L2tleXdvcmQ+PC9rZXl3b3Jkcz48ZGF0ZXM+PHllYXI+MjAxNjwveWVhcj48L2Rh
dGVzPjxpc2JuPjE4NjktMDMyNyAoRWxlY3Ryb25pYykmI3hEOzE4NjktMDMyNyAoTGlua2luZyk8
L2lzYm4+PGFjY2Vzc2lvbi1udW0+Mjc0MzcwNTc8L2FjY2Vzc2lvbi1udW0+PHVybHM+PHJlbGF0
ZWQtdXJscz48dXJsPmh0dHBzOi8vd3d3Lm5jYmkubmxtLm5paC5nb3YvcHVibWVkLzI3NDM3MDU3
PC91cmw+PC9yZWxhdGVkLXVybHM+PC91cmxzPjxjdXN0b20yPlBNQzQ5NDE4NTY8L2N1c3RvbTI+
PGVsZWN0cm9uaWMtcmVzb3VyY2UtbnVtPjEwLjQzMzgvQUNJLTIwMTUtMTAtUkEtMDEyOTwvZWxl
Y3Ryb25pYy1yZXNvdXJjZS1udW0+PC9yZWNvcmQ+PC9DaXRlPjwvRW5kTm90ZT4A
</w:fldData>
        </w:fldChar>
      </w:r>
      <w:r w:rsidR="00845D55">
        <w:rPr>
          <w:szCs w:val="24"/>
        </w:rPr>
        <w:instrText xml:space="preserve"> ADDIN EN.CITE.DATA </w:instrText>
      </w:r>
      <w:r w:rsidR="00845D55">
        <w:rPr>
          <w:szCs w:val="24"/>
        </w:rPr>
      </w:r>
      <w:r w:rsidR="00845D55">
        <w:rPr>
          <w:szCs w:val="24"/>
        </w:rPr>
        <w:fldChar w:fldCharType="end"/>
      </w:r>
      <w:r w:rsidR="00791AED">
        <w:rPr>
          <w:szCs w:val="24"/>
        </w:rPr>
      </w:r>
      <w:r w:rsidR="00791AED">
        <w:rPr>
          <w:szCs w:val="24"/>
        </w:rPr>
        <w:fldChar w:fldCharType="separate"/>
      </w:r>
      <w:r w:rsidR="00845D55" w:rsidRPr="00845D55">
        <w:rPr>
          <w:noProof/>
          <w:szCs w:val="24"/>
          <w:vertAlign w:val="superscript"/>
        </w:rPr>
        <w:t>23</w:t>
      </w:r>
      <w:r w:rsidR="00791AED">
        <w:rPr>
          <w:szCs w:val="24"/>
        </w:rPr>
        <w:fldChar w:fldCharType="end"/>
      </w:r>
      <w:r w:rsidR="00791AED">
        <w:rPr>
          <w:szCs w:val="24"/>
        </w:rPr>
        <w:t xml:space="preserve"> Even though the</w:t>
      </w:r>
      <w:r w:rsidR="00303BDE">
        <w:rPr>
          <w:szCs w:val="24"/>
        </w:rPr>
        <w:t xml:space="preserve"> well-designed</w:t>
      </w:r>
      <w:r w:rsidR="00791AED">
        <w:rPr>
          <w:szCs w:val="24"/>
        </w:rPr>
        <w:t xml:space="preserve"> project incorporated every known UCD best practice, the results showed no usability improvement at all.</w:t>
      </w:r>
      <w:r w:rsidR="00303BDE">
        <w:rPr>
          <w:szCs w:val="24"/>
        </w:rPr>
        <w:t xml:space="preserve"> The perceived workload and overall satisfaction were the same for both designs, and navigation patterns in either design were highly variable across participants, as were participants’ choices of which system they would prefer to use.</w:t>
      </w:r>
    </w:p>
    <w:p w14:paraId="1B24DA04" w14:textId="6FCC8FDC" w:rsidR="005D7E1A" w:rsidRDefault="005D7E1A" w:rsidP="0060081B">
      <w:pPr>
        <w:rPr>
          <w:szCs w:val="24"/>
        </w:rPr>
      </w:pPr>
    </w:p>
    <w:p w14:paraId="1DAEA3EE" w14:textId="77777777" w:rsidR="00D0028A" w:rsidRPr="000C41D7" w:rsidRDefault="005D7E1A" w:rsidP="005D7E1A">
      <w:pPr>
        <w:rPr>
          <w:szCs w:val="24"/>
        </w:rPr>
      </w:pPr>
      <w:r w:rsidRPr="000C41D7">
        <w:rPr>
          <w:szCs w:val="24"/>
        </w:rPr>
        <w:t xml:space="preserve">3.3 </w:t>
      </w:r>
      <w:r w:rsidRPr="000C41D7">
        <w:rPr>
          <w:szCs w:val="24"/>
          <w:u w:val="single"/>
        </w:rPr>
        <w:t>Paradox 2</w:t>
      </w:r>
      <w:r w:rsidRPr="000C41D7">
        <w:rPr>
          <w:rFonts w:ascii="Calibri" w:hAnsi="Calibri" w:cs="Calibri"/>
          <w:szCs w:val="24"/>
          <w:u w:val="single"/>
        </w:rPr>
        <w:t>—</w:t>
      </w:r>
      <w:r w:rsidRPr="000C41D7">
        <w:rPr>
          <w:szCs w:val="24"/>
          <w:u w:val="single"/>
        </w:rPr>
        <w:t>Patient Variability</w:t>
      </w:r>
      <w:r w:rsidRPr="000C41D7">
        <w:rPr>
          <w:szCs w:val="24"/>
        </w:rPr>
        <w:t>:</w:t>
      </w:r>
    </w:p>
    <w:p w14:paraId="05000F35" w14:textId="77777777" w:rsidR="000C41D7" w:rsidRPr="000C41D7" w:rsidRDefault="005D7E1A" w:rsidP="005D7E1A">
      <w:pPr>
        <w:rPr>
          <w:szCs w:val="24"/>
        </w:rPr>
      </w:pPr>
      <w:r w:rsidRPr="000C41D7">
        <w:rPr>
          <w:szCs w:val="24"/>
        </w:rPr>
        <w:t xml:space="preserve">At a fundamental level, it is </w:t>
      </w:r>
      <w:r w:rsidR="000C41D7" w:rsidRPr="000C41D7">
        <w:rPr>
          <w:szCs w:val="24"/>
        </w:rPr>
        <w:t xml:space="preserve">expected </w:t>
      </w:r>
      <w:r w:rsidRPr="000C41D7">
        <w:rPr>
          <w:szCs w:val="24"/>
        </w:rPr>
        <w:t xml:space="preserve">that clinician workflows </w:t>
      </w:r>
      <w:r w:rsidR="000C41D7" w:rsidRPr="000C41D7">
        <w:rPr>
          <w:szCs w:val="24"/>
        </w:rPr>
        <w:t>will be</w:t>
      </w:r>
      <w:r w:rsidRPr="000C41D7">
        <w:rPr>
          <w:szCs w:val="24"/>
        </w:rPr>
        <w:t xml:space="preserve"> variable because patients have remarkably individual disease histories that require highly personalized care. For example, one study of Medicare beneficiaries with multiple chronic conditions found over 2 million combinations of 70 disease categories in 32 million Medicare beneficiaries.</w:t>
      </w:r>
      <w:r w:rsidR="000D2A7E" w:rsidRPr="000C41D7">
        <w:rPr>
          <w:szCs w:val="24"/>
        </w:rPr>
        <w:fldChar w:fldCharType="begin">
          <w:fldData xml:space="preserve">PEVuZE5vdGU+PENpdGU+PEF1dGhvcj5Tb3JhY2U8L0F1dGhvcj48WWVhcj4yMDExPC9ZZWFyPjxS
ZWNOdW0+NzM8L1JlY051bT48RGlzcGxheVRleHQ+PHN0eWxlIGZhY2U9InN1cGVyc2NyaXB0Ij4y
NCwyNTwvc3R5bGU+PC9EaXNwbGF5VGV4dD48cmVjb3JkPjxyZWMtbnVtYmVyPjczPC9yZWMtbnVt
YmVyPjxmb3JlaWduLWtleXM+PGtleSBhcHA9IkVOIiBkYi1pZD0iZnpmcHRlZXgyMnZzcmtlYXo1
ZnZmMnh3NXB4cnBhczU5enIyIiB0aW1lc3RhbXA9IjE1NDc2NTU3OTUiPjczPC9rZXk+PGtleSBh
cHA9IkVOV2ViIiBkYi1pZD0iIj4wPC9rZXk+PC9mb3JlaWduLWtleXM+PHJlZi10eXBlIG5hbWU9
IkpvdXJuYWwgQXJ0aWNsZSI+MTc8L3JlZi10eXBlPjxjb250cmlidXRvcnM+PGF1dGhvcnM+PGF1
dGhvcj5Tb3JhY2UsIEouPC9hdXRob3I+PGF1dGhvcj5Xb25nLCBILiBILjwvYXV0aG9yPjxhdXRo
b3I+V29ycmFsbCwgQy48L2F1dGhvcj48YXV0aG9yPktlbG1hbiwgSi48L2F1dGhvcj48YXV0aG9y
PlNhbmVpbmVqYWQsIFMuPC9hdXRob3I+PGF1dGhvcj5NYUN1cmR5LCBULjwvYXV0aG9yPjwvYXV0
aG9ycz48L2NvbnRyaWJ1dG9ycz48YXV0aC1hZGRyZXNzPkFzc2lzdGFudCBTZWNyZXRhcnkgZm9y
IFBsYW5uaW5nIGFuZCBFdmFsdWF0aW9uLCBPZmZpY2Ugb2YgU2NpZW5jZSBhbmQgRGF0YSBQb2xp
Y3ksIFdhc2hpbmd0b24sIERpc3RyaWN0IG9mIENvbHVtYmlhIDIwMjAxLCBVU0EuIGphbWVzLnNv
cmFjZUBoaHMuZ292PC9hdXRoLWFkZHJlc3M+PHRpdGxlcz48dGl0bGU+VGhlIGNvbXBsZXhpdHkg
b2YgZGlzZWFzZSBjb21iaW5hdGlvbnMgaW4gdGhlIE1lZGljYXJlIHBvcHVsYXRpb248L3RpdGxl
PjxzZWNvbmRhcnktdGl0bGU+UG9wdWwgSGVhbHRoIE1hbmFnPC9zZWNvbmRhcnktdGl0bGU+PC90
aXRsZXM+PHBlcmlvZGljYWw+PGZ1bGwtdGl0bGU+UG9wdWwgSGVhbHRoIE1hbmFnPC9mdWxsLXRp
dGxlPjwvcGVyaW9kaWNhbD48cGFnZXM+MTYxLTY8L3BhZ2VzPjx2b2x1bWU+MTQ8L3ZvbHVtZT48
bnVtYmVyPjQ8L251bWJlcj48ZWRpdGlvbj4yMDExLzAxLzE5PC9lZGl0aW9uPjxrZXl3b3Jkcz48
a2V5d29yZD5BZ2VkPC9rZXl3b3JkPjxrZXl3b3JkPipDb21vcmJpZGl0eTwva2V5d29yZD48a2V5
d29yZD5EYXRhYmFzZXMsIEZhY3R1YWw8L2tleXdvcmQ+PGtleXdvcmQ+SGVhbHRoIEV4cGVuZGl0
dXJlcy8qdHJlbmRzPC9rZXl3b3JkPjxrZXl3b3JkPkh1bWFuczwva2V5d29yZD48a2V5d29yZD5J
bnRlcm5hdGlvbmFsIENsYXNzaWZpY2F0aW9uIG9mIERpc2Vhc2VzPC9rZXl3b3JkPjxrZXl3b3Jk
Pk1lZGljYXJlLyplY29ub21pY3M8L2tleXdvcmQ+PGtleXdvcmQ+VW5pdGVkIFN0YXRlczwva2V5
d29yZD48L2tleXdvcmRzPjxkYXRlcz48eWVhcj4yMDExPC95ZWFyPjxwdWItZGF0ZXM+PGRhdGU+
QXVnPC9kYXRlPjwvcHViLWRhdGVzPjwvZGF0ZXM+PGlzYm4+MTk0Mi03OTA1IChFbGVjdHJvbmlj
KSYjeEQ7MTk0Mi03ODkxIChMaW5raW5nKTwvaXNibj48YWNjZXNzaW9uLW51bT4yMTI0MTE4NDwv
YWNjZXNzaW9uLW51bT48dXJscz48cmVsYXRlZC11cmxzPjx1cmw+aHR0cHM6Ly93d3cubmNiaS5u
bG0ubmloLmdvdi9wdWJtZWQvMjEyNDExODQ8L3VybD48L3JlbGF0ZWQtdXJscz48L3VybHM+PGVs
ZWN0cm9uaWMtcmVzb3VyY2UtbnVtPjEwLjEwODkvcG9wLjIwMTAuMDA0NDwvZWxlY3Ryb25pYy1y
ZXNvdXJjZS1udW0+PC9yZWNvcmQ+PC9DaXRlPjxDaXRlPjxBdXRob3I+UmV6YWVlZTwvQXV0aG9y
PjxZZWFyPjIwMTM8L1llYXI+PFJlY051bT43NDwvUmVjTnVtPjxyZWNvcmQ+PHJlYy1udW1iZXI+
NzQ8L3JlYy1udW1iZXI+PGZvcmVpZ24ta2V5cz48a2V5IGFwcD0iRU4iIGRiLWlkPSJmemZwdGVl
eDIydnNya2VhejVmdmYyeHc1cHhycGFzNTl6cjIiIHRpbWVzdGFtcD0iMTU0NzY1NjIyNyI+NzQ8
L2tleT48L2ZvcmVpZ24ta2V5cz48cmVmLXR5cGUgbmFtZT0iV2ViIFBhZ2UiPjEyPC9yZWYtdHlw
ZT48Y29udHJpYnV0b3JzPjxhdXRob3JzPjxhdXRob3I+UmV6YWVlZSwgTS4gRS48L2F1dGhvcj48
YXV0aG9yPkxlUm95LCBMLjwvYXV0aG9yPjxhdXRob3I+V2hpdGUsIEEuPC9hdXRob3I+PGF1dGhv
cj5PcHBlbmhlaW0sIEUuPC9hdXRob3I+PGF1dGhvcj5DYXJsc29uLCBLLjwvYXV0aG9yPjxhdXRo
b3I+V2Fzc2VybWFuLCBNLjwvYXV0aG9yPjwvYXV0aG9ycz48L2NvbnRyaWJ1dG9ycz48dGl0bGVz
Pjx0aXRsZT5VbmRlcnN0YW5kaW5nIHRoZSBIaWdoIFByZXZhbGVuY2Ugb2YgTG93LVByZXZhbGVu
Y2UgQ2hyb25pYyBEaXNlYXNlIENvbWJpbmF0aW9uczogRGF0YWJhc2VzIGFuZCBNZXRob2RzIGZv
ciBSZXNlYXJjaDwvdGl0bGU+PC90aXRsZXM+PHZvbHVtZT4yMDE5PC92b2x1bWU+PG51bWJlcj5K
YW51YXJ5IDE1PC9udW1iZXI+PGRhdGVzPjx5ZWFyPjIwMTM8L3llYXI+PC9kYXRlcz48dXJscz48
cmVsYXRlZC11cmxzPjx1cmw+aHR0cHM6Ly9hc3BlLmhocy5nb3YvcGRmLXJlcG9ydC91bmRlcnN0
YW5kaW5nLWhpZ2gtcHJldmFsZW5jZS1sb3ctcHJldmFsZW5jZS1jaHJvbmljLWRpc2Vhc2UtY29t
YmluYXRpb25zLWRhdGFiYXNlcy1hbmQtbWV0aG9kcy1yZXNlYXJjaDwvdXJsPjwvcmVsYXRlZC11
cmxzPjwvdXJscz48L3JlY29yZD48L0NpdGU+PC9FbmROb3RlPgB=
</w:fldData>
        </w:fldChar>
      </w:r>
      <w:r w:rsidR="00845D55" w:rsidRPr="000C41D7">
        <w:rPr>
          <w:szCs w:val="24"/>
        </w:rPr>
        <w:instrText xml:space="preserve"> ADDIN EN.CITE </w:instrText>
      </w:r>
      <w:r w:rsidR="00845D55" w:rsidRPr="000C41D7">
        <w:rPr>
          <w:szCs w:val="24"/>
        </w:rPr>
        <w:fldChar w:fldCharType="begin">
          <w:fldData xml:space="preserve">PEVuZE5vdGU+PENpdGU+PEF1dGhvcj5Tb3JhY2U8L0F1dGhvcj48WWVhcj4yMDExPC9ZZWFyPjxS
ZWNOdW0+NzM8L1JlY051bT48RGlzcGxheVRleHQ+PHN0eWxlIGZhY2U9InN1cGVyc2NyaXB0Ij4y
NCwyNTwvc3R5bGU+PC9EaXNwbGF5VGV4dD48cmVjb3JkPjxyZWMtbnVtYmVyPjczPC9yZWMtbnVt
YmVyPjxmb3JlaWduLWtleXM+PGtleSBhcHA9IkVOIiBkYi1pZD0iZnpmcHRlZXgyMnZzcmtlYXo1
ZnZmMnh3NXB4cnBhczU5enIyIiB0aW1lc3RhbXA9IjE1NDc2NTU3OTUiPjczPC9rZXk+PGtleSBh
cHA9IkVOV2ViIiBkYi1pZD0iIj4wPC9rZXk+PC9mb3JlaWduLWtleXM+PHJlZi10eXBlIG5hbWU9
IkpvdXJuYWwgQXJ0aWNsZSI+MTc8L3JlZi10eXBlPjxjb250cmlidXRvcnM+PGF1dGhvcnM+PGF1
dGhvcj5Tb3JhY2UsIEouPC9hdXRob3I+PGF1dGhvcj5Xb25nLCBILiBILjwvYXV0aG9yPjxhdXRo
b3I+V29ycmFsbCwgQy48L2F1dGhvcj48YXV0aG9yPktlbG1hbiwgSi48L2F1dGhvcj48YXV0aG9y
PlNhbmVpbmVqYWQsIFMuPC9hdXRob3I+PGF1dGhvcj5NYUN1cmR5LCBULjwvYXV0aG9yPjwvYXV0
aG9ycz48L2NvbnRyaWJ1dG9ycz48YXV0aC1hZGRyZXNzPkFzc2lzdGFudCBTZWNyZXRhcnkgZm9y
IFBsYW5uaW5nIGFuZCBFdmFsdWF0aW9uLCBPZmZpY2Ugb2YgU2NpZW5jZSBhbmQgRGF0YSBQb2xp
Y3ksIFdhc2hpbmd0b24sIERpc3RyaWN0IG9mIENvbHVtYmlhIDIwMjAxLCBVU0EuIGphbWVzLnNv
cmFjZUBoaHMuZ292PC9hdXRoLWFkZHJlc3M+PHRpdGxlcz48dGl0bGU+VGhlIGNvbXBsZXhpdHkg
b2YgZGlzZWFzZSBjb21iaW5hdGlvbnMgaW4gdGhlIE1lZGljYXJlIHBvcHVsYXRpb248L3RpdGxl
PjxzZWNvbmRhcnktdGl0bGU+UG9wdWwgSGVhbHRoIE1hbmFnPC9zZWNvbmRhcnktdGl0bGU+PC90
aXRsZXM+PHBlcmlvZGljYWw+PGZ1bGwtdGl0bGU+UG9wdWwgSGVhbHRoIE1hbmFnPC9mdWxsLXRp
dGxlPjwvcGVyaW9kaWNhbD48cGFnZXM+MTYxLTY8L3BhZ2VzPjx2b2x1bWU+MTQ8L3ZvbHVtZT48
bnVtYmVyPjQ8L251bWJlcj48ZWRpdGlvbj4yMDExLzAxLzE5PC9lZGl0aW9uPjxrZXl3b3Jkcz48
a2V5d29yZD5BZ2VkPC9rZXl3b3JkPjxrZXl3b3JkPipDb21vcmJpZGl0eTwva2V5d29yZD48a2V5
d29yZD5EYXRhYmFzZXMsIEZhY3R1YWw8L2tleXdvcmQ+PGtleXdvcmQ+SGVhbHRoIEV4cGVuZGl0
dXJlcy8qdHJlbmRzPC9rZXl3b3JkPjxrZXl3b3JkPkh1bWFuczwva2V5d29yZD48a2V5d29yZD5J
bnRlcm5hdGlvbmFsIENsYXNzaWZpY2F0aW9uIG9mIERpc2Vhc2VzPC9rZXl3b3JkPjxrZXl3b3Jk
Pk1lZGljYXJlLyplY29ub21pY3M8L2tleXdvcmQ+PGtleXdvcmQ+VW5pdGVkIFN0YXRlczwva2V5
d29yZD48L2tleXdvcmRzPjxkYXRlcz48eWVhcj4yMDExPC95ZWFyPjxwdWItZGF0ZXM+PGRhdGU+
QXVnPC9kYXRlPjwvcHViLWRhdGVzPjwvZGF0ZXM+PGlzYm4+MTk0Mi03OTA1IChFbGVjdHJvbmlj
KSYjeEQ7MTk0Mi03ODkxIChMaW5raW5nKTwvaXNibj48YWNjZXNzaW9uLW51bT4yMTI0MTE4NDwv
YWNjZXNzaW9uLW51bT48dXJscz48cmVsYXRlZC11cmxzPjx1cmw+aHR0cHM6Ly93d3cubmNiaS5u
bG0ubmloLmdvdi9wdWJtZWQvMjEyNDExODQ8L3VybD48L3JlbGF0ZWQtdXJscz48L3VybHM+PGVs
ZWN0cm9uaWMtcmVzb3VyY2UtbnVtPjEwLjEwODkvcG9wLjIwMTAuMDA0NDwvZWxlY3Ryb25pYy1y
ZXNvdXJjZS1udW0+PC9yZWNvcmQ+PC9DaXRlPjxDaXRlPjxBdXRob3I+UmV6YWVlZTwvQXV0aG9y
PjxZZWFyPjIwMTM8L1llYXI+PFJlY051bT43NDwvUmVjTnVtPjxyZWNvcmQ+PHJlYy1udW1iZXI+
NzQ8L3JlYy1udW1iZXI+PGZvcmVpZ24ta2V5cz48a2V5IGFwcD0iRU4iIGRiLWlkPSJmemZwdGVl
eDIydnNya2VhejVmdmYyeHc1cHhycGFzNTl6cjIiIHRpbWVzdGFtcD0iMTU0NzY1NjIyNyI+NzQ8
L2tleT48L2ZvcmVpZ24ta2V5cz48cmVmLXR5cGUgbmFtZT0iV2ViIFBhZ2UiPjEyPC9yZWYtdHlw
ZT48Y29udHJpYnV0b3JzPjxhdXRob3JzPjxhdXRob3I+UmV6YWVlZSwgTS4gRS48L2F1dGhvcj48
YXV0aG9yPkxlUm95LCBMLjwvYXV0aG9yPjxhdXRob3I+V2hpdGUsIEEuPC9hdXRob3I+PGF1dGhv
cj5PcHBlbmhlaW0sIEUuPC9hdXRob3I+PGF1dGhvcj5DYXJsc29uLCBLLjwvYXV0aG9yPjxhdXRo
b3I+V2Fzc2VybWFuLCBNLjwvYXV0aG9yPjwvYXV0aG9ycz48L2NvbnRyaWJ1dG9ycz48dGl0bGVz
Pjx0aXRsZT5VbmRlcnN0YW5kaW5nIHRoZSBIaWdoIFByZXZhbGVuY2Ugb2YgTG93LVByZXZhbGVu
Y2UgQ2hyb25pYyBEaXNlYXNlIENvbWJpbmF0aW9uczogRGF0YWJhc2VzIGFuZCBNZXRob2RzIGZv
ciBSZXNlYXJjaDwvdGl0bGU+PC90aXRsZXM+PHZvbHVtZT4yMDE5PC92b2x1bWU+PG51bWJlcj5K
YW51YXJ5IDE1PC9udW1iZXI+PGRhdGVzPjx5ZWFyPjIwMTM8L3llYXI+PC9kYXRlcz48dXJscz48
cmVsYXRlZC11cmxzPjx1cmw+aHR0cHM6Ly9hc3BlLmhocy5nb3YvcGRmLXJlcG9ydC91bmRlcnN0
YW5kaW5nLWhpZ2gtcHJldmFsZW5jZS1sb3ctcHJldmFsZW5jZS1jaHJvbmljLWRpc2Vhc2UtY29t
YmluYXRpb25zLWRhdGFiYXNlcy1hbmQtbWV0aG9kcy1yZXNlYXJjaDwvdXJsPjwvcmVsYXRlZC11
cmxzPjwvdXJscz48L3JlY29yZD48L0NpdGU+PC9FbmROb3RlPgB=
</w:fldData>
        </w:fldChar>
      </w:r>
      <w:r w:rsidR="00845D55" w:rsidRPr="000C41D7">
        <w:rPr>
          <w:szCs w:val="24"/>
        </w:rPr>
        <w:instrText xml:space="preserve"> ADDIN EN.CITE.DATA </w:instrText>
      </w:r>
      <w:r w:rsidR="00845D55" w:rsidRPr="000C41D7">
        <w:rPr>
          <w:szCs w:val="24"/>
        </w:rPr>
      </w:r>
      <w:r w:rsidR="00845D55" w:rsidRPr="000C41D7">
        <w:rPr>
          <w:szCs w:val="24"/>
        </w:rPr>
        <w:fldChar w:fldCharType="end"/>
      </w:r>
      <w:r w:rsidR="000D2A7E" w:rsidRPr="000C41D7">
        <w:rPr>
          <w:szCs w:val="24"/>
        </w:rPr>
      </w:r>
      <w:r w:rsidR="000D2A7E" w:rsidRPr="000C41D7">
        <w:rPr>
          <w:szCs w:val="24"/>
        </w:rPr>
        <w:fldChar w:fldCharType="separate"/>
      </w:r>
      <w:r w:rsidR="00845D55" w:rsidRPr="000C41D7">
        <w:rPr>
          <w:noProof/>
          <w:szCs w:val="24"/>
          <w:vertAlign w:val="superscript"/>
        </w:rPr>
        <w:t>24,25</w:t>
      </w:r>
      <w:r w:rsidR="000D2A7E" w:rsidRPr="000C41D7">
        <w:rPr>
          <w:szCs w:val="24"/>
        </w:rPr>
        <w:fldChar w:fldCharType="end"/>
      </w:r>
      <w:r w:rsidRPr="000C41D7">
        <w:rPr>
          <w:szCs w:val="24"/>
        </w:rPr>
        <w:t xml:space="preserve"> The number of comorbidity combinations would be even higher if calculated at the level of individual ICD codes.</w:t>
      </w:r>
    </w:p>
    <w:p w14:paraId="2AE89510" w14:textId="77777777" w:rsidR="000C41D7" w:rsidRPr="000C41D7" w:rsidRDefault="000C41D7" w:rsidP="005D7E1A">
      <w:pPr>
        <w:rPr>
          <w:szCs w:val="24"/>
        </w:rPr>
      </w:pPr>
    </w:p>
    <w:p w14:paraId="747FFC14" w14:textId="2F85D505" w:rsidR="005D7E1A" w:rsidRPr="005D7E1A" w:rsidRDefault="005D7E1A" w:rsidP="005D7E1A">
      <w:pPr>
        <w:rPr>
          <w:szCs w:val="24"/>
        </w:rPr>
      </w:pPr>
      <w:r w:rsidRPr="000C41D7">
        <w:rPr>
          <w:szCs w:val="24"/>
        </w:rPr>
        <w:t xml:space="preserve">In addition to the complexity of multiple comorbidities, patients often differ significantly at the </w:t>
      </w:r>
      <w:r w:rsidR="000C41D7" w:rsidRPr="000C41D7">
        <w:rPr>
          <w:szCs w:val="24"/>
        </w:rPr>
        <w:t xml:space="preserve">genetic and </w:t>
      </w:r>
      <w:r w:rsidRPr="000C41D7">
        <w:rPr>
          <w:szCs w:val="24"/>
        </w:rPr>
        <w:t>molecular level and respond differently to drugs and treatments. There is also evidence for heterogeneity within single disease groups in the current classification system (e.g., depression).</w:t>
      </w:r>
      <w:r w:rsidR="00641A91" w:rsidRPr="000C41D7">
        <w:rPr>
          <w:szCs w:val="24"/>
        </w:rPr>
        <w:fldChar w:fldCharType="begin">
          <w:fldData xml:space="preserve">PEVuZE5vdGU+PENpdGU+PEF1dGhvcj5MYW1lcnM8L0F1dGhvcj48WWVhcj4yMDE2PC9ZZWFyPjxS
ZWNOdW0+NzU8L1JlY051bT48RGlzcGxheVRleHQ+PHN0eWxlIGZhY2U9InN1cGVyc2NyaXB0Ij4y
Njwvc3R5bGU+PC9EaXNwbGF5VGV4dD48cmVjb3JkPjxyZWMtbnVtYmVyPjc1PC9yZWMtbnVtYmVy
Pjxmb3JlaWduLWtleXM+PGtleSBhcHA9IkVOIiBkYi1pZD0iZnpmcHRlZXgyMnZzcmtlYXo1ZnZm
Mnh3NXB4cnBhczU5enIyIiB0aW1lc3RhbXA9IjE1NDc2NTY3MzkiPjc1PC9rZXk+PGtleSBhcHA9
IkVOV2ViIiBkYi1pZD0iIj4wPC9rZXk+PC9mb3JlaWduLWtleXM+PHJlZi10eXBlIG5hbWU9Ikpv
dXJuYWwgQXJ0aWNsZSI+MTc8L3JlZi10eXBlPjxjb250cmlidXRvcnM+PGF1dGhvcnM+PGF1dGhv
cj5MYW1lcnMsIEYuPC9hdXRob3I+PGF1dGhvcj5CZWVrbWFuLCBBLiBULjwvYXV0aG9yPjxhdXRo
b3I+dmFuIEhlbWVydCwgQS4gTS48L2F1dGhvcj48YXV0aG9yPlNjaG9ldmVycywgUi4gQS48L2F1
dGhvcj48YXV0aG9yPlBlbm5pbngsIEIuIFcuPC9hdXRob3I+PC9hdXRob3JzPjwvY29udHJpYnV0
b3JzPjxhdXRoLWFkZHJlc3M+Ri4gTGFtZXJzLCBBLiBULiBGLiBCZWVrbWFuLCBEZXBhcnRtZW50
IG9mIFBzeWNoaWF0cnkgYW5kIEVNR08gSW5zdGl0dXRlIGZvciBIZWFsdGggYW5kIENhcmUgUmVz
ZWFyY2gsIFZVIFVuaXZlcnNpdHkgQ2VudGVyLCBBbXN0ZXJkYW07IEEuIE0uIHZhbiBIZW1lcnQs
IERlcGFydG1lbnQgb2YgUHN5Y2hpYXRyeSwgTGVpZGVuIFVuaXZlcnNpdHkgTWVkaWNhbCBDZW50
ZXIsIExlaWRlbjsgUi4gQS4gU2Nob2V2ZXJzLCBEZXBhcnRtZW50IG9mIFBzeWNoaWF0cnksIFVu
aXZlcnNpdHkgb2YgR3JvbmluZ2VuLCBVbml2ZXJzaXR5IE1lZGljYWwgQ2VudGVyIEdyb25pbmdl
biwgR3JvbmluZ2VuOyBCLiBXLiBKLiBILiBQZW5uaW54LCBEZXBhcnRtZW50IG9mIFBzeWNoaWF0
cnkgYW5kIEVNR08gSW5zdGl0dXRlIGZvciBIZWFsdGggYW5kIENhcmUgUmVzZWFyY2gsIFZVIFVu
aXZlcnNpdHkgQ2VudGVyLCBBbXN0ZXJkYW0sIFRoZSBOZXRoZXJsYW5kcyBmLmxhbWVyc0BnZ3pp
bmdlZXN0Lm5sLiYjeEQ7Ri4gTGFtZXJzLCBBLiBULiBGLiBCZWVrbWFuLCBEZXBhcnRtZW50IG9m
IFBzeWNoaWF0cnkgYW5kIEVNR08gSW5zdGl0dXRlIGZvciBIZWFsdGggYW5kIENhcmUgUmVzZWFy
Y2gsIFZVIFVuaXZlcnNpdHkgQ2VudGVyLCBBbXN0ZXJkYW07IEEuIE0uIHZhbiBIZW1lcnQsIERl
cGFydG1lbnQgb2YgUHN5Y2hpYXRyeSwgTGVpZGVuIFVuaXZlcnNpdHkgTWVkaWNhbCBDZW50ZXIs
IExlaWRlbjsgUi4gQS4gU2Nob2V2ZXJzLCBEZXBhcnRtZW50IG9mIFBzeWNoaWF0cnksIFVuaXZl
cnNpdHkgb2YgR3JvbmluZ2VuLCBVbml2ZXJzaXR5IE1lZGljYWwgQ2VudGVyIEdyb25pbmdlbiwg
R3JvbmluZ2VuOyBCLiBXLiBKLiBILiBQZW5uaW54LCBEZXBhcnRtZW50IG9mIFBzeWNoaWF0cnkg
YW5kIEVNR08gSW5zdGl0dXRlIGZvciBIZWFsdGggYW5kIENhcmUgUmVzZWFyY2gsIFZVIFVuaXZl
cnNpdHkgQ2VudGVyLCBBbXN0ZXJkYW0sIFRoZSBOZXRoZXJsYW5kcy48L2F1dGgtYWRkcmVzcz48
dGl0bGVzPjx0aXRsZT5TaXgteWVhciBsb25naXR1ZGluYWwgY291cnNlIGFuZCBvdXRjb21lcyBv
ZiBzdWJ0eXBlcyBvZiBkZXByZXNzaW9uPC90aXRsZT48c2Vjb25kYXJ5LXRpdGxlPkJyIEogUHN5
Y2hpYXRyeTwvc2Vjb25kYXJ5LXRpdGxlPjwvdGl0bGVzPjxwZXJpb2RpY2FsPjxmdWxsLXRpdGxl
PkJyIEogUHN5Y2hpYXRyeTwvZnVsbC10aXRsZT48L3BlcmlvZGljYWw+PHBhZ2VzPjYyLTg8L3Bh
Z2VzPjx2b2x1bWU+MjA4PC92b2x1bWU+PG51bWJlcj4xPC9udW1iZXI+PGVkaXRpb24+MjAxNS8w
OC8yMjwvZWRpdGlvbj48a2V5d29yZHM+PGtleXdvcmQ+QWR1bHQ8L2tleXdvcmQ+PGtleXdvcmQ+
QW54aWV0eTwva2V5d29yZD48a2V5d29yZD5Cb2R5IE1hc3MgSW5kZXg8L2tleXdvcmQ+PGtleXdv
cmQ+RGVwcmVzc2l2ZSBEaXNvcmRlciwgTWFqb3IvKmNsYXNzaWZpY2F0aW9uLyplcGlkZW1pb2xv
Z3k8L2tleXdvcmQ+PGtleXdvcmQ+RmVtYWxlPC9rZXl3b3JkPjxrZXl3b3JkPkh1bWFuczwva2V5
d29yZD48a2V5d29yZD5Mb25naXR1ZGluYWwgU3R1ZGllczwva2V5d29yZD48a2V5d29yZD5NYWxl
PC9rZXl3b3JkPjxrZXl3b3JkPk1ldGFib2xpYyBTeW5kcm9tZS8qZXBpZGVtaW9sb2d5PC9rZXl3
b3JkPjxrZXl3b3JkPk1pZGRsZSBBZ2VkPC9rZXl3b3JkPjxrZXl3b3JkPk5ldGhlcmxhbmRzL2Vw
aWRlbWlvbG9neTwva2V5d29yZD48a2V5d29yZD5Qc3ljaGlhdHJpYyBTdGF0dXMgUmF0aW5nIFNj
YWxlczwva2V5d29yZD48a2V5d29yZD5TZXZlcml0eSBvZiBJbGxuZXNzIEluZGV4PC9rZXl3b3Jk
PjxrZXl3b3JkPipTdWljaWRhbCBJZGVhdGlvbjwva2V5d29yZD48L2tleXdvcmRzPjxkYXRlcz48
eWVhcj4yMDE2PC95ZWFyPjxwdWItZGF0ZXM+PGRhdGU+SmFuPC9kYXRlPjwvcHViLWRhdGVzPjwv
ZGF0ZXM+PGlzYm4+MTQ3Mi0xNDY1IChFbGVjdHJvbmljKSYjeEQ7MDAwNy0xMjUwIChMaW5raW5n
KTwvaXNibj48YWNjZXNzaW9uLW51bT4yNjI5NDM2NjwvYWNjZXNzaW9uLW51bT48dXJscz48cmVs
YXRlZC11cmxzPjx1cmw+aHR0cHM6Ly93d3cubmNiaS5ubG0ubmloLmdvdi9wdWJtZWQvMjYyOTQz
NjY8L3VybD48L3JlbGF0ZWQtdXJscz48L3VybHM+PGVsZWN0cm9uaWMtcmVzb3VyY2UtbnVtPjEw
LjExOTIvYmpwLmJwLjExNC4xNTMwOTg8L2VsZWN0cm9uaWMtcmVzb3VyY2UtbnVtPjwvcmVjb3Jk
PjwvQ2l0ZT48L0VuZE5vdGU+AG==
</w:fldData>
        </w:fldChar>
      </w:r>
      <w:r w:rsidR="00845D55" w:rsidRPr="000C41D7">
        <w:rPr>
          <w:szCs w:val="24"/>
        </w:rPr>
        <w:instrText xml:space="preserve"> ADDIN EN.CITE </w:instrText>
      </w:r>
      <w:r w:rsidR="00845D55" w:rsidRPr="000C41D7">
        <w:rPr>
          <w:szCs w:val="24"/>
        </w:rPr>
        <w:fldChar w:fldCharType="begin">
          <w:fldData xml:space="preserve">PEVuZE5vdGU+PENpdGU+PEF1dGhvcj5MYW1lcnM8L0F1dGhvcj48WWVhcj4yMDE2PC9ZZWFyPjxS
ZWNOdW0+NzU8L1JlY051bT48RGlzcGxheVRleHQ+PHN0eWxlIGZhY2U9InN1cGVyc2NyaXB0Ij4y
Njwvc3R5bGU+PC9EaXNwbGF5VGV4dD48cmVjb3JkPjxyZWMtbnVtYmVyPjc1PC9yZWMtbnVtYmVy
Pjxmb3JlaWduLWtleXM+PGtleSBhcHA9IkVOIiBkYi1pZD0iZnpmcHRlZXgyMnZzcmtlYXo1ZnZm
Mnh3NXB4cnBhczU5enIyIiB0aW1lc3RhbXA9IjE1NDc2NTY3MzkiPjc1PC9rZXk+PGtleSBhcHA9
IkVOV2ViIiBkYi1pZD0iIj4wPC9rZXk+PC9mb3JlaWduLWtleXM+PHJlZi10eXBlIG5hbWU9Ikpv
dXJuYWwgQXJ0aWNsZSI+MTc8L3JlZi10eXBlPjxjb250cmlidXRvcnM+PGF1dGhvcnM+PGF1dGhv
cj5MYW1lcnMsIEYuPC9hdXRob3I+PGF1dGhvcj5CZWVrbWFuLCBBLiBULjwvYXV0aG9yPjxhdXRo
b3I+dmFuIEhlbWVydCwgQS4gTS48L2F1dGhvcj48YXV0aG9yPlNjaG9ldmVycywgUi4gQS48L2F1
dGhvcj48YXV0aG9yPlBlbm5pbngsIEIuIFcuPC9hdXRob3I+PC9hdXRob3JzPjwvY29udHJpYnV0
b3JzPjxhdXRoLWFkZHJlc3M+Ri4gTGFtZXJzLCBBLiBULiBGLiBCZWVrbWFuLCBEZXBhcnRtZW50
IG9mIFBzeWNoaWF0cnkgYW5kIEVNR08gSW5zdGl0dXRlIGZvciBIZWFsdGggYW5kIENhcmUgUmVz
ZWFyY2gsIFZVIFVuaXZlcnNpdHkgQ2VudGVyLCBBbXN0ZXJkYW07IEEuIE0uIHZhbiBIZW1lcnQs
IERlcGFydG1lbnQgb2YgUHN5Y2hpYXRyeSwgTGVpZGVuIFVuaXZlcnNpdHkgTWVkaWNhbCBDZW50
ZXIsIExlaWRlbjsgUi4gQS4gU2Nob2V2ZXJzLCBEZXBhcnRtZW50IG9mIFBzeWNoaWF0cnksIFVu
aXZlcnNpdHkgb2YgR3JvbmluZ2VuLCBVbml2ZXJzaXR5IE1lZGljYWwgQ2VudGVyIEdyb25pbmdl
biwgR3JvbmluZ2VuOyBCLiBXLiBKLiBILiBQZW5uaW54LCBEZXBhcnRtZW50IG9mIFBzeWNoaWF0
cnkgYW5kIEVNR08gSW5zdGl0dXRlIGZvciBIZWFsdGggYW5kIENhcmUgUmVzZWFyY2gsIFZVIFVu
aXZlcnNpdHkgQ2VudGVyLCBBbXN0ZXJkYW0sIFRoZSBOZXRoZXJsYW5kcyBmLmxhbWVyc0BnZ3pp
bmdlZXN0Lm5sLiYjeEQ7Ri4gTGFtZXJzLCBBLiBULiBGLiBCZWVrbWFuLCBEZXBhcnRtZW50IG9m
IFBzeWNoaWF0cnkgYW5kIEVNR08gSW5zdGl0dXRlIGZvciBIZWFsdGggYW5kIENhcmUgUmVzZWFy
Y2gsIFZVIFVuaXZlcnNpdHkgQ2VudGVyLCBBbXN0ZXJkYW07IEEuIE0uIHZhbiBIZW1lcnQsIERl
cGFydG1lbnQgb2YgUHN5Y2hpYXRyeSwgTGVpZGVuIFVuaXZlcnNpdHkgTWVkaWNhbCBDZW50ZXIs
IExlaWRlbjsgUi4gQS4gU2Nob2V2ZXJzLCBEZXBhcnRtZW50IG9mIFBzeWNoaWF0cnksIFVuaXZl
cnNpdHkgb2YgR3JvbmluZ2VuLCBVbml2ZXJzaXR5IE1lZGljYWwgQ2VudGVyIEdyb25pbmdlbiwg
R3JvbmluZ2VuOyBCLiBXLiBKLiBILiBQZW5uaW54LCBEZXBhcnRtZW50IG9mIFBzeWNoaWF0cnkg
YW5kIEVNR08gSW5zdGl0dXRlIGZvciBIZWFsdGggYW5kIENhcmUgUmVzZWFyY2gsIFZVIFVuaXZl
cnNpdHkgQ2VudGVyLCBBbXN0ZXJkYW0sIFRoZSBOZXRoZXJsYW5kcy48L2F1dGgtYWRkcmVzcz48
dGl0bGVzPjx0aXRsZT5TaXgteWVhciBsb25naXR1ZGluYWwgY291cnNlIGFuZCBvdXRjb21lcyBv
ZiBzdWJ0eXBlcyBvZiBkZXByZXNzaW9uPC90aXRsZT48c2Vjb25kYXJ5LXRpdGxlPkJyIEogUHN5
Y2hpYXRyeTwvc2Vjb25kYXJ5LXRpdGxlPjwvdGl0bGVzPjxwZXJpb2RpY2FsPjxmdWxsLXRpdGxl
PkJyIEogUHN5Y2hpYXRyeTwvZnVsbC10aXRsZT48L3BlcmlvZGljYWw+PHBhZ2VzPjYyLTg8L3Bh
Z2VzPjx2b2x1bWU+MjA4PC92b2x1bWU+PG51bWJlcj4xPC9udW1iZXI+PGVkaXRpb24+MjAxNS8w
OC8yMjwvZWRpdGlvbj48a2V5d29yZHM+PGtleXdvcmQ+QWR1bHQ8L2tleXdvcmQ+PGtleXdvcmQ+
QW54aWV0eTwva2V5d29yZD48a2V5d29yZD5Cb2R5IE1hc3MgSW5kZXg8L2tleXdvcmQ+PGtleXdv
cmQ+RGVwcmVzc2l2ZSBEaXNvcmRlciwgTWFqb3IvKmNsYXNzaWZpY2F0aW9uLyplcGlkZW1pb2xv
Z3k8L2tleXdvcmQ+PGtleXdvcmQ+RmVtYWxlPC9rZXl3b3JkPjxrZXl3b3JkPkh1bWFuczwva2V5
d29yZD48a2V5d29yZD5Mb25naXR1ZGluYWwgU3R1ZGllczwva2V5d29yZD48a2V5d29yZD5NYWxl
PC9rZXl3b3JkPjxrZXl3b3JkPk1ldGFib2xpYyBTeW5kcm9tZS8qZXBpZGVtaW9sb2d5PC9rZXl3
b3JkPjxrZXl3b3JkPk1pZGRsZSBBZ2VkPC9rZXl3b3JkPjxrZXl3b3JkPk5ldGhlcmxhbmRzL2Vw
aWRlbWlvbG9neTwva2V5d29yZD48a2V5d29yZD5Qc3ljaGlhdHJpYyBTdGF0dXMgUmF0aW5nIFNj
YWxlczwva2V5d29yZD48a2V5d29yZD5TZXZlcml0eSBvZiBJbGxuZXNzIEluZGV4PC9rZXl3b3Jk
PjxrZXl3b3JkPipTdWljaWRhbCBJZGVhdGlvbjwva2V5d29yZD48L2tleXdvcmRzPjxkYXRlcz48
eWVhcj4yMDE2PC95ZWFyPjxwdWItZGF0ZXM+PGRhdGU+SmFuPC9kYXRlPjwvcHViLWRhdGVzPjwv
ZGF0ZXM+PGlzYm4+MTQ3Mi0xNDY1IChFbGVjdHJvbmljKSYjeEQ7MDAwNy0xMjUwIChMaW5raW5n
KTwvaXNibj48YWNjZXNzaW9uLW51bT4yNjI5NDM2NjwvYWNjZXNzaW9uLW51bT48dXJscz48cmVs
YXRlZC11cmxzPjx1cmw+aHR0cHM6Ly93d3cubmNiaS5ubG0ubmloLmdvdi9wdWJtZWQvMjYyOTQz
NjY8L3VybD48L3JlbGF0ZWQtdXJscz48L3VybHM+PGVsZWN0cm9uaWMtcmVzb3VyY2UtbnVtPjEw
LjExOTIvYmpwLmJwLjExNC4xNTMwOTg8L2VsZWN0cm9uaWMtcmVzb3VyY2UtbnVtPjwvcmVjb3Jk
PjwvQ2l0ZT48L0VuZE5vdGU+AG==
</w:fldData>
        </w:fldChar>
      </w:r>
      <w:r w:rsidR="00845D55" w:rsidRPr="000C41D7">
        <w:rPr>
          <w:szCs w:val="24"/>
        </w:rPr>
        <w:instrText xml:space="preserve"> ADDIN EN.CITE.DATA </w:instrText>
      </w:r>
      <w:r w:rsidR="00845D55" w:rsidRPr="000C41D7">
        <w:rPr>
          <w:szCs w:val="24"/>
        </w:rPr>
      </w:r>
      <w:r w:rsidR="00845D55" w:rsidRPr="000C41D7">
        <w:rPr>
          <w:szCs w:val="24"/>
        </w:rPr>
        <w:fldChar w:fldCharType="end"/>
      </w:r>
      <w:r w:rsidR="00641A91" w:rsidRPr="000C41D7">
        <w:rPr>
          <w:szCs w:val="24"/>
        </w:rPr>
      </w:r>
      <w:r w:rsidR="00641A91" w:rsidRPr="000C41D7">
        <w:rPr>
          <w:szCs w:val="24"/>
        </w:rPr>
        <w:fldChar w:fldCharType="separate"/>
      </w:r>
      <w:r w:rsidR="00845D55" w:rsidRPr="000C41D7">
        <w:rPr>
          <w:noProof/>
          <w:szCs w:val="24"/>
          <w:vertAlign w:val="superscript"/>
        </w:rPr>
        <w:t>26</w:t>
      </w:r>
      <w:r w:rsidR="00641A91" w:rsidRPr="000C41D7">
        <w:rPr>
          <w:szCs w:val="24"/>
        </w:rPr>
        <w:fldChar w:fldCharType="end"/>
      </w:r>
      <w:r w:rsidRPr="000C41D7">
        <w:rPr>
          <w:szCs w:val="24"/>
        </w:rPr>
        <w:t xml:space="preserve"> In sum, when comparing and grouping medical histories for the purposes of informing care, most patients belong to a small (if not unique) subgroup. Commitment to patient-centered care requires physicians to confront this individual variability as they diagnose and treat each patient, resulting in highly variable workflows. How does UCD converge to a solution when the dimensionality of the problem is so high? Current paradigms for implementing both EHRs and clinical measurements for quality purposes are not designed for this level of complexity and disease granularity.</w:t>
      </w:r>
      <w:r w:rsidR="00641A91" w:rsidRPr="000C41D7">
        <w:rPr>
          <w:szCs w:val="24"/>
        </w:rPr>
        <w:fldChar w:fldCharType="begin">
          <w:fldData xml:space="preserve">PEVuZE5vdGU+PENpdGU+PEF1dGhvcj5SdWRpbjwvQXV0aG9yPjxZZWFyPjIwMTc8L1llYXI+PFJl
Y051bT43NjwvUmVjTnVtPjxEaXNwbGF5VGV4dD48c3R5bGUgZmFjZT0ic3VwZXJzY3JpcHQiPjI3
LDI4PC9zdHlsZT48L0Rpc3BsYXlUZXh0PjxyZWNvcmQ+PHJlYy1udW1iZXI+NzY8L3JlYy1udW1i
ZXI+PGZvcmVpZ24ta2V5cz48a2V5IGFwcD0iRU4iIGRiLWlkPSJmemZwdGVleDIydnNya2VhejVm
dmYyeHc1cHhycGFzNTl6cjIiIHRpbWVzdGFtcD0iMTU0NzY1NzU1MiI+NzY8L2tleT48L2ZvcmVp
Z24ta2V5cz48cmVmLXR5cGUgbmFtZT0iSm91cm5hbCBBcnRpY2xlIj4xNzwvcmVmLXR5cGU+PGNv
bnRyaWJ1dG9ycz48YXV0aG9ycz48YXV0aG9yPlJ1ZGluLCBSLiBTLjwvYXV0aG9yPjxhdXRob3I+
R2lkZW5naWwsIEMuIEEuPC9hdXRob3I+PGF1dGhvcj5QcmVkbW9yZSwgWi48L2F1dGhvcj48YXV0
aG9yPlNjaG5laWRlciwgRS4gQy48L2F1dGhvcj48YXV0aG9yPlNvcmFjZSwgSi48L2F1dGhvcj48
YXV0aG9yPkhvcm5zdGVpbiwgUi48L2F1dGhvcj48L2F1dGhvcnM+PC9jb250cmlidXRvcnM+PHRp
dGxlcz48dGl0bGU+SWRlbnRpZnlpbmcgYW5kIENvb3JkaW5hdGluZyBDYXJlIGZvciBDb21wbGV4
IFBhdGllbnRzOiBGaW5kaW5ncyBmcm9tIHRoZSBMZWFkaW5nIEVkZ2Ugb2YgQW5hbHl0aWNzIGFu
ZCBIZWFsdGggSW5mb3JtYXRpb24gVGVjaG5vbG9neTwvdGl0bGU+PHNlY29uZGFyeS10aXRsZT5S
YW5kIEhlYWx0aCBRLjwvc2Vjb25kYXJ5LXRpdGxlPjwvdGl0bGVzPjxwZXJpb2RpY2FsPjxmdWxs
LXRpdGxlPlJhbmQgSGVhbHRoIFEuPC9mdWxsLXRpdGxlPjwvcGVyaW9kaWNhbD48cGFnZXM+Mjwv
cGFnZXM+PHZvbHVtZT42PC92b2x1bWU+PG51bWJlcj4zPC9udW1iZXI+PGRhdGVzPjx5ZWFyPjIw
MTc8L3llYXI+PC9kYXRlcz48dXJscz48L3VybHM+PC9yZWNvcmQ+PC9DaXRlPjxDaXRlPjxBdXRo
b3I+Tnl3ZWlkZTwvQXV0aG9yPjxZZWFyPjIwMDk8L1llYXI+PFJlY051bT43NzwvUmVjTnVtPjxy
ZWNvcmQ+PHJlYy1udW1iZXI+Nzc8L3JlYy1udW1iZXI+PGZvcmVpZ24ta2V5cz48a2V5IGFwcD0i
RU4iIGRiLWlkPSJmemZwdGVleDIydnNya2VhejVmdmYyeHc1cHhycGFzNTl6cjIiIHRpbWVzdGFt
cD0iMTU0NzY1Nzc1MSI+Nzc8L2tleT48a2V5IGFwcD0iRU5XZWIiIGRiLWlkPSIiPjA8L2tleT48
L2ZvcmVpZ24ta2V5cz48cmVmLXR5cGUgbmFtZT0iSm91cm5hbCBBcnRpY2xlIj4xNzwvcmVmLXR5
cGU+PGNvbnRyaWJ1dG9ycz48YXV0aG9ycz48YXV0aG9yPk55d2VpZGUsIEQuIEouPC9hdXRob3I+
PGF1dGhvcj5XZWVrcywgVy4gQi48L2F1dGhvcj48YXV0aG9yPkdvdHRsaWViLCBELiBKLjwvYXV0
aG9yPjxhdXRob3I+Q2FzYWxpbm8sIEwuIFAuPC9hdXRob3I+PGF1dGhvcj5GaXNoZXIsIEUuIFMu
PC9hdXRob3I+PC9hdXRob3JzPjwvY29udHJpYnV0b3JzPjxhdXRoLWFkZHJlc3M+T2ZmaWNlIG9m
IFJlc2VhcmNoLCBEZXZlbG9wbWVudCwgYW5kIEluZm9ybWF0aW9uLCBDZW50ZXJzIGZvciBNZWRp
Y2FyZSAmYW1wOyBNZWRpY2FpZCBTZXJ2aWNlcywgNzUwMCBTZWN1cml0eSBCbHZkLCBDMy0yMS0y
OCwgQmFsdGltb3JlLCBNRCAyMTI0NCwgVVNBLiBkYXZpZC5ueXdlaWRlQGNtcy5oaHMuZ292PC9h
dXRoLWFkZHJlc3M+PHRpdGxlcz48dGl0bGU+UmVsYXRpb25zaGlwIG9mIHByaW1hcnkgY2FyZSBw
aHlzaWNpYW5zJmFwb3M7IHBhdGllbnQgY2FzZWxvYWQgd2l0aCBtZWFzdXJlbWVudCBvZiBxdWFs
aXR5IGFuZCBjb3N0IHBlcmZvcm1hbmNlPC90aXRsZT48c2Vjb25kYXJ5LXRpdGxlPkpBTUE8L3Nl
Y29uZGFyeS10aXRsZT48L3RpdGxlcz48cGVyaW9kaWNhbD48ZnVsbC10aXRsZT5KQU1BPC9mdWxs
LXRpdGxlPjwvcGVyaW9kaWNhbD48cGFnZXM+MjQ0NC01MDwvcGFnZXM+PHZvbHVtZT4zMDI8L3Zv
bHVtZT48bnVtYmVyPjIyPC9udW1iZXI+PGVkaXRpb24+MjAwOS8xMi8xMDwvZWRpdGlvbj48a2V5
d29yZHM+PGtleXdvcmQ+QWdlZDwva2V5d29yZD48a2V5d29yZD5BbWJ1bGF0b3J5IENhcmUvZWNv
bm9taWNzL3N0YW5kYXJkcy9zdGF0aXN0aWNzICZhbXA7IG51bWVyaWNhbCBkYXRhPC9rZXl3b3Jk
PjxrZXl3b3JkPkRpYWJldGVzIE1lbGxpdHVzL2RpYWdub3Npczwva2V5d29yZD48a2V5d29yZD5G
YW1pbHkgUHJhY3RpY2UvZWNvbm9taWNzLypzdGFuZGFyZHMvc3RhdGlzdGljcyAmYW1wOyBudW1l
cmljYWwgZGF0YTwva2V5d29yZD48a2V5d29yZD5GZWUtZm9yLVNlcnZpY2UgUGxhbnM8L2tleXdv
cmQ+PGtleXdvcmQ+RmVtYWxlPC9rZXl3b3JkPjxrZXl3b3JkPkhlYWx0aCBDYXJlIENvc3RzL3N0
YXRpc3RpY3MgJmFtcDsgbnVtZXJpY2FsIGRhdGE8L2tleXdvcmQ+PGtleXdvcmQ+SGVhbHRoIEV4
cGVuZGl0dXJlcy9zdGF0aXN0aWNzICZhbXA7IG51bWVyaWNhbCBkYXRhPC9rZXl3b3JkPjxrZXl3
b3JkPkh1bWFuczwva2V5d29yZD48a2V5d29yZD5NYW1tb2dyYXBoeS9zdGF0aXN0aWNzICZhbXA7
IG51bWVyaWNhbCBkYXRhPC9rZXl3b3JkPjxrZXl3b3JkPk1lZGljYXJlL2Vjb25vbWljcy9zdGF0
aXN0aWNzICZhbXA7IG51bWVyaWNhbCBkYXRhPC9rZXl3b3JkPjxrZXl3b3JkPipPdXRjb21lIGFu
ZCBQcm9jZXNzIEFzc2Vzc21lbnQgKEhlYWx0aCBDYXJlKTwva2V5d29yZD48a2V5d29yZD5QaHlz
aWNpYW5zL3N0YW5kYXJkczwva2V5d29yZD48a2V5d29yZD5Qcm9mZXNzaW9uYWwgUHJhY3RpY2Uv
ZWNvbm9taWNzLypzdGF0aXN0aWNzICZhbXA7IG51bWVyaWNhbCBkYXRhPC9rZXl3b3JkPjxrZXl3
b3JkPipRdWFsaXR5IEluZGljYXRvcnMsIEhlYWx0aCBDYXJlPC9rZXl3b3JkPjxrZXl3b3JkPlNh
bXBsZSBTaXplPC9rZXl3b3JkPjxrZXl3b3JkPlVuaXRlZCBTdGF0ZXM8L2tleXdvcmQ+PGtleXdv
cmQ+V29ya2xvYWQvZWNvbm9taWNzLypzdGF0aXN0aWNzICZhbXA7IG51bWVyaWNhbCBkYXRhPC9r
ZXl3b3JkPjwva2V5d29yZHM+PGRhdGVzPjx5ZWFyPjIwMDk8L3llYXI+PHB1Yi1kYXRlcz48ZGF0
ZT5EZWMgOTwvZGF0ZT48L3B1Yi1kYXRlcz48L2RhdGVzPjxpc2JuPjE1MzgtMzU5OCAoRWxlY3Ry
b25pYykmI3hEOzAwOTgtNzQ4NCAoTGlua2luZyk8L2lzYm4+PGFjY2Vzc2lvbi1udW0+MTk5OTYz
OTk8L2FjY2Vzc2lvbi1udW0+PHVybHM+PHJlbGF0ZWQtdXJscz48dXJsPmh0dHBzOi8vd3d3Lm5j
YmkubmxtLm5paC5nb3YvcHVibWVkLzE5OTk2Mzk5PC91cmw+PC9yZWxhdGVkLXVybHM+PC91cmxz
PjxjdXN0b20yPlBNQzI4MTE1Mjk8L2N1c3RvbTI+PGVsZWN0cm9uaWMtcmVzb3VyY2UtbnVtPjEw
LjEwMDEvamFtYS4yMDA5LjE4MTA8L2VsZWN0cm9uaWMtcmVzb3VyY2UtbnVtPjwvcmVjb3JkPjwv
Q2l0ZT48L0VuZE5vdGU+
</w:fldData>
        </w:fldChar>
      </w:r>
      <w:r w:rsidR="00845D55" w:rsidRPr="000C41D7">
        <w:rPr>
          <w:szCs w:val="24"/>
        </w:rPr>
        <w:instrText xml:space="preserve"> ADDIN EN.CITE </w:instrText>
      </w:r>
      <w:r w:rsidR="00845D55" w:rsidRPr="000C41D7">
        <w:rPr>
          <w:szCs w:val="24"/>
        </w:rPr>
        <w:fldChar w:fldCharType="begin">
          <w:fldData xml:space="preserve">PEVuZE5vdGU+PENpdGU+PEF1dGhvcj5SdWRpbjwvQXV0aG9yPjxZZWFyPjIwMTc8L1llYXI+PFJl
Y051bT43NjwvUmVjTnVtPjxEaXNwbGF5VGV4dD48c3R5bGUgZmFjZT0ic3VwZXJzY3JpcHQiPjI3
LDI4PC9zdHlsZT48L0Rpc3BsYXlUZXh0PjxyZWNvcmQ+PHJlYy1udW1iZXI+NzY8L3JlYy1udW1i
ZXI+PGZvcmVpZ24ta2V5cz48a2V5IGFwcD0iRU4iIGRiLWlkPSJmemZwdGVleDIydnNya2VhejVm
dmYyeHc1cHhycGFzNTl6cjIiIHRpbWVzdGFtcD0iMTU0NzY1NzU1MiI+NzY8L2tleT48L2ZvcmVp
Z24ta2V5cz48cmVmLXR5cGUgbmFtZT0iSm91cm5hbCBBcnRpY2xlIj4xNzwvcmVmLXR5cGU+PGNv
bnRyaWJ1dG9ycz48YXV0aG9ycz48YXV0aG9yPlJ1ZGluLCBSLiBTLjwvYXV0aG9yPjxhdXRob3I+
R2lkZW5naWwsIEMuIEEuPC9hdXRob3I+PGF1dGhvcj5QcmVkbW9yZSwgWi48L2F1dGhvcj48YXV0
aG9yPlNjaG5laWRlciwgRS4gQy48L2F1dGhvcj48YXV0aG9yPlNvcmFjZSwgSi48L2F1dGhvcj48
YXV0aG9yPkhvcm5zdGVpbiwgUi48L2F1dGhvcj48L2F1dGhvcnM+PC9jb250cmlidXRvcnM+PHRp
dGxlcz48dGl0bGU+SWRlbnRpZnlpbmcgYW5kIENvb3JkaW5hdGluZyBDYXJlIGZvciBDb21wbGV4
IFBhdGllbnRzOiBGaW5kaW5ncyBmcm9tIHRoZSBMZWFkaW5nIEVkZ2Ugb2YgQW5hbHl0aWNzIGFu
ZCBIZWFsdGggSW5mb3JtYXRpb24gVGVjaG5vbG9neTwvdGl0bGU+PHNlY29uZGFyeS10aXRsZT5S
YW5kIEhlYWx0aCBRLjwvc2Vjb25kYXJ5LXRpdGxlPjwvdGl0bGVzPjxwZXJpb2RpY2FsPjxmdWxs
LXRpdGxlPlJhbmQgSGVhbHRoIFEuPC9mdWxsLXRpdGxlPjwvcGVyaW9kaWNhbD48cGFnZXM+Mjwv
cGFnZXM+PHZvbHVtZT42PC92b2x1bWU+PG51bWJlcj4zPC9udW1iZXI+PGRhdGVzPjx5ZWFyPjIw
MTc8L3llYXI+PC9kYXRlcz48dXJscz48L3VybHM+PC9yZWNvcmQ+PC9DaXRlPjxDaXRlPjxBdXRo
b3I+Tnl3ZWlkZTwvQXV0aG9yPjxZZWFyPjIwMDk8L1llYXI+PFJlY051bT43NzwvUmVjTnVtPjxy
ZWNvcmQ+PHJlYy1udW1iZXI+Nzc8L3JlYy1udW1iZXI+PGZvcmVpZ24ta2V5cz48a2V5IGFwcD0i
RU4iIGRiLWlkPSJmemZwdGVleDIydnNya2VhejVmdmYyeHc1cHhycGFzNTl6cjIiIHRpbWVzdGFt
cD0iMTU0NzY1Nzc1MSI+Nzc8L2tleT48a2V5IGFwcD0iRU5XZWIiIGRiLWlkPSIiPjA8L2tleT48
L2ZvcmVpZ24ta2V5cz48cmVmLXR5cGUgbmFtZT0iSm91cm5hbCBBcnRpY2xlIj4xNzwvcmVmLXR5
cGU+PGNvbnRyaWJ1dG9ycz48YXV0aG9ycz48YXV0aG9yPk55d2VpZGUsIEQuIEouPC9hdXRob3I+
PGF1dGhvcj5XZWVrcywgVy4gQi48L2F1dGhvcj48YXV0aG9yPkdvdHRsaWViLCBELiBKLjwvYXV0
aG9yPjxhdXRob3I+Q2FzYWxpbm8sIEwuIFAuPC9hdXRob3I+PGF1dGhvcj5GaXNoZXIsIEUuIFMu
PC9hdXRob3I+PC9hdXRob3JzPjwvY29udHJpYnV0b3JzPjxhdXRoLWFkZHJlc3M+T2ZmaWNlIG9m
IFJlc2VhcmNoLCBEZXZlbG9wbWVudCwgYW5kIEluZm9ybWF0aW9uLCBDZW50ZXJzIGZvciBNZWRp
Y2FyZSAmYW1wOyBNZWRpY2FpZCBTZXJ2aWNlcywgNzUwMCBTZWN1cml0eSBCbHZkLCBDMy0yMS0y
OCwgQmFsdGltb3JlLCBNRCAyMTI0NCwgVVNBLiBkYXZpZC5ueXdlaWRlQGNtcy5oaHMuZ292PC9h
dXRoLWFkZHJlc3M+PHRpdGxlcz48dGl0bGU+UmVsYXRpb25zaGlwIG9mIHByaW1hcnkgY2FyZSBw
aHlzaWNpYW5zJmFwb3M7IHBhdGllbnQgY2FzZWxvYWQgd2l0aCBtZWFzdXJlbWVudCBvZiBxdWFs
aXR5IGFuZCBjb3N0IHBlcmZvcm1hbmNlPC90aXRsZT48c2Vjb25kYXJ5LXRpdGxlPkpBTUE8L3Nl
Y29uZGFyeS10aXRsZT48L3RpdGxlcz48cGVyaW9kaWNhbD48ZnVsbC10aXRsZT5KQU1BPC9mdWxs
LXRpdGxlPjwvcGVyaW9kaWNhbD48cGFnZXM+MjQ0NC01MDwvcGFnZXM+PHZvbHVtZT4zMDI8L3Zv
bHVtZT48bnVtYmVyPjIyPC9udW1iZXI+PGVkaXRpb24+MjAwOS8xMi8xMDwvZWRpdGlvbj48a2V5
d29yZHM+PGtleXdvcmQ+QWdlZDwva2V5d29yZD48a2V5d29yZD5BbWJ1bGF0b3J5IENhcmUvZWNv
bm9taWNzL3N0YW5kYXJkcy9zdGF0aXN0aWNzICZhbXA7IG51bWVyaWNhbCBkYXRhPC9rZXl3b3Jk
PjxrZXl3b3JkPkRpYWJldGVzIE1lbGxpdHVzL2RpYWdub3Npczwva2V5d29yZD48a2V5d29yZD5G
YW1pbHkgUHJhY3RpY2UvZWNvbm9taWNzLypzdGFuZGFyZHMvc3RhdGlzdGljcyAmYW1wOyBudW1l
cmljYWwgZGF0YTwva2V5d29yZD48a2V5d29yZD5GZWUtZm9yLVNlcnZpY2UgUGxhbnM8L2tleXdv
cmQ+PGtleXdvcmQ+RmVtYWxlPC9rZXl3b3JkPjxrZXl3b3JkPkhlYWx0aCBDYXJlIENvc3RzL3N0
YXRpc3RpY3MgJmFtcDsgbnVtZXJpY2FsIGRhdGE8L2tleXdvcmQ+PGtleXdvcmQ+SGVhbHRoIEV4
cGVuZGl0dXJlcy9zdGF0aXN0aWNzICZhbXA7IG51bWVyaWNhbCBkYXRhPC9rZXl3b3JkPjxrZXl3
b3JkPkh1bWFuczwva2V5d29yZD48a2V5d29yZD5NYW1tb2dyYXBoeS9zdGF0aXN0aWNzICZhbXA7
IG51bWVyaWNhbCBkYXRhPC9rZXl3b3JkPjxrZXl3b3JkPk1lZGljYXJlL2Vjb25vbWljcy9zdGF0
aXN0aWNzICZhbXA7IG51bWVyaWNhbCBkYXRhPC9rZXl3b3JkPjxrZXl3b3JkPipPdXRjb21lIGFu
ZCBQcm9jZXNzIEFzc2Vzc21lbnQgKEhlYWx0aCBDYXJlKTwva2V5d29yZD48a2V5d29yZD5QaHlz
aWNpYW5zL3N0YW5kYXJkczwva2V5d29yZD48a2V5d29yZD5Qcm9mZXNzaW9uYWwgUHJhY3RpY2Uv
ZWNvbm9taWNzLypzdGF0aXN0aWNzICZhbXA7IG51bWVyaWNhbCBkYXRhPC9rZXl3b3JkPjxrZXl3
b3JkPipRdWFsaXR5IEluZGljYXRvcnMsIEhlYWx0aCBDYXJlPC9rZXl3b3JkPjxrZXl3b3JkPlNh
bXBsZSBTaXplPC9rZXl3b3JkPjxrZXl3b3JkPlVuaXRlZCBTdGF0ZXM8L2tleXdvcmQ+PGtleXdv
cmQ+V29ya2xvYWQvZWNvbm9taWNzLypzdGF0aXN0aWNzICZhbXA7IG51bWVyaWNhbCBkYXRhPC9r
ZXl3b3JkPjwva2V5d29yZHM+PGRhdGVzPjx5ZWFyPjIwMDk8L3llYXI+PHB1Yi1kYXRlcz48ZGF0
ZT5EZWMgOTwvZGF0ZT48L3B1Yi1kYXRlcz48L2RhdGVzPjxpc2JuPjE1MzgtMzU5OCAoRWxlY3Ry
b25pYykmI3hEOzAwOTgtNzQ4NCAoTGlua2luZyk8L2lzYm4+PGFjY2Vzc2lvbi1udW0+MTk5OTYz
OTk8L2FjY2Vzc2lvbi1udW0+PHVybHM+PHJlbGF0ZWQtdXJscz48dXJsPmh0dHBzOi8vd3d3Lm5j
YmkubmxtLm5paC5nb3YvcHVibWVkLzE5OTk2Mzk5PC91cmw+PC9yZWxhdGVkLXVybHM+PC91cmxz
PjxjdXN0b20yPlBNQzI4MTE1Mjk8L2N1c3RvbTI+PGVsZWN0cm9uaWMtcmVzb3VyY2UtbnVtPjEw
LjEwMDEvamFtYS4yMDA5LjE4MTA8L2VsZWN0cm9uaWMtcmVzb3VyY2UtbnVtPjwvcmVjb3JkPjwv
Q2l0ZT48L0VuZE5vdGU+
</w:fldData>
        </w:fldChar>
      </w:r>
      <w:r w:rsidR="00845D55" w:rsidRPr="000C41D7">
        <w:rPr>
          <w:szCs w:val="24"/>
        </w:rPr>
        <w:instrText xml:space="preserve"> ADDIN EN.CITE.DATA </w:instrText>
      </w:r>
      <w:r w:rsidR="00845D55" w:rsidRPr="000C41D7">
        <w:rPr>
          <w:szCs w:val="24"/>
        </w:rPr>
      </w:r>
      <w:r w:rsidR="00845D55" w:rsidRPr="000C41D7">
        <w:rPr>
          <w:szCs w:val="24"/>
        </w:rPr>
        <w:fldChar w:fldCharType="end"/>
      </w:r>
      <w:r w:rsidR="00641A91" w:rsidRPr="000C41D7">
        <w:rPr>
          <w:szCs w:val="24"/>
        </w:rPr>
      </w:r>
      <w:r w:rsidR="00641A91" w:rsidRPr="000C41D7">
        <w:rPr>
          <w:szCs w:val="24"/>
        </w:rPr>
        <w:fldChar w:fldCharType="separate"/>
      </w:r>
      <w:r w:rsidR="00845D55" w:rsidRPr="000C41D7">
        <w:rPr>
          <w:noProof/>
          <w:szCs w:val="24"/>
          <w:vertAlign w:val="superscript"/>
        </w:rPr>
        <w:t>27,28</w:t>
      </w:r>
      <w:r w:rsidR="00641A91" w:rsidRPr="000C41D7">
        <w:rPr>
          <w:szCs w:val="24"/>
        </w:rPr>
        <w:fldChar w:fldCharType="end"/>
      </w:r>
    </w:p>
    <w:p w14:paraId="5EA6DC35" w14:textId="77777777" w:rsidR="00303BDE" w:rsidRDefault="00303BDE" w:rsidP="0060081B">
      <w:pPr>
        <w:rPr>
          <w:szCs w:val="24"/>
        </w:rPr>
      </w:pPr>
    </w:p>
    <w:p w14:paraId="6D494011" w14:textId="4390A738" w:rsidR="00303BDE" w:rsidRDefault="00303BDE" w:rsidP="0060081B">
      <w:pPr>
        <w:rPr>
          <w:szCs w:val="24"/>
        </w:rPr>
      </w:pPr>
      <w:r>
        <w:rPr>
          <w:szCs w:val="24"/>
        </w:rPr>
        <w:t>3.</w:t>
      </w:r>
      <w:r w:rsidR="005D7E1A">
        <w:rPr>
          <w:szCs w:val="24"/>
        </w:rPr>
        <w:t>4</w:t>
      </w:r>
      <w:r>
        <w:rPr>
          <w:szCs w:val="24"/>
        </w:rPr>
        <w:t xml:space="preserve"> </w:t>
      </w:r>
      <w:r>
        <w:rPr>
          <w:szCs w:val="24"/>
          <w:u w:val="single"/>
        </w:rPr>
        <w:t>Conclusion</w:t>
      </w:r>
      <w:r>
        <w:rPr>
          <w:szCs w:val="24"/>
        </w:rPr>
        <w:t>:</w:t>
      </w:r>
    </w:p>
    <w:p w14:paraId="4FC9A2BA" w14:textId="77777777" w:rsidR="000C41D7" w:rsidRDefault="00C83D69" w:rsidP="0060081B">
      <w:pPr>
        <w:rPr>
          <w:szCs w:val="24"/>
        </w:rPr>
      </w:pPr>
      <w:r w:rsidRPr="00C83D69">
        <w:rPr>
          <w:szCs w:val="24"/>
        </w:rPr>
        <w:t xml:space="preserve">UCD practices work well for optimizing commercial and industrial IT designs because the processes being supported are relatively constant and </w:t>
      </w:r>
      <w:r>
        <w:rPr>
          <w:szCs w:val="24"/>
        </w:rPr>
        <w:t>well understood</w:t>
      </w:r>
      <w:r w:rsidRPr="00C83D69">
        <w:rPr>
          <w:szCs w:val="24"/>
        </w:rPr>
        <w:t>, and the options at each step are somewhat constrained, so the number of decisions is manageable.</w:t>
      </w:r>
      <w:r>
        <w:rPr>
          <w:szCs w:val="24"/>
        </w:rPr>
        <w:t xml:space="preserve"> Clinical processes </w:t>
      </w:r>
      <w:r w:rsidR="00086B6F">
        <w:rPr>
          <w:szCs w:val="24"/>
        </w:rPr>
        <w:t xml:space="preserve">must accommodate a </w:t>
      </w:r>
      <w:r w:rsidR="00086B6F" w:rsidRPr="00086B6F">
        <w:rPr>
          <w:szCs w:val="24"/>
        </w:rPr>
        <w:t>wide range of data types in support of an enormous range of users performing varying, highly individualized sequences of high complexity tasks</w:t>
      </w:r>
      <w:r w:rsidR="00086B6F" w:rsidRPr="000C41D7">
        <w:rPr>
          <w:szCs w:val="24"/>
        </w:rPr>
        <w:t xml:space="preserve">, </w:t>
      </w:r>
      <w:r w:rsidR="00641A91" w:rsidRPr="000C41D7">
        <w:rPr>
          <w:szCs w:val="24"/>
        </w:rPr>
        <w:t>caring for highly individual patients</w:t>
      </w:r>
      <w:r w:rsidR="00641A91">
        <w:rPr>
          <w:szCs w:val="24"/>
        </w:rPr>
        <w:t xml:space="preserve">, </w:t>
      </w:r>
      <w:r w:rsidR="00086B6F" w:rsidRPr="00086B6F">
        <w:rPr>
          <w:szCs w:val="24"/>
        </w:rPr>
        <w:t>often with incomplete data</w:t>
      </w:r>
      <w:r w:rsidR="00086B6F">
        <w:rPr>
          <w:szCs w:val="24"/>
        </w:rPr>
        <w:t>.</w:t>
      </w:r>
      <w:r w:rsidR="00086B6F">
        <w:rPr>
          <w:szCs w:val="24"/>
        </w:rPr>
        <w:fldChar w:fldCharType="begin"/>
      </w:r>
      <w:r w:rsidR="00845D55">
        <w:rPr>
          <w:szCs w:val="24"/>
        </w:rPr>
        <w:instrText xml:space="preserve"> ADDIN EN.CITE &lt;EndNote&gt;&lt;Cite&gt;&lt;Author&gt;Carter&lt;/Author&gt;&lt;Year&gt;2016&lt;/Year&gt;&lt;RecNum&gt;48&lt;/RecNum&gt;&lt;DisplayText&gt;&lt;style face="superscript"&gt;29&lt;/style&gt;&lt;/DisplayText&gt;&lt;record&gt;&lt;rec-number&gt;48&lt;/rec-number&gt;&lt;foreign-keys&gt;&lt;key app="EN" db-id="fzfpteex22vsrkeaz5fvf2xw5pxrpas59zr2" timestamp="1541273952"&gt;48&lt;/key&gt;&lt;/foreign-keys&gt;&lt;ref-type name="Web Page"&gt;12&lt;/ref-type&gt;&lt;contributors&gt;&lt;authors&gt;&lt;author&gt;Carter, J.&lt;/author&gt;&lt;/authors&gt;&lt;/contributors&gt;&lt;titles&gt;&lt;title&gt;Fixing EHR Usability Requires More Than Doubling-Down on Usability Testing and UCD&lt;/title&gt;&lt;/titles&gt;&lt;volume&gt;2018&lt;/volume&gt;&lt;number&gt;November 2&lt;/number&gt;&lt;dates&gt;&lt;year&gt;2016&lt;/year&gt;&lt;/dates&gt;&lt;urls&gt;&lt;related-urls&gt;&lt;url&gt;https://www.ehrscience.com/2016/10/31/fixing-ehr-usability-requires-more-than-doubling-down-on-usability-testing-and-ucd/&lt;/url&gt;&lt;/related-urls&gt;&lt;/urls&gt;&lt;/record&gt;&lt;/Cite&gt;&lt;/EndNote&gt;</w:instrText>
      </w:r>
      <w:r w:rsidR="00086B6F">
        <w:rPr>
          <w:szCs w:val="24"/>
        </w:rPr>
        <w:fldChar w:fldCharType="separate"/>
      </w:r>
      <w:r w:rsidR="00845D55" w:rsidRPr="00845D55">
        <w:rPr>
          <w:noProof/>
          <w:szCs w:val="24"/>
          <w:vertAlign w:val="superscript"/>
        </w:rPr>
        <w:t>29</w:t>
      </w:r>
      <w:r w:rsidR="00086B6F">
        <w:rPr>
          <w:szCs w:val="24"/>
        </w:rPr>
        <w:fldChar w:fldCharType="end"/>
      </w:r>
      <w:r w:rsidR="00086B6F">
        <w:rPr>
          <w:szCs w:val="24"/>
        </w:rPr>
        <w:t xml:space="preserve"> </w:t>
      </w:r>
      <w:r w:rsidR="00086B6F" w:rsidRPr="00086B6F">
        <w:rPr>
          <w:szCs w:val="24"/>
        </w:rPr>
        <w:t>Applying usability research methods to EHR design assumes there is some standard or optimal way of thinking about</w:t>
      </w:r>
      <w:r w:rsidR="00086B6F">
        <w:rPr>
          <w:szCs w:val="24"/>
        </w:rPr>
        <w:t xml:space="preserve"> each</w:t>
      </w:r>
      <w:r w:rsidR="00086B6F" w:rsidRPr="00086B6F">
        <w:rPr>
          <w:szCs w:val="24"/>
        </w:rPr>
        <w:t xml:space="preserve"> clinical process</w:t>
      </w:r>
      <w:r w:rsidR="00086B6F">
        <w:rPr>
          <w:szCs w:val="24"/>
        </w:rPr>
        <w:t xml:space="preserve"> at a very granular level</w:t>
      </w:r>
      <w:r w:rsidR="00086B6F" w:rsidRPr="00086B6F">
        <w:rPr>
          <w:szCs w:val="24"/>
        </w:rPr>
        <w:t>, and no such standard exists</w:t>
      </w:r>
      <w:r w:rsidR="00086B6F">
        <w:rPr>
          <w:szCs w:val="24"/>
        </w:rPr>
        <w:t>. In fact, most clinical processes are context-dependent and have never been thoroughly mapped or understood</w:t>
      </w:r>
      <w:r w:rsidR="00CE2F8B">
        <w:rPr>
          <w:szCs w:val="24"/>
        </w:rPr>
        <w:t>,</w:t>
      </w:r>
      <w:r w:rsidR="00086B6F">
        <w:rPr>
          <w:szCs w:val="24"/>
        </w:rPr>
        <w:fldChar w:fldCharType="begin"/>
      </w:r>
      <w:r w:rsidR="00845D55">
        <w:rPr>
          <w:szCs w:val="24"/>
        </w:rPr>
        <w:instrText xml:space="preserve"> ADDIN EN.CITE &lt;EndNote&gt;&lt;Cite&gt;&lt;Author&gt;Carter&lt;/Author&gt;&lt;Year&gt;2017&lt;/Year&gt;&lt;RecNum&gt;49&lt;/RecNum&gt;&lt;DisplayText&gt;&lt;style face="superscript"&gt;30&lt;/style&gt;&lt;/DisplayText&gt;&lt;record&gt;&lt;rec-number&gt;49&lt;/rec-number&gt;&lt;foreign-keys&gt;&lt;key app="EN" db-id="fzfpteex22vsrkeaz5fvf2xw5pxrpas59zr2" timestamp="1541274232"&gt;49&lt;/key&gt;&lt;/foreign-keys&gt;&lt;ref-type name="Web Page"&gt;12&lt;/ref-type&gt;&lt;contributors&gt;&lt;authors&gt;&lt;author&gt;Carter, J.&lt;/author&gt;&lt;/authors&gt;&lt;/contributors&gt;&lt;titles&gt;&lt;title&gt;EHR Design: Unintended Consequences and Irreconcilable Differences&lt;/title&gt;&lt;/titles&gt;&lt;volume&gt;2018&lt;/volume&gt;&lt;number&gt;November 2&lt;/number&gt;&lt;dates&gt;&lt;year&gt;2017&lt;/year&gt;&lt;/dates&gt;&lt;urls&gt;&lt;related-urls&gt;&lt;url&gt;https://www.ehrscience.com/2017/03/06/ehr-design-unintended-consequences-and-irreconcilable-differences/&lt;/url&gt;&lt;/related-urls&gt;&lt;/urls&gt;&lt;/record&gt;&lt;/Cite&gt;&lt;/EndNote&gt;</w:instrText>
      </w:r>
      <w:r w:rsidR="00086B6F">
        <w:rPr>
          <w:szCs w:val="24"/>
        </w:rPr>
        <w:fldChar w:fldCharType="separate"/>
      </w:r>
      <w:r w:rsidR="00845D55" w:rsidRPr="00845D55">
        <w:rPr>
          <w:noProof/>
          <w:szCs w:val="24"/>
          <w:vertAlign w:val="superscript"/>
        </w:rPr>
        <w:t>30</w:t>
      </w:r>
      <w:r w:rsidR="00086B6F">
        <w:rPr>
          <w:szCs w:val="24"/>
        </w:rPr>
        <w:fldChar w:fldCharType="end"/>
      </w:r>
      <w:r w:rsidR="00CE2F8B">
        <w:rPr>
          <w:szCs w:val="24"/>
        </w:rPr>
        <w:t xml:space="preserve"> and physicians approach them with highly variable mental models and cognitive styles.</w:t>
      </w:r>
      <w:r w:rsidR="00086B6F">
        <w:rPr>
          <w:szCs w:val="24"/>
        </w:rPr>
        <w:t xml:space="preserve"> </w:t>
      </w:r>
    </w:p>
    <w:p w14:paraId="653F29B1" w14:textId="77777777" w:rsidR="000C41D7" w:rsidRDefault="000C41D7" w:rsidP="0060081B">
      <w:pPr>
        <w:rPr>
          <w:b/>
          <w:szCs w:val="24"/>
        </w:rPr>
      </w:pPr>
    </w:p>
    <w:p w14:paraId="2F9E316A" w14:textId="057499DB" w:rsidR="00F40DD9" w:rsidRDefault="000C46EC" w:rsidP="0060081B">
      <w:pPr>
        <w:rPr>
          <w:szCs w:val="24"/>
        </w:rPr>
      </w:pPr>
      <w:r w:rsidRPr="000C41D7">
        <w:rPr>
          <w:b/>
          <w:szCs w:val="24"/>
        </w:rPr>
        <w:t>UCD methods</w:t>
      </w:r>
      <w:r w:rsidR="00C27AB1" w:rsidRPr="000C41D7">
        <w:rPr>
          <w:b/>
          <w:szCs w:val="24"/>
        </w:rPr>
        <w:t>,</w:t>
      </w:r>
      <w:r w:rsidRPr="000C41D7">
        <w:rPr>
          <w:b/>
          <w:szCs w:val="24"/>
        </w:rPr>
        <w:t xml:space="preserve"> </w:t>
      </w:r>
      <w:r w:rsidR="00C27AB1" w:rsidRPr="000C41D7">
        <w:rPr>
          <w:b/>
          <w:szCs w:val="24"/>
        </w:rPr>
        <w:t>deployed</w:t>
      </w:r>
      <w:r w:rsidRPr="000C41D7">
        <w:rPr>
          <w:b/>
          <w:szCs w:val="24"/>
        </w:rPr>
        <w:t xml:space="preserve"> </w:t>
      </w:r>
      <w:r w:rsidR="00C27AB1" w:rsidRPr="000C41D7">
        <w:rPr>
          <w:b/>
          <w:szCs w:val="24"/>
        </w:rPr>
        <w:t xml:space="preserve">across multiple specialties </w:t>
      </w:r>
      <w:r w:rsidRPr="000C41D7">
        <w:rPr>
          <w:b/>
          <w:szCs w:val="24"/>
        </w:rPr>
        <w:t>at a more granular and localized level</w:t>
      </w:r>
      <w:r w:rsidR="00C27AB1" w:rsidRPr="000C41D7">
        <w:rPr>
          <w:b/>
          <w:szCs w:val="24"/>
        </w:rPr>
        <w:t>,</w:t>
      </w:r>
      <w:r w:rsidRPr="000C41D7">
        <w:rPr>
          <w:b/>
          <w:szCs w:val="24"/>
        </w:rPr>
        <w:t xml:space="preserve"> will remain </w:t>
      </w:r>
      <w:r w:rsidR="00C27AB1" w:rsidRPr="000C41D7">
        <w:rPr>
          <w:b/>
          <w:szCs w:val="24"/>
        </w:rPr>
        <w:t>vital to identify the information physicians need for optimal function within new, context-aware frameworks.</w:t>
      </w:r>
      <w:r w:rsidR="00C27AB1" w:rsidRPr="000C41D7">
        <w:rPr>
          <w:szCs w:val="24"/>
        </w:rPr>
        <w:t xml:space="preserve"> </w:t>
      </w:r>
      <w:r w:rsidR="00CE2F8B" w:rsidRPr="000C41D7">
        <w:rPr>
          <w:szCs w:val="24"/>
        </w:rPr>
        <w:t xml:space="preserve"> </w:t>
      </w:r>
      <w:r w:rsidR="00CE2F8B" w:rsidRPr="000C41D7">
        <w:rPr>
          <w:b/>
          <w:szCs w:val="24"/>
        </w:rPr>
        <w:t xml:space="preserve">However, the idea that any amount of usability research can derive a </w:t>
      </w:r>
      <w:r w:rsidR="00B33B6F" w:rsidRPr="000C41D7">
        <w:rPr>
          <w:b/>
          <w:szCs w:val="24"/>
        </w:rPr>
        <w:t xml:space="preserve">single </w:t>
      </w:r>
      <w:r w:rsidR="00CE2F8B" w:rsidRPr="000C41D7">
        <w:rPr>
          <w:b/>
          <w:szCs w:val="24"/>
        </w:rPr>
        <w:t xml:space="preserve">consensus “one size fits all” </w:t>
      </w:r>
      <w:r w:rsidR="00B33B6F" w:rsidRPr="000C41D7">
        <w:rPr>
          <w:b/>
          <w:szCs w:val="24"/>
        </w:rPr>
        <w:t>interface model acceptable to a large proportion of physicians, even in a single specialty,</w:t>
      </w:r>
      <w:r w:rsidR="00B33B6F" w:rsidRPr="000C41D7">
        <w:rPr>
          <w:szCs w:val="24"/>
        </w:rPr>
        <w:t xml:space="preserve"> </w:t>
      </w:r>
      <w:r w:rsidR="00B33B6F" w:rsidRPr="000C41D7">
        <w:rPr>
          <w:b/>
          <w:szCs w:val="24"/>
        </w:rPr>
        <w:t>is one of the most important factors impeding our progress toward more usable EHRs.</w:t>
      </w:r>
    </w:p>
    <w:p w14:paraId="10102809" w14:textId="2EB21FB7" w:rsidR="00887B6E" w:rsidRDefault="00887B6E" w:rsidP="0060081B">
      <w:pPr>
        <w:rPr>
          <w:szCs w:val="24"/>
        </w:rPr>
      </w:pPr>
    </w:p>
    <w:p w14:paraId="02777D43" w14:textId="3D0D1548" w:rsidR="00985FD8" w:rsidRDefault="00985FD8" w:rsidP="0060081B">
      <w:pPr>
        <w:rPr>
          <w:szCs w:val="24"/>
        </w:rPr>
      </w:pPr>
    </w:p>
    <w:p w14:paraId="39F64FDD" w14:textId="77777777" w:rsidR="00985FD8" w:rsidRDefault="00985FD8" w:rsidP="0060081B">
      <w:pPr>
        <w:rPr>
          <w:szCs w:val="24"/>
        </w:rPr>
      </w:pPr>
    </w:p>
    <w:p w14:paraId="689F0568" w14:textId="5FC87030" w:rsidR="00887B6E" w:rsidRDefault="00887B6E" w:rsidP="0060081B">
      <w:pPr>
        <w:rPr>
          <w:szCs w:val="24"/>
        </w:rPr>
      </w:pPr>
      <w:r>
        <w:rPr>
          <w:b/>
          <w:szCs w:val="24"/>
        </w:rPr>
        <w:lastRenderedPageBreak/>
        <w:t>4.0 Solutions</w:t>
      </w:r>
    </w:p>
    <w:p w14:paraId="2784D760" w14:textId="2E4753F8" w:rsidR="00887B6E" w:rsidRDefault="00887B6E" w:rsidP="0060081B">
      <w:pPr>
        <w:rPr>
          <w:szCs w:val="24"/>
        </w:rPr>
      </w:pPr>
    </w:p>
    <w:p w14:paraId="016D1F9F" w14:textId="5AC8F8E5" w:rsidR="00887B6E" w:rsidRDefault="00F44E40" w:rsidP="0060081B">
      <w:pPr>
        <w:rPr>
          <w:szCs w:val="24"/>
        </w:rPr>
      </w:pPr>
      <w:r>
        <w:rPr>
          <w:szCs w:val="24"/>
        </w:rPr>
        <w:t xml:space="preserve">4.1 </w:t>
      </w:r>
      <w:r>
        <w:rPr>
          <w:szCs w:val="24"/>
          <w:u w:val="single"/>
        </w:rPr>
        <w:t>New Paradigms</w:t>
      </w:r>
      <w:r>
        <w:rPr>
          <w:szCs w:val="24"/>
        </w:rPr>
        <w:t>:</w:t>
      </w:r>
    </w:p>
    <w:p w14:paraId="5B3785FD" w14:textId="2216831A" w:rsidR="00CC2BBB" w:rsidRDefault="001F3E15" w:rsidP="0060081B">
      <w:pPr>
        <w:rPr>
          <w:szCs w:val="24"/>
        </w:rPr>
      </w:pPr>
      <w:r>
        <w:rPr>
          <w:szCs w:val="24"/>
        </w:rPr>
        <w:t>C</w:t>
      </w:r>
      <w:r w:rsidRPr="001F3E15">
        <w:rPr>
          <w:szCs w:val="24"/>
        </w:rPr>
        <w:t>urrent EHR human/computer interfaces continue to adopt visually complex representations derived from prior paper-based records. The current WIMP (Windows, Icons, Menus, Pointers) form-based data entry paradigm, little changed from Windows 95, “requires clinicians to navigate deeply nested menus and browse through long pull-down lists that are neither filtered nor contextualized</w:t>
      </w:r>
      <w:r>
        <w:rPr>
          <w:szCs w:val="24"/>
        </w:rPr>
        <w:t>.”</w:t>
      </w:r>
      <w:r>
        <w:rPr>
          <w:szCs w:val="24"/>
        </w:rPr>
        <w:fldChar w:fldCharType="begin">
          <w:fldData xml:space="preserve">PEVuZE5vdGU+PENpdGU+PEF1dGhvcj5TdHJlZXQ8L0F1dGhvcj48WWVhcj4yMDE0PC9ZZWFyPjxS
ZWNOdW0+MTE8L1JlY051bT48RGlzcGxheVRleHQ+PHN0eWxlIGZhY2U9InN1cGVyc2NyaXB0Ij4z
MTwvc3R5bGU+PC9EaXNwbGF5VGV4dD48cmVjb3JkPjxyZWMtbnVtYmVyPjExPC9yZWMtbnVtYmVy
Pjxmb3JlaWduLWtleXM+PGtleSBhcHA9IkVOIiBkYi1pZD0iZnpmcHRlZXgyMnZzcmtlYXo1ZnZm
Mnh3NXB4cnBhczU5enIyIiB0aW1lc3RhbXA9IjE1NDAyNDc3NDIiPjExPC9rZXk+PGtleSBhcHA9
IkVOV2ViIiBkYi1pZD0iIj4wPC9rZXk+PC9mb3JlaWduLWtleXM+PHJlZi10eXBlIG5hbWU9Ikpv
dXJuYWwgQXJ0aWNsZSI+MTc8L3JlZi10eXBlPjxjb250cmlidXRvcnM+PGF1dGhvcnM+PGF1dGhv
cj5TdHJlZXQsIFIuIEwuLCBKci48L2F1dGhvcj48YXV0aG9yPkxpdSwgTC48L2F1dGhvcj48YXV0
aG9yPkZhcmJlciwgTi4gSi48L2F1dGhvcj48YXV0aG9yPkNoZW4sIFkuPC9hdXRob3I+PGF1dGhv
cj5DYWx2aXR0aSwgQS48L2F1dGhvcj48YXV0aG9yPlp1ZXN0LCBELjwvYXV0aG9yPjxhdXRob3I+
R2FidXpkYSwgTS4gVC48L2F1dGhvcj48YXV0aG9yPkJlbGwsIEsuPC9hdXRob3I+PGF1dGhvcj5H
cmF5LCBCLjwvYXV0aG9yPjxhdXRob3I+UmljaywgUy48L2F1dGhvcj48YXV0aG9yPkFzaGZhcSwg
Uy48L2F1dGhvcj48YXV0aG9yPkFnaGEsIFouPC9hdXRob3I+PC9hdXRob3JzPjwvY29udHJpYnV0
b3JzPjxhdXRoLWFkZHJlc3M+RGVwYXJ0bWVudCBvZiBDb21tdW5pY2F0aW9uLCBUZXhhcyBBJmFt
cDtNIFVuaXZlcnNpdHksIENvbGxlZ2UgU3RhdGlvbiwgVVNBOyBEZXBhcnRtZW50IG9mIE1lZGlj
aW5lLCBCYXlsb3IgQ29sbGVnZSBvZiBNZWRpY2luZSwgSG91c3RvbiwgVVNBOyBIb3VzdG9uIFZB
IENlbnRlciBmb3IgSW5ub3ZhdGlvbnMgaW4gUXVhbGl0eSwgRWZmZWN0aXZlbmVzcyBhbmQgU2Fm
ZXR5LCBVU0EuIEVsZWN0cm9uaWMgYWRkcmVzczogci1zdHJlZXRAdGFtdS5lZHUuJiN4RDtEZXBh
cnRtZW50IG9mIEZhbWlseSBhbmQgUHJldmVudGl2ZSBNZWRpY2luZSwgVW5pdmVyc2l0eSBvZiBD
YWxpZm9ybmlhLCBTYW4gRGllZ28gVVNBLiYjeEQ7RGVwYXJ0bWVudCBvZiBNZWRpY2luZSwgVW5p
dmVyc2l0eSBvZiBDYWxpZm9ybmlhLCBTYW4gRGllZ28gVVNBLiYjeEQ7RGVwYXJ0bWVudCBvZiBJ
bmZvcm1hdGljcywgVW5pdmVyc2l0eSBvZiBDYWxpZm9ybmlhLCBJcnZpbmUsIFVTQS4mI3hEO1Zl
dGVyYW5zIE1lZGljYWwgUmVzZWFyY2ggRm91bmRhdGlvbiwgVkFTREhTLCBVU0EuJiN4RDtIdW50
ZXIgQ29sbGVnZSwgQ2l0eSBVbml2ZXJzaXR5IG9mIE5ldyBZb3JrLCBVU0EuJiN4RDtEZXBhcnRt
ZW50IG9mIEludGVybmFsIE1lZGljaW5lLCBWQSBTYW4gRGllZ28gSGVhbHRoIENhcmUgU3lzdGVt
LCBVU0EuJiN4RDtEZXBhcnRtZW50IG9mIE1lZGljaW5lLCBVbml2ZXJzaXR5IG9mIENhbGlmb3Ju
aWEsIFNhbiBEaWVnbyBVU0E7IFdlc3QgSGVhbHRoIFBvbGljeSBDZW50ZXIsIFdlc3QgSGVhbHRo
IEluc3RpdHV0ZSwgU2FuIERpZWdvLCBDYWxpZm9ybmlhLCBVU0EuPC9hdXRoLWFkZHJlc3M+PHRp
dGxlcz48dGl0bGU+UHJvdmlkZXIgaW50ZXJhY3Rpb24gd2l0aCB0aGUgZWxlY3Ryb25pYyBoZWFs
dGggcmVjb3JkOiB0aGUgZWZmZWN0cyBvbiBwYXRpZW50LWNlbnRlcmVkIGNvbW11bmljYXRpb24g
aW4gbWVkaWNhbCBlbmNvdW50ZXJzPC90aXRsZT48c2Vjb25kYXJ5LXRpdGxlPlBhdGllbnQgRWR1
YyBDb3Vuczwvc2Vjb25kYXJ5LXRpdGxlPjwvdGl0bGVzPjxwZXJpb2RpY2FsPjxmdWxsLXRpdGxl
PlBhdGllbnQgRWR1YyBDb3VuczwvZnVsbC10aXRsZT48L3BlcmlvZGljYWw+PHBhZ2VzPjMxNS05
PC9wYWdlcz48dm9sdW1lPjk2PC92b2x1bWU+PG51bWJlcj4zPC9udW1iZXI+PGVkaXRpb24+MjAx
NC8wNi8wMzwvZWRpdGlvbj48a2V5d29yZHM+PGtleXdvcmQ+QWR1bHQ8L2tleXdvcmQ+PGtleXdv
cmQ+QWdlZDwva2V5d29yZD48a2V5d29yZD5BZ2VkLCA4MCBhbmQgb3Zlcjwva2V5d29yZD48a2V5
d29yZD5BbWJ1bGF0b3J5IENhcmUgRmFjaWxpdGllczwva2V5d29yZD48a2V5d29yZD4qQ29tbXVu
aWNhdGlvbjwva2V5d29yZD48a2V5d29yZD4qRWxlY3Ryb25pYyBIZWFsdGggUmVjb3Jkczwva2V5
d29yZD48a2V5d29yZD5GZW1hbGU8L2tleXdvcmQ+PGtleXdvcmQ+SHVtYW5zPC9rZXl3b3JkPjxr
ZXl3b3JkPk1hbGU8L2tleXdvcmQ+PGtleXdvcmQ+TWlkZGxlIEFnZWQ8L2tleXdvcmQ+PGtleXdv
cmQ+UGF0aWVudCBQYXJ0aWNpcGF0aW9uPC9rZXl3b3JkPjxrZXl3b3JkPlBhdGllbnQgU2F0aXNm
YWN0aW9uPC9rZXl3b3JkPjxrZXl3b3JkPlBhdGllbnQtQ2VudGVyZWQgQ2FyZS8qbWV0aG9kczwv
a2V5d29yZD48a2V5d29yZD4qUGh5c2ljaWFuLVBhdGllbnQgUmVsYXRpb25zPC9rZXl3b3JkPjxr
ZXl3b3JkPlByYWN0aWNlIFBhdHRlcm5zLCBQaHlzaWNpYW5zJmFwb3M7PC9rZXl3b3JkPjxrZXl3
b3JkPipQcmltYXJ5IEhlYWx0aCBDYXJlPC9rZXl3b3JkPjxrZXl3b3JkPlF1YWxpdHkgb2YgSGVh
bHRoIENhcmU8L2tleXdvcmQ+PGtleXdvcmQ+UmVmZXJyYWwgYW5kIENvbnN1bHRhdGlvbjwva2V5
d29yZD48a2V5d29yZD5Vbml0ZWQgU3RhdGVzPC9rZXl3b3JkPjxrZXl3b3JkPlVuaXRlZCBTdGF0
ZXMgRGVwYXJ0bWVudCBvZiBWZXRlcmFucyBBZmZhaXJzPC9rZXl3b3JkPjxrZXl3b3JkPlZpZGVv
dGFwZSBSZWNvcmRpbmc8L2tleXdvcmQ+PGtleXdvcmQ+RWxlY3Ryb25pYyBtZWRpY2FsIHJlY29y
ZHM8L2tleXdvcmQ+PGtleXdvcmQ+UGF0aWVudCBjZW50ZXJlZCBjb21tdW5pY2F0aW9uPC9rZXl3
b3JkPjxrZXl3b3JkPlBoeXNpY2lhbiB3b3JrZmxvdzwva2V5d29yZD48L2tleXdvcmRzPjxkYXRl
cz48eWVhcj4yMDE0PC95ZWFyPjxwdWItZGF0ZXM+PGRhdGU+U2VwPC9kYXRlPjwvcHViLWRhdGVz
PjwvZGF0ZXM+PGlzYm4+MTg3My01MTM0IChFbGVjdHJvbmljKSYjeEQ7MDczOC0zOTkxIChMaW5r
aW5nKTwvaXNibj48YWNjZXNzaW9uLW51bT4yNDg4MjA4NjwvYWNjZXNzaW9uLW51bT48dXJscz48
cmVsYXRlZC11cmxzPjx1cmw+aHR0cHM6Ly93d3cubmNiaS5ubG0ubmloLmdvdi9wdWJtZWQvMjQ4
ODIwODY8L3VybD48L3JlbGF0ZWQtdXJscz48L3VybHM+PGN1c3RvbTI+UE1DNDMzOTExMTwvY3Vz
dG9tMj48ZWxlY3Ryb25pYy1yZXNvdXJjZS1udW0+MTAuMTAxNi9qLnBlYy4yMDE0LjA1LjAwNDwv
ZWxlY3Ryb25pYy1yZXNvdXJjZS1udW0+PC9yZWNvcmQ+PC9DaXRlPjwvRW5kTm90ZT4A
</w:fldData>
        </w:fldChar>
      </w:r>
      <w:r w:rsidR="00845D55">
        <w:rPr>
          <w:szCs w:val="24"/>
        </w:rPr>
        <w:instrText xml:space="preserve"> ADDIN EN.CITE </w:instrText>
      </w:r>
      <w:r w:rsidR="00845D55">
        <w:rPr>
          <w:szCs w:val="24"/>
        </w:rPr>
        <w:fldChar w:fldCharType="begin">
          <w:fldData xml:space="preserve">PEVuZE5vdGU+PENpdGU+PEF1dGhvcj5TdHJlZXQ8L0F1dGhvcj48WWVhcj4yMDE0PC9ZZWFyPjxS
ZWNOdW0+MTE8L1JlY051bT48RGlzcGxheVRleHQ+PHN0eWxlIGZhY2U9InN1cGVyc2NyaXB0Ij4z
MTwvc3R5bGU+PC9EaXNwbGF5VGV4dD48cmVjb3JkPjxyZWMtbnVtYmVyPjExPC9yZWMtbnVtYmVy
Pjxmb3JlaWduLWtleXM+PGtleSBhcHA9IkVOIiBkYi1pZD0iZnpmcHRlZXgyMnZzcmtlYXo1ZnZm
Mnh3NXB4cnBhczU5enIyIiB0aW1lc3RhbXA9IjE1NDAyNDc3NDIiPjExPC9rZXk+PGtleSBhcHA9
IkVOV2ViIiBkYi1pZD0iIj4wPC9rZXk+PC9mb3JlaWduLWtleXM+PHJlZi10eXBlIG5hbWU9Ikpv
dXJuYWwgQXJ0aWNsZSI+MTc8L3JlZi10eXBlPjxjb250cmlidXRvcnM+PGF1dGhvcnM+PGF1dGhv
cj5TdHJlZXQsIFIuIEwuLCBKci48L2F1dGhvcj48YXV0aG9yPkxpdSwgTC48L2F1dGhvcj48YXV0
aG9yPkZhcmJlciwgTi4gSi48L2F1dGhvcj48YXV0aG9yPkNoZW4sIFkuPC9hdXRob3I+PGF1dGhv
cj5DYWx2aXR0aSwgQS48L2F1dGhvcj48YXV0aG9yPlp1ZXN0LCBELjwvYXV0aG9yPjxhdXRob3I+
R2FidXpkYSwgTS4gVC48L2F1dGhvcj48YXV0aG9yPkJlbGwsIEsuPC9hdXRob3I+PGF1dGhvcj5H
cmF5LCBCLjwvYXV0aG9yPjxhdXRob3I+UmljaywgUy48L2F1dGhvcj48YXV0aG9yPkFzaGZhcSwg
Uy48L2F1dGhvcj48YXV0aG9yPkFnaGEsIFouPC9hdXRob3I+PC9hdXRob3JzPjwvY29udHJpYnV0
b3JzPjxhdXRoLWFkZHJlc3M+RGVwYXJ0bWVudCBvZiBDb21tdW5pY2F0aW9uLCBUZXhhcyBBJmFt
cDtNIFVuaXZlcnNpdHksIENvbGxlZ2UgU3RhdGlvbiwgVVNBOyBEZXBhcnRtZW50IG9mIE1lZGlj
aW5lLCBCYXlsb3IgQ29sbGVnZSBvZiBNZWRpY2luZSwgSG91c3RvbiwgVVNBOyBIb3VzdG9uIFZB
IENlbnRlciBmb3IgSW5ub3ZhdGlvbnMgaW4gUXVhbGl0eSwgRWZmZWN0aXZlbmVzcyBhbmQgU2Fm
ZXR5LCBVU0EuIEVsZWN0cm9uaWMgYWRkcmVzczogci1zdHJlZXRAdGFtdS5lZHUuJiN4RDtEZXBh
cnRtZW50IG9mIEZhbWlseSBhbmQgUHJldmVudGl2ZSBNZWRpY2luZSwgVW5pdmVyc2l0eSBvZiBD
YWxpZm9ybmlhLCBTYW4gRGllZ28gVVNBLiYjeEQ7RGVwYXJ0bWVudCBvZiBNZWRpY2luZSwgVW5p
dmVyc2l0eSBvZiBDYWxpZm9ybmlhLCBTYW4gRGllZ28gVVNBLiYjeEQ7RGVwYXJ0bWVudCBvZiBJ
bmZvcm1hdGljcywgVW5pdmVyc2l0eSBvZiBDYWxpZm9ybmlhLCBJcnZpbmUsIFVTQS4mI3hEO1Zl
dGVyYW5zIE1lZGljYWwgUmVzZWFyY2ggRm91bmRhdGlvbiwgVkFTREhTLCBVU0EuJiN4RDtIdW50
ZXIgQ29sbGVnZSwgQ2l0eSBVbml2ZXJzaXR5IG9mIE5ldyBZb3JrLCBVU0EuJiN4RDtEZXBhcnRt
ZW50IG9mIEludGVybmFsIE1lZGljaW5lLCBWQSBTYW4gRGllZ28gSGVhbHRoIENhcmUgU3lzdGVt
LCBVU0EuJiN4RDtEZXBhcnRtZW50IG9mIE1lZGljaW5lLCBVbml2ZXJzaXR5IG9mIENhbGlmb3Ju
aWEsIFNhbiBEaWVnbyBVU0E7IFdlc3QgSGVhbHRoIFBvbGljeSBDZW50ZXIsIFdlc3QgSGVhbHRo
IEluc3RpdHV0ZSwgU2FuIERpZWdvLCBDYWxpZm9ybmlhLCBVU0EuPC9hdXRoLWFkZHJlc3M+PHRp
dGxlcz48dGl0bGU+UHJvdmlkZXIgaW50ZXJhY3Rpb24gd2l0aCB0aGUgZWxlY3Ryb25pYyBoZWFs
dGggcmVjb3JkOiB0aGUgZWZmZWN0cyBvbiBwYXRpZW50LWNlbnRlcmVkIGNvbW11bmljYXRpb24g
aW4gbWVkaWNhbCBlbmNvdW50ZXJzPC90aXRsZT48c2Vjb25kYXJ5LXRpdGxlPlBhdGllbnQgRWR1
YyBDb3Vuczwvc2Vjb25kYXJ5LXRpdGxlPjwvdGl0bGVzPjxwZXJpb2RpY2FsPjxmdWxsLXRpdGxl
PlBhdGllbnQgRWR1YyBDb3VuczwvZnVsbC10aXRsZT48L3BlcmlvZGljYWw+PHBhZ2VzPjMxNS05
PC9wYWdlcz48dm9sdW1lPjk2PC92b2x1bWU+PG51bWJlcj4zPC9udW1iZXI+PGVkaXRpb24+MjAx
NC8wNi8wMzwvZWRpdGlvbj48a2V5d29yZHM+PGtleXdvcmQ+QWR1bHQ8L2tleXdvcmQ+PGtleXdv
cmQ+QWdlZDwva2V5d29yZD48a2V5d29yZD5BZ2VkLCA4MCBhbmQgb3Zlcjwva2V5d29yZD48a2V5
d29yZD5BbWJ1bGF0b3J5IENhcmUgRmFjaWxpdGllczwva2V5d29yZD48a2V5d29yZD4qQ29tbXVu
aWNhdGlvbjwva2V5d29yZD48a2V5d29yZD4qRWxlY3Ryb25pYyBIZWFsdGggUmVjb3Jkczwva2V5
d29yZD48a2V5d29yZD5GZW1hbGU8L2tleXdvcmQ+PGtleXdvcmQ+SHVtYW5zPC9rZXl3b3JkPjxr
ZXl3b3JkPk1hbGU8L2tleXdvcmQ+PGtleXdvcmQ+TWlkZGxlIEFnZWQ8L2tleXdvcmQ+PGtleXdv
cmQ+UGF0aWVudCBQYXJ0aWNpcGF0aW9uPC9rZXl3b3JkPjxrZXl3b3JkPlBhdGllbnQgU2F0aXNm
YWN0aW9uPC9rZXl3b3JkPjxrZXl3b3JkPlBhdGllbnQtQ2VudGVyZWQgQ2FyZS8qbWV0aG9kczwv
a2V5d29yZD48a2V5d29yZD4qUGh5c2ljaWFuLVBhdGllbnQgUmVsYXRpb25zPC9rZXl3b3JkPjxr
ZXl3b3JkPlByYWN0aWNlIFBhdHRlcm5zLCBQaHlzaWNpYW5zJmFwb3M7PC9rZXl3b3JkPjxrZXl3
b3JkPipQcmltYXJ5IEhlYWx0aCBDYXJlPC9rZXl3b3JkPjxrZXl3b3JkPlF1YWxpdHkgb2YgSGVh
bHRoIENhcmU8L2tleXdvcmQ+PGtleXdvcmQ+UmVmZXJyYWwgYW5kIENvbnN1bHRhdGlvbjwva2V5
d29yZD48a2V5d29yZD5Vbml0ZWQgU3RhdGVzPC9rZXl3b3JkPjxrZXl3b3JkPlVuaXRlZCBTdGF0
ZXMgRGVwYXJ0bWVudCBvZiBWZXRlcmFucyBBZmZhaXJzPC9rZXl3b3JkPjxrZXl3b3JkPlZpZGVv
dGFwZSBSZWNvcmRpbmc8L2tleXdvcmQ+PGtleXdvcmQ+RWxlY3Ryb25pYyBtZWRpY2FsIHJlY29y
ZHM8L2tleXdvcmQ+PGtleXdvcmQ+UGF0aWVudCBjZW50ZXJlZCBjb21tdW5pY2F0aW9uPC9rZXl3
b3JkPjxrZXl3b3JkPlBoeXNpY2lhbiB3b3JrZmxvdzwva2V5d29yZD48L2tleXdvcmRzPjxkYXRl
cz48eWVhcj4yMDE0PC95ZWFyPjxwdWItZGF0ZXM+PGRhdGU+U2VwPC9kYXRlPjwvcHViLWRhdGVz
PjwvZGF0ZXM+PGlzYm4+MTg3My01MTM0IChFbGVjdHJvbmljKSYjeEQ7MDczOC0zOTkxIChMaW5r
aW5nKTwvaXNibj48YWNjZXNzaW9uLW51bT4yNDg4MjA4NjwvYWNjZXNzaW9uLW51bT48dXJscz48
cmVsYXRlZC11cmxzPjx1cmw+aHR0cHM6Ly93d3cubmNiaS5ubG0ubmloLmdvdi9wdWJtZWQvMjQ4
ODIwODY8L3VybD48L3JlbGF0ZWQtdXJscz48L3VybHM+PGN1c3RvbTI+UE1DNDMzOTExMTwvY3Vz
dG9tMj48ZWxlY3Ryb25pYy1yZXNvdXJjZS1udW0+MTAuMTAxNi9qLnBlYy4yMDE0LjA1LjAwNDwv
ZWxlY3Ryb25pYy1yZXNvdXJjZS1udW0+PC9yZWNvcmQ+PC9DaXRlPjwvRW5kTm90ZT4A
</w:fldData>
        </w:fldChar>
      </w:r>
      <w:r w:rsidR="00845D55">
        <w:rPr>
          <w:szCs w:val="24"/>
        </w:rPr>
        <w:instrText xml:space="preserve"> ADDIN EN.CITE.DATA </w:instrText>
      </w:r>
      <w:r w:rsidR="00845D55">
        <w:rPr>
          <w:szCs w:val="24"/>
        </w:rPr>
      </w:r>
      <w:r w:rsidR="00845D55">
        <w:rPr>
          <w:szCs w:val="24"/>
        </w:rPr>
        <w:fldChar w:fldCharType="end"/>
      </w:r>
      <w:r>
        <w:rPr>
          <w:szCs w:val="24"/>
        </w:rPr>
      </w:r>
      <w:r>
        <w:rPr>
          <w:szCs w:val="24"/>
        </w:rPr>
        <w:fldChar w:fldCharType="separate"/>
      </w:r>
      <w:r w:rsidR="00845D55" w:rsidRPr="00845D55">
        <w:rPr>
          <w:noProof/>
          <w:szCs w:val="24"/>
          <w:vertAlign w:val="superscript"/>
        </w:rPr>
        <w:t>31</w:t>
      </w:r>
      <w:r>
        <w:rPr>
          <w:szCs w:val="24"/>
        </w:rPr>
        <w:fldChar w:fldCharType="end"/>
      </w:r>
      <w:r>
        <w:rPr>
          <w:szCs w:val="24"/>
        </w:rPr>
        <w:t xml:space="preserve"> </w:t>
      </w:r>
      <w:r w:rsidRPr="001F3E15">
        <w:rPr>
          <w:szCs w:val="24"/>
        </w:rPr>
        <w:t>Data is entered bit by agonizing bit requiring multiple</w:t>
      </w:r>
      <w:r w:rsidR="00FE47BE">
        <w:rPr>
          <w:szCs w:val="24"/>
        </w:rPr>
        <w:t xml:space="preserve"> keystrokes,</w:t>
      </w:r>
      <w:r w:rsidRPr="001F3E15">
        <w:rPr>
          <w:szCs w:val="24"/>
        </w:rPr>
        <w:t xml:space="preserve"> points, clicks, and scrolls. One study measured an average of 216 mouse clicks or wheels and 729 keyboard clicks per 20-minute patient visit</w:t>
      </w:r>
      <w:r>
        <w:rPr>
          <w:szCs w:val="24"/>
        </w:rPr>
        <w:t>.</w:t>
      </w:r>
      <w:r>
        <w:rPr>
          <w:szCs w:val="24"/>
        </w:rPr>
        <w:fldChar w:fldCharType="begin">
          <w:fldData xml:space="preserve">PEVuZE5vdGU+PENpdGU+PEF1dGhvcj5TdHJlZXQ8L0F1dGhvcj48WWVhcj4yMDE4PC9ZZWFyPjxS
ZWNOdW0+MjE8L1JlY051bT48RGlzcGxheVRleHQ+PHN0eWxlIGZhY2U9InN1cGVyc2NyaXB0Ij4z
Mjwvc3R5bGU+PC9EaXNwbGF5VGV4dD48cmVjb3JkPjxyZWMtbnVtYmVyPjIxPC9yZWMtbnVtYmVy
Pjxmb3JlaWduLWtleXM+PGtleSBhcHA9IkVOIiBkYi1pZD0iZnpmcHRlZXgyMnZzcmtlYXo1ZnZm
Mnh3NXB4cnBhczU5enIyIiB0aW1lc3RhbXA9IjE1NDAzMzUzOTQiPjIxPC9rZXk+PGtleSBhcHA9
IkVOV2ViIiBkYi1pZD0iIj4wPC9rZXk+PC9mb3JlaWduLWtleXM+PHJlZi10eXBlIG5hbWU9Ikpv
dXJuYWwgQXJ0aWNsZSI+MTc8L3JlZi10eXBlPjxjb250cmlidXRvcnM+PGF1dGhvcnM+PGF1dGhv
cj5TdHJlZXQsIFIuIEwuLCBKci48L2F1dGhvcj48YXV0aG9yPkxpdSwgTC48L2F1dGhvcj48YXV0
aG9yPkZhcmJlciwgTi4gSi48L2F1dGhvcj48YXV0aG9yPkNoZW4sIFkuPC9hdXRob3I+PGF1dGhv
cj5DYWx2aXR0aSwgQS48L2F1dGhvcj48YXV0aG9yPldlaWJlbCwgTi48L2F1dGhvcj48YXV0aG9y
PkdhYnV6ZGEsIE0uIFQuPC9hdXRob3I+PGF1dGhvcj5CZWxsLCBLLjwvYXV0aG9yPjxhdXRob3I+
R3JheSwgQi48L2F1dGhvcj48YXV0aG9yPlJpY2ssIFMuPC9hdXRob3I+PGF1dGhvcj5Bc2hmYXEs
IFMuPC9hdXRob3I+PGF1dGhvcj5BZ2hhLCBaLjwvYXV0aG9yPjwvYXV0aG9ycz48L2NvbnRyaWJ1
dG9ycz48YXV0aC1hZGRyZXNzPkZyb20gRGVwYXJ0bWVudCBvZiBDb21tdW5pY2F0aW9uLCBUZXhh
cyBBJmFtcDtNIFVuaXZlcnNpdHksIENvbGxlZ2UgU3RhdGlvbiwgVFgsIFVTQS4gci1zdHJlZXRA
dGFtdS5lZHUuJiN4RDtEZXBhcnRtZW50IG9mIE1lZGljaW5lLCBCYXlsb3IgQ29sbGVnZSBvZiBN
ZWRpY2luZSwgSG91c3RvbiwgVFgsIFVTQS4gci1zdHJlZXRAdGFtdS5lZHUuJiN4RDtIb3VzdG9u
IFZBIENlbnRlciBmb3IgSW5ub3ZhdGlvbnMgaW4gUXVhbGl0eSwgRWZmZWN0aXZlbmVzcyBhbmQg
U2FmZXR5LCBIb3VzdG9uLCBUWCwgVVNBLiByLXN0cmVldEB0YW11LmVkdS4mI3hEO0Zyb20gVW5p
dmVyc2l0eSBvZiBDYWxpZm9ybmlhIFNhbiBEaWVnbywgU2FuIERpZWdvLCBDQSwgVVNBLiYjeEQ7
VkEgU2FuIERpZWdvIEhlYWx0aGNhcmUgU3lzdGVtLCBTYW4gRGllZ28sIENBLCBVU0EuJiN4RDtV
bml2ZXJzaXR5IG9mIENhbGlmb3JuaWEgSXJ2aW5lLCBJcnZpbmUsIENBLCBVU0EuJiN4RDtXZXN0
IEhlYWx0aCwgU2FuIERpZWdvLCBDQSwgVVNBLjwvYXV0aC1hZGRyZXNzPjx0aXRsZXM+PHRpdGxl
PktleXN0cm9rZXMsIE1vdXNlIENsaWNrcywgYW5kIEdhemluZyBhdCB0aGUgQ29tcHV0ZXI6IEhv
dyBQaHlzaWNpYW4gSW50ZXJhY3Rpb24gd2l0aCB0aGUgRUhSIEFmZmVjdHMgUGF0aWVudCBQYXJ0
aWNpcGF0aW9uPC90aXRsZT48c2Vjb25kYXJ5LXRpdGxlPkogR2VuIEludGVybiBNZWQ8L3NlY29u
ZGFyeS10aXRsZT48L3RpdGxlcz48cGVyaW9kaWNhbD48ZnVsbC10aXRsZT5KIEdlbiBJbnRlcm4g
TWVkPC9mdWxsLXRpdGxlPjwvcGVyaW9kaWNhbD48cGFnZXM+NDIzLTQyODwvcGFnZXM+PHZvbHVt
ZT4zMzwvdm9sdW1lPjxudW1iZXI+NDwvbnVtYmVyPjxlZGl0aW9uPjIwMTcvMTIvMDE8L2VkaXRp
b24+PGRhdGVzPjx5ZWFyPjIwMTg8L3llYXI+PHB1Yi1kYXRlcz48ZGF0ZT5BcHI8L2RhdGU+PC9w
dWItZGF0ZXM+PC9kYXRlcz48aXNibj4xNTI1LTE0OTcgKEVsZWN0cm9uaWMpJiN4RDswODg0LTg3
MzQgKExpbmtpbmcpPC9pc2JuPjxhY2Nlc3Npb24tbnVtPjI5MTg4NTQ0PC9hY2Nlc3Npb24tbnVt
Pjx1cmxzPjxyZWxhdGVkLXVybHM+PHVybD5odHRwczovL3d3dy5uY2JpLm5sbS5uaWguZ292L3B1
Ym1lZC8yOTE4ODU0NDwvdXJsPjwvcmVsYXRlZC11cmxzPjwvdXJscz48Y3VzdG9tMj5QTUM1ODgw
NzU1PC9jdXN0b20yPjxlbGVjdHJvbmljLXJlc291cmNlLW51bT4xMC4xMDA3L3MxMTYwNi0wMTct
NDIyOC0yPC9lbGVjdHJvbmljLXJlc291cmNlLW51bT48L3JlY29yZD48L0NpdGU+PC9FbmROb3Rl
PgB=
</w:fldData>
        </w:fldChar>
      </w:r>
      <w:r w:rsidR="00845D55">
        <w:rPr>
          <w:szCs w:val="24"/>
        </w:rPr>
        <w:instrText xml:space="preserve"> ADDIN EN.CITE </w:instrText>
      </w:r>
      <w:r w:rsidR="00845D55">
        <w:rPr>
          <w:szCs w:val="24"/>
        </w:rPr>
        <w:fldChar w:fldCharType="begin">
          <w:fldData xml:space="preserve">PEVuZE5vdGU+PENpdGU+PEF1dGhvcj5TdHJlZXQ8L0F1dGhvcj48WWVhcj4yMDE4PC9ZZWFyPjxS
ZWNOdW0+MjE8L1JlY051bT48RGlzcGxheVRleHQ+PHN0eWxlIGZhY2U9InN1cGVyc2NyaXB0Ij4z
Mjwvc3R5bGU+PC9EaXNwbGF5VGV4dD48cmVjb3JkPjxyZWMtbnVtYmVyPjIxPC9yZWMtbnVtYmVy
Pjxmb3JlaWduLWtleXM+PGtleSBhcHA9IkVOIiBkYi1pZD0iZnpmcHRlZXgyMnZzcmtlYXo1ZnZm
Mnh3NXB4cnBhczU5enIyIiB0aW1lc3RhbXA9IjE1NDAzMzUzOTQiPjIxPC9rZXk+PGtleSBhcHA9
IkVOV2ViIiBkYi1pZD0iIj4wPC9rZXk+PC9mb3JlaWduLWtleXM+PHJlZi10eXBlIG5hbWU9Ikpv
dXJuYWwgQXJ0aWNsZSI+MTc8L3JlZi10eXBlPjxjb250cmlidXRvcnM+PGF1dGhvcnM+PGF1dGhv
cj5TdHJlZXQsIFIuIEwuLCBKci48L2F1dGhvcj48YXV0aG9yPkxpdSwgTC48L2F1dGhvcj48YXV0
aG9yPkZhcmJlciwgTi4gSi48L2F1dGhvcj48YXV0aG9yPkNoZW4sIFkuPC9hdXRob3I+PGF1dGhv
cj5DYWx2aXR0aSwgQS48L2F1dGhvcj48YXV0aG9yPldlaWJlbCwgTi48L2F1dGhvcj48YXV0aG9y
PkdhYnV6ZGEsIE0uIFQuPC9hdXRob3I+PGF1dGhvcj5CZWxsLCBLLjwvYXV0aG9yPjxhdXRob3I+
R3JheSwgQi48L2F1dGhvcj48YXV0aG9yPlJpY2ssIFMuPC9hdXRob3I+PGF1dGhvcj5Bc2hmYXEs
IFMuPC9hdXRob3I+PGF1dGhvcj5BZ2hhLCBaLjwvYXV0aG9yPjwvYXV0aG9ycz48L2NvbnRyaWJ1
dG9ycz48YXV0aC1hZGRyZXNzPkZyb20gRGVwYXJ0bWVudCBvZiBDb21tdW5pY2F0aW9uLCBUZXhh
cyBBJmFtcDtNIFVuaXZlcnNpdHksIENvbGxlZ2UgU3RhdGlvbiwgVFgsIFVTQS4gci1zdHJlZXRA
dGFtdS5lZHUuJiN4RDtEZXBhcnRtZW50IG9mIE1lZGljaW5lLCBCYXlsb3IgQ29sbGVnZSBvZiBN
ZWRpY2luZSwgSG91c3RvbiwgVFgsIFVTQS4gci1zdHJlZXRAdGFtdS5lZHUuJiN4RDtIb3VzdG9u
IFZBIENlbnRlciBmb3IgSW5ub3ZhdGlvbnMgaW4gUXVhbGl0eSwgRWZmZWN0aXZlbmVzcyBhbmQg
U2FmZXR5LCBIb3VzdG9uLCBUWCwgVVNBLiByLXN0cmVldEB0YW11LmVkdS4mI3hEO0Zyb20gVW5p
dmVyc2l0eSBvZiBDYWxpZm9ybmlhIFNhbiBEaWVnbywgU2FuIERpZWdvLCBDQSwgVVNBLiYjeEQ7
VkEgU2FuIERpZWdvIEhlYWx0aGNhcmUgU3lzdGVtLCBTYW4gRGllZ28sIENBLCBVU0EuJiN4RDtV
bml2ZXJzaXR5IG9mIENhbGlmb3JuaWEgSXJ2aW5lLCBJcnZpbmUsIENBLCBVU0EuJiN4RDtXZXN0
IEhlYWx0aCwgU2FuIERpZWdvLCBDQSwgVVNBLjwvYXV0aC1hZGRyZXNzPjx0aXRsZXM+PHRpdGxl
PktleXN0cm9rZXMsIE1vdXNlIENsaWNrcywgYW5kIEdhemluZyBhdCB0aGUgQ29tcHV0ZXI6IEhv
dyBQaHlzaWNpYW4gSW50ZXJhY3Rpb24gd2l0aCB0aGUgRUhSIEFmZmVjdHMgUGF0aWVudCBQYXJ0
aWNpcGF0aW9uPC90aXRsZT48c2Vjb25kYXJ5LXRpdGxlPkogR2VuIEludGVybiBNZWQ8L3NlY29u
ZGFyeS10aXRsZT48L3RpdGxlcz48cGVyaW9kaWNhbD48ZnVsbC10aXRsZT5KIEdlbiBJbnRlcm4g
TWVkPC9mdWxsLXRpdGxlPjwvcGVyaW9kaWNhbD48cGFnZXM+NDIzLTQyODwvcGFnZXM+PHZvbHVt
ZT4zMzwvdm9sdW1lPjxudW1iZXI+NDwvbnVtYmVyPjxlZGl0aW9uPjIwMTcvMTIvMDE8L2VkaXRp
b24+PGRhdGVzPjx5ZWFyPjIwMTg8L3llYXI+PHB1Yi1kYXRlcz48ZGF0ZT5BcHI8L2RhdGU+PC9w
dWItZGF0ZXM+PC9kYXRlcz48aXNibj4xNTI1LTE0OTcgKEVsZWN0cm9uaWMpJiN4RDswODg0LTg3
MzQgKExpbmtpbmcpPC9pc2JuPjxhY2Nlc3Npb24tbnVtPjI5MTg4NTQ0PC9hY2Nlc3Npb24tbnVt
Pjx1cmxzPjxyZWxhdGVkLXVybHM+PHVybD5odHRwczovL3d3dy5uY2JpLm5sbS5uaWguZ292L3B1
Ym1lZC8yOTE4ODU0NDwvdXJsPjwvcmVsYXRlZC11cmxzPjwvdXJscz48Y3VzdG9tMj5QTUM1ODgw
NzU1PC9jdXN0b20yPjxlbGVjdHJvbmljLXJlc291cmNlLW51bT4xMC4xMDA3L3MxMTYwNi0wMTct
NDIyOC0yPC9lbGVjdHJvbmljLXJlc291cmNlLW51bT48L3JlY29yZD48L0NpdGU+PC9FbmROb3Rl
PgB=
</w:fldData>
        </w:fldChar>
      </w:r>
      <w:r w:rsidR="00845D55">
        <w:rPr>
          <w:szCs w:val="24"/>
        </w:rPr>
        <w:instrText xml:space="preserve"> ADDIN EN.CITE.DATA </w:instrText>
      </w:r>
      <w:r w:rsidR="00845D55">
        <w:rPr>
          <w:szCs w:val="24"/>
        </w:rPr>
      </w:r>
      <w:r w:rsidR="00845D55">
        <w:rPr>
          <w:szCs w:val="24"/>
        </w:rPr>
        <w:fldChar w:fldCharType="end"/>
      </w:r>
      <w:r>
        <w:rPr>
          <w:szCs w:val="24"/>
        </w:rPr>
      </w:r>
      <w:r>
        <w:rPr>
          <w:szCs w:val="24"/>
        </w:rPr>
        <w:fldChar w:fldCharType="separate"/>
      </w:r>
      <w:r w:rsidR="00845D55" w:rsidRPr="00845D55">
        <w:rPr>
          <w:noProof/>
          <w:szCs w:val="24"/>
          <w:vertAlign w:val="superscript"/>
        </w:rPr>
        <w:t>32</w:t>
      </w:r>
      <w:r>
        <w:rPr>
          <w:szCs w:val="24"/>
        </w:rPr>
        <w:fldChar w:fldCharType="end"/>
      </w:r>
      <w:r w:rsidR="00FE47BE">
        <w:rPr>
          <w:szCs w:val="24"/>
        </w:rPr>
        <w:t xml:space="preserve"> The lesson of the last 10 years is that physician-patient interactions and physician physical and cognitive workflow processes are not orderly or linear enough to be well accommodated by current algorithmic methods and client server architectures</w:t>
      </w:r>
      <w:r w:rsidR="000E3909">
        <w:rPr>
          <w:szCs w:val="24"/>
        </w:rPr>
        <w:t>, and the mismatch causes many adverse consequences.</w:t>
      </w:r>
    </w:p>
    <w:p w14:paraId="5F4039CC" w14:textId="77777777" w:rsidR="00CC2BBB" w:rsidRDefault="00CC2BBB" w:rsidP="0060081B">
      <w:pPr>
        <w:rPr>
          <w:szCs w:val="24"/>
        </w:rPr>
      </w:pPr>
    </w:p>
    <w:p w14:paraId="02CD07D3" w14:textId="77777777" w:rsidR="00985FD8" w:rsidRDefault="000E3909" w:rsidP="0060081B">
      <w:pPr>
        <w:rPr>
          <w:szCs w:val="24"/>
        </w:rPr>
      </w:pPr>
      <w:r w:rsidRPr="00E85ED3">
        <w:rPr>
          <w:b/>
          <w:szCs w:val="24"/>
        </w:rPr>
        <w:t>Disruptive innovation and real progress will require EHRs to evolve from data-centric transactional systems</w:t>
      </w:r>
      <w:r w:rsidR="006654F7">
        <w:rPr>
          <w:b/>
          <w:szCs w:val="24"/>
        </w:rPr>
        <w:t xml:space="preserve"> </w:t>
      </w:r>
      <w:r w:rsidR="000232AD" w:rsidRPr="00985FD8">
        <w:rPr>
          <w:b/>
          <w:szCs w:val="24"/>
        </w:rPr>
        <w:t>(essentially electronic filing cabinets)</w:t>
      </w:r>
      <w:r w:rsidRPr="00985FD8">
        <w:rPr>
          <w:b/>
          <w:szCs w:val="24"/>
        </w:rPr>
        <w:t xml:space="preserve"> </w:t>
      </w:r>
      <w:r w:rsidRPr="00E85ED3">
        <w:rPr>
          <w:b/>
          <w:szCs w:val="24"/>
        </w:rPr>
        <w:t>to process-centric workflow systems, designed</w:t>
      </w:r>
      <w:r w:rsidR="00E85ED3">
        <w:rPr>
          <w:b/>
          <w:szCs w:val="24"/>
        </w:rPr>
        <w:t xml:space="preserve"> from the ground up</w:t>
      </w:r>
      <w:r w:rsidRPr="00E85ED3">
        <w:rPr>
          <w:b/>
          <w:szCs w:val="24"/>
        </w:rPr>
        <w:t xml:space="preserve"> to be flexible and context-aware and to provide “just in time” delivery of </w:t>
      </w:r>
      <w:r w:rsidR="002C545D" w:rsidRPr="00E85ED3">
        <w:rPr>
          <w:b/>
          <w:szCs w:val="24"/>
        </w:rPr>
        <w:t>exactly</w:t>
      </w:r>
      <w:r w:rsidRPr="00E85ED3">
        <w:rPr>
          <w:b/>
          <w:szCs w:val="24"/>
        </w:rPr>
        <w:t xml:space="preserve"> the data and functionality the physician needs at the current point in workflow</w:t>
      </w:r>
      <w:r w:rsidRPr="000232AD">
        <w:rPr>
          <w:b/>
          <w:szCs w:val="24"/>
        </w:rPr>
        <w:t>.</w:t>
      </w:r>
      <w:r w:rsidR="002C545D" w:rsidRPr="000232AD">
        <w:rPr>
          <w:b/>
          <w:szCs w:val="24"/>
        </w:rPr>
        <w:t xml:space="preserve"> Instead of requiring clinicians to train for ever more hours and adapt their thought processes and workflows to </w:t>
      </w:r>
      <w:r w:rsidR="000232AD" w:rsidRPr="00985FD8">
        <w:rPr>
          <w:b/>
          <w:szCs w:val="24"/>
        </w:rPr>
        <w:t>predetermined</w:t>
      </w:r>
      <w:r w:rsidR="002C545D" w:rsidRPr="000232AD">
        <w:rPr>
          <w:b/>
          <w:szCs w:val="24"/>
        </w:rPr>
        <w:t xml:space="preserve"> systems, we should require designers to produce more flexible, modular systems that adapt to </w:t>
      </w:r>
      <w:r w:rsidR="000232AD" w:rsidRPr="000232AD">
        <w:rPr>
          <w:b/>
          <w:szCs w:val="24"/>
        </w:rPr>
        <w:t>physicians.</w:t>
      </w:r>
      <w:r w:rsidR="000232AD">
        <w:rPr>
          <w:szCs w:val="24"/>
        </w:rPr>
        <w:t xml:space="preserve"> </w:t>
      </w:r>
    </w:p>
    <w:p w14:paraId="5A37B8BF" w14:textId="77777777" w:rsidR="00985FD8" w:rsidRDefault="00985FD8" w:rsidP="0060081B">
      <w:pPr>
        <w:rPr>
          <w:color w:val="FF0000"/>
          <w:szCs w:val="24"/>
        </w:rPr>
      </w:pPr>
    </w:p>
    <w:p w14:paraId="6B0143A1" w14:textId="05C42DDA" w:rsidR="00F44E40" w:rsidRDefault="000232AD" w:rsidP="0060081B">
      <w:pPr>
        <w:rPr>
          <w:szCs w:val="24"/>
        </w:rPr>
      </w:pPr>
      <w:r w:rsidRPr="00770BD5">
        <w:rPr>
          <w:szCs w:val="24"/>
        </w:rPr>
        <w:t>Systems must also accommodate</w:t>
      </w:r>
      <w:r w:rsidR="002C545D" w:rsidRPr="00770BD5">
        <w:rPr>
          <w:szCs w:val="24"/>
        </w:rPr>
        <w:t xml:space="preserve"> </w:t>
      </w:r>
      <w:r w:rsidRPr="00770BD5">
        <w:rPr>
          <w:szCs w:val="24"/>
        </w:rPr>
        <w:t xml:space="preserve">the </w:t>
      </w:r>
      <w:r w:rsidR="002C545D" w:rsidRPr="00770BD5">
        <w:rPr>
          <w:szCs w:val="24"/>
        </w:rPr>
        <w:t xml:space="preserve">inevitable “disorder” involved in clinical practice </w:t>
      </w:r>
      <w:r w:rsidRPr="00770BD5">
        <w:rPr>
          <w:szCs w:val="24"/>
        </w:rPr>
        <w:t>and be adjustable</w:t>
      </w:r>
      <w:r w:rsidR="002C545D" w:rsidRPr="00770BD5">
        <w:rPr>
          <w:szCs w:val="24"/>
        </w:rPr>
        <w:t xml:space="preserve"> to fit </w:t>
      </w:r>
      <w:r w:rsidRPr="00770BD5">
        <w:rPr>
          <w:szCs w:val="24"/>
        </w:rPr>
        <w:t xml:space="preserve">new </w:t>
      </w:r>
      <w:r w:rsidR="002C545D" w:rsidRPr="00770BD5">
        <w:rPr>
          <w:szCs w:val="24"/>
        </w:rPr>
        <w:t>clinician needs on very short time scales.</w:t>
      </w:r>
      <w:r w:rsidR="00CC2BBB" w:rsidRPr="00770BD5">
        <w:rPr>
          <w:szCs w:val="24"/>
        </w:rPr>
        <w:t xml:space="preserve"> </w:t>
      </w:r>
      <w:r w:rsidRPr="00770BD5">
        <w:rPr>
          <w:szCs w:val="24"/>
        </w:rPr>
        <w:t xml:space="preserve">Instead of requiring physicians to fetch each piece of information from the filing cabinet one by one, EHRs should assist in aggregating, organizing, and presenting relevant context-specific information to the clinician. </w:t>
      </w:r>
      <w:r w:rsidR="00770BD5" w:rsidRPr="00770BD5">
        <w:rPr>
          <w:szCs w:val="24"/>
        </w:rPr>
        <w:t>Other members of the care continuum (e.g., trained medical assistants and especially patients) must be more actively included in the documentation</w:t>
      </w:r>
      <w:r w:rsidR="00770BD5">
        <w:rPr>
          <w:szCs w:val="24"/>
        </w:rPr>
        <w:t xml:space="preserve"> and data entry</w:t>
      </w:r>
      <w:r w:rsidR="00770BD5" w:rsidRPr="00770BD5">
        <w:rPr>
          <w:szCs w:val="24"/>
        </w:rPr>
        <w:t xml:space="preserve"> process, </w:t>
      </w:r>
      <w:r w:rsidR="00770BD5">
        <w:rPr>
          <w:szCs w:val="24"/>
        </w:rPr>
        <w:t xml:space="preserve">freeing </w:t>
      </w:r>
      <w:r w:rsidR="00770BD5" w:rsidRPr="00770BD5">
        <w:rPr>
          <w:szCs w:val="24"/>
        </w:rPr>
        <w:t>clinicians</w:t>
      </w:r>
      <w:r w:rsidR="00770BD5">
        <w:rPr>
          <w:szCs w:val="24"/>
        </w:rPr>
        <w:t xml:space="preserve"> to keep their full attention focused on clinical care and communication</w:t>
      </w:r>
      <w:r w:rsidR="00770BD5" w:rsidRPr="00770BD5">
        <w:rPr>
          <w:szCs w:val="24"/>
        </w:rPr>
        <w:t>.</w:t>
      </w:r>
      <w:r w:rsidR="00770BD5">
        <w:rPr>
          <w:szCs w:val="24"/>
        </w:rPr>
        <w:t xml:space="preserve"> </w:t>
      </w:r>
      <w:r w:rsidR="00CC2BBB">
        <w:rPr>
          <w:szCs w:val="24"/>
        </w:rPr>
        <w:t xml:space="preserve">This will </w:t>
      </w:r>
      <w:r w:rsidR="00A667D0" w:rsidRPr="00770BD5">
        <w:rPr>
          <w:szCs w:val="24"/>
        </w:rPr>
        <w:t>all</w:t>
      </w:r>
      <w:r w:rsidR="00A667D0">
        <w:rPr>
          <w:szCs w:val="24"/>
        </w:rPr>
        <w:t xml:space="preserve"> </w:t>
      </w:r>
      <w:r w:rsidR="00CC2BBB">
        <w:rPr>
          <w:szCs w:val="24"/>
        </w:rPr>
        <w:t xml:space="preserve">be technically challenging, but </w:t>
      </w:r>
      <w:r w:rsidR="009E7357">
        <w:rPr>
          <w:szCs w:val="24"/>
        </w:rPr>
        <w:t xml:space="preserve">many solutions, some already in development and some still out on the horizon, are possible. </w:t>
      </w:r>
      <w:r w:rsidR="00D322E6">
        <w:rPr>
          <w:szCs w:val="24"/>
        </w:rPr>
        <w:t>Several</w:t>
      </w:r>
      <w:r w:rsidR="009E7357">
        <w:rPr>
          <w:szCs w:val="24"/>
        </w:rPr>
        <w:t xml:space="preserve"> examples follow.</w:t>
      </w:r>
    </w:p>
    <w:p w14:paraId="22F8A05D" w14:textId="372CCD4D" w:rsidR="00CC2BBB" w:rsidRDefault="00CC2BBB" w:rsidP="0060081B">
      <w:pPr>
        <w:rPr>
          <w:szCs w:val="24"/>
        </w:rPr>
      </w:pPr>
    </w:p>
    <w:p w14:paraId="68A1F1BF" w14:textId="6AA22D73" w:rsidR="00402BEF" w:rsidRPr="00D322E6" w:rsidRDefault="00402BEF" w:rsidP="0060081B">
      <w:pPr>
        <w:rPr>
          <w:szCs w:val="24"/>
        </w:rPr>
      </w:pPr>
      <w:r w:rsidRPr="00D322E6">
        <w:rPr>
          <w:szCs w:val="24"/>
        </w:rPr>
        <w:t xml:space="preserve">4.2 </w:t>
      </w:r>
      <w:r w:rsidR="005D3AF9" w:rsidRPr="00DE712C">
        <w:rPr>
          <w:szCs w:val="24"/>
          <w:u w:val="single"/>
        </w:rPr>
        <w:t>More p</w:t>
      </w:r>
      <w:r w:rsidR="0063783A" w:rsidRPr="00DE712C">
        <w:rPr>
          <w:szCs w:val="24"/>
          <w:u w:val="single"/>
        </w:rPr>
        <w:t>ractical</w:t>
      </w:r>
      <w:r w:rsidR="0063783A" w:rsidRPr="00D322E6">
        <w:rPr>
          <w:szCs w:val="24"/>
          <w:u w:val="single"/>
        </w:rPr>
        <w:t xml:space="preserve"> n</w:t>
      </w:r>
      <w:r w:rsidRPr="00D322E6">
        <w:rPr>
          <w:szCs w:val="24"/>
          <w:u w:val="single"/>
        </w:rPr>
        <w:t>ear</w:t>
      </w:r>
      <w:r w:rsidR="0063783A" w:rsidRPr="00D322E6">
        <w:rPr>
          <w:szCs w:val="24"/>
          <w:u w:val="single"/>
        </w:rPr>
        <w:t>-t</w:t>
      </w:r>
      <w:r w:rsidRPr="00D322E6">
        <w:rPr>
          <w:szCs w:val="24"/>
          <w:u w:val="single"/>
        </w:rPr>
        <w:t xml:space="preserve">erm </w:t>
      </w:r>
      <w:r w:rsidR="0063783A" w:rsidRPr="00D322E6">
        <w:rPr>
          <w:szCs w:val="24"/>
          <w:u w:val="single"/>
        </w:rPr>
        <w:t>s</w:t>
      </w:r>
      <w:r w:rsidRPr="00D322E6">
        <w:rPr>
          <w:szCs w:val="24"/>
          <w:u w:val="single"/>
        </w:rPr>
        <w:t>olutions</w:t>
      </w:r>
      <w:r w:rsidR="00666DD0" w:rsidRPr="00D322E6">
        <w:rPr>
          <w:szCs w:val="24"/>
        </w:rPr>
        <w:t>:</w:t>
      </w:r>
    </w:p>
    <w:p w14:paraId="25AD8190" w14:textId="77777777" w:rsidR="00D322E6" w:rsidRDefault="00402BEF" w:rsidP="0060081B">
      <w:pPr>
        <w:rPr>
          <w:szCs w:val="24"/>
        </w:rPr>
      </w:pPr>
      <w:r w:rsidRPr="00D322E6">
        <w:rPr>
          <w:szCs w:val="24"/>
        </w:rPr>
        <w:tab/>
      </w:r>
      <w:r w:rsidR="00A667D0" w:rsidRPr="00D322E6">
        <w:rPr>
          <w:szCs w:val="24"/>
        </w:rPr>
        <w:t>4.2</w:t>
      </w:r>
      <w:r w:rsidRPr="00D322E6">
        <w:rPr>
          <w:szCs w:val="24"/>
        </w:rPr>
        <w:t>.1</w:t>
      </w:r>
      <w:r w:rsidR="00A667D0" w:rsidRPr="00D322E6">
        <w:rPr>
          <w:szCs w:val="24"/>
        </w:rPr>
        <w:t xml:space="preserve"> </w:t>
      </w:r>
      <w:r w:rsidR="00A667D0" w:rsidRPr="00D322E6">
        <w:rPr>
          <w:szCs w:val="24"/>
          <w:u w:val="single"/>
        </w:rPr>
        <w:t>Regulatory reform</w:t>
      </w:r>
      <w:r w:rsidR="00A667D0" w:rsidRPr="00D322E6">
        <w:rPr>
          <w:szCs w:val="24"/>
        </w:rPr>
        <w:t>:</w:t>
      </w:r>
      <w:r w:rsidRPr="00D322E6">
        <w:rPr>
          <w:szCs w:val="24"/>
        </w:rPr>
        <w:t xml:space="preserve"> </w:t>
      </w:r>
      <w:r w:rsidR="00A667D0" w:rsidRPr="00D322E6">
        <w:rPr>
          <w:szCs w:val="24"/>
        </w:rPr>
        <w:t xml:space="preserve">Comprehensive regulatory reform will be indispensable for reducing the impact of </w:t>
      </w:r>
      <w:r w:rsidR="00D245AA" w:rsidRPr="00D322E6">
        <w:rPr>
          <w:szCs w:val="24"/>
        </w:rPr>
        <w:t xml:space="preserve">reimbursement </w:t>
      </w:r>
      <w:r w:rsidR="00A667D0" w:rsidRPr="00D322E6">
        <w:rPr>
          <w:szCs w:val="24"/>
        </w:rPr>
        <w:t>regulations on workflow. “The primary purpose of clinical documentation should be to support patient care and improve clinical outcomes through enhanced communication.”</w:t>
      </w:r>
      <w:r w:rsidR="00752A31" w:rsidRPr="00D322E6">
        <w:rPr>
          <w:szCs w:val="24"/>
        </w:rPr>
        <w:fldChar w:fldCharType="begin"/>
      </w:r>
      <w:r w:rsidR="00752A31" w:rsidRPr="00D322E6">
        <w:rPr>
          <w:szCs w:val="24"/>
        </w:rPr>
        <w:instrText xml:space="preserve"> ADDIN EN.CITE &lt;EndNote&gt;&lt;Cite&gt;&lt;Author&gt;Kuhn&lt;/Author&gt;&lt;Year&gt;2015&lt;/Year&gt;&lt;RecNum&gt;1&lt;/RecNum&gt;&lt;DisplayText&gt;&lt;style face="superscript"&gt;8&lt;/style&gt;&lt;/DisplayText&gt;&lt;record&gt;&lt;rec-number&gt;1&lt;/rec-number&gt;&lt;foreign-keys&gt;&lt;key app="EN" db-id="fzfpteex22vsrkeaz5fvf2xw5pxrpas59zr2" timestamp="1540247178"&gt;1&lt;/key&gt;&lt;key app="ENWeb" db-id=""&gt;0&lt;/key&gt;&lt;/foreign-keys&gt;&lt;ref-type name="Journal Article"&gt;17&lt;/ref-type&gt;&lt;contributors&gt;&lt;authors&gt;&lt;author&gt;Kuhn, T.&lt;/author&gt;&lt;author&gt;Basch, P.&lt;/author&gt;&lt;author&gt;Barr, M.&lt;/author&gt;&lt;author&gt;Yackel, T.&lt;/author&gt;&lt;author&gt;Medical Informatics Committee of the American College of, Physicians&lt;/author&gt;&lt;/authors&gt;&lt;/contributors&gt;&lt;titles&gt;&lt;title&gt;Clinical documentation in the 21st century: executive summary of a policy position paper from the American College of Physicians&lt;/title&gt;&lt;secondary-title&gt;Ann Intern Med&lt;/secondary-title&gt;&lt;/titles&gt;&lt;periodical&gt;&lt;full-title&gt;Ann Intern Med&lt;/full-title&gt;&lt;/periodical&gt;&lt;pages&gt;301-3&lt;/pages&gt;&lt;volume&gt;162&lt;/volume&gt;&lt;number&gt;4&lt;/number&gt;&lt;edition&gt;2015/01/13&lt;/edition&gt;&lt;keywords&gt;&lt;keyword&gt;Documentation/*standards&lt;/keyword&gt;&lt;keyword&gt;Electronic Health Records/*standards&lt;/keyword&gt;&lt;keyword&gt;Humans&lt;/keyword&gt;&lt;keyword&gt;Medical History Taking&lt;/keyword&gt;&lt;keyword&gt;Quality of Health Care&lt;/keyword&gt;&lt;/keywords&gt;&lt;dates&gt;&lt;year&gt;2015&lt;/year&gt;&lt;pub-dates&gt;&lt;date&gt;Feb 17&lt;/date&gt;&lt;/pub-dates&gt;&lt;/dates&gt;&lt;isbn&gt;1539-3704 (Electronic)&amp;#xD;0003-4819 (Linking)&lt;/isbn&gt;&lt;accession-num&gt;25581028&lt;/accession-num&gt;&lt;urls&gt;&lt;related-urls&gt;&lt;url&gt;https://www.ncbi.nlm.nih.gov/pubmed/25581028&lt;/url&gt;&lt;/related-urls&gt;&lt;/urls&gt;&lt;electronic-resource-num&gt;10.7326/M14-2128&lt;/electronic-resource-num&gt;&lt;/record&gt;&lt;/Cite&gt;&lt;/EndNote&gt;</w:instrText>
      </w:r>
      <w:r w:rsidR="00752A31" w:rsidRPr="00D322E6">
        <w:rPr>
          <w:szCs w:val="24"/>
        </w:rPr>
        <w:fldChar w:fldCharType="separate"/>
      </w:r>
      <w:r w:rsidR="00752A31" w:rsidRPr="00D322E6">
        <w:rPr>
          <w:noProof/>
          <w:szCs w:val="24"/>
          <w:vertAlign w:val="superscript"/>
        </w:rPr>
        <w:t>8</w:t>
      </w:r>
      <w:r w:rsidR="00752A31" w:rsidRPr="00D322E6">
        <w:rPr>
          <w:szCs w:val="24"/>
        </w:rPr>
        <w:fldChar w:fldCharType="end"/>
      </w:r>
      <w:r w:rsidR="00752A31" w:rsidRPr="00D322E6">
        <w:rPr>
          <w:szCs w:val="24"/>
        </w:rPr>
        <w:t xml:space="preserve"> Selecting which data to present at a particular point in care and organizing it such that the clinical thinking is easily consumed and understood by the rest of the care team is a complex, context-dependent process. </w:t>
      </w:r>
      <w:r w:rsidR="00752A31" w:rsidRPr="00235EAA">
        <w:rPr>
          <w:szCs w:val="24"/>
        </w:rPr>
        <w:t xml:space="preserve">It will be critical that the process of defining content and quality in </w:t>
      </w:r>
      <w:r w:rsidR="009E7357" w:rsidRPr="00235EAA">
        <w:rPr>
          <w:szCs w:val="24"/>
        </w:rPr>
        <w:t>clinical notes</w:t>
      </w:r>
      <w:r w:rsidR="00752A31" w:rsidRPr="00235EAA">
        <w:rPr>
          <w:szCs w:val="24"/>
        </w:rPr>
        <w:t xml:space="preserve"> be transferred from payers and regulators back to practicing physicians, clinical specialty societies, and medical educators, </w:t>
      </w:r>
      <w:r w:rsidR="009E7357" w:rsidRPr="00235EAA">
        <w:rPr>
          <w:szCs w:val="24"/>
        </w:rPr>
        <w:t>allowing them to streamline documentation</w:t>
      </w:r>
      <w:r w:rsidR="00210CC1" w:rsidRPr="00235EAA">
        <w:rPr>
          <w:szCs w:val="24"/>
        </w:rPr>
        <w:t xml:space="preserve"> </w:t>
      </w:r>
      <w:r w:rsidR="00D322E6" w:rsidRPr="00235EAA">
        <w:rPr>
          <w:szCs w:val="24"/>
        </w:rPr>
        <w:t>down to the core essentials necessary for clinical care and communication.</w:t>
      </w:r>
      <w:r w:rsidR="00D322E6">
        <w:rPr>
          <w:szCs w:val="24"/>
        </w:rPr>
        <w:t xml:space="preserve"> </w:t>
      </w:r>
    </w:p>
    <w:p w14:paraId="7B12FA5E" w14:textId="77777777" w:rsidR="00D322E6" w:rsidRDefault="00D322E6" w:rsidP="0060081B">
      <w:pPr>
        <w:rPr>
          <w:szCs w:val="24"/>
        </w:rPr>
      </w:pPr>
    </w:p>
    <w:p w14:paraId="45BE4490" w14:textId="5ED9FDFF" w:rsidR="00A667D0" w:rsidRPr="00D322E6" w:rsidRDefault="003B4DEB" w:rsidP="0060081B">
      <w:pPr>
        <w:rPr>
          <w:szCs w:val="24"/>
        </w:rPr>
      </w:pPr>
      <w:r w:rsidRPr="00D322E6">
        <w:rPr>
          <w:szCs w:val="24"/>
        </w:rPr>
        <w:t xml:space="preserve">Physicians should </w:t>
      </w:r>
      <w:r w:rsidR="00D322E6">
        <w:rPr>
          <w:szCs w:val="24"/>
        </w:rPr>
        <w:t xml:space="preserve">be free to </w:t>
      </w:r>
      <w:r w:rsidRPr="00D322E6">
        <w:rPr>
          <w:szCs w:val="24"/>
        </w:rPr>
        <w:t xml:space="preserve">focus attention on the patient and on clinical care, not on administrative, regulatory, and financial processes less relevant to clinical care. For example, </w:t>
      </w:r>
      <w:r w:rsidR="00210CC1" w:rsidRPr="00D322E6">
        <w:rPr>
          <w:szCs w:val="24"/>
        </w:rPr>
        <w:t>EHRs should be required, possibly via specialized CDS systems, to submit all the information needed for routine preauthorizations and insurance determinations without user intervention. Strong incentives for payers and</w:t>
      </w:r>
      <w:r w:rsidR="00156EB2" w:rsidRPr="00D322E6">
        <w:rPr>
          <w:szCs w:val="24"/>
        </w:rPr>
        <w:t xml:space="preserve"> EHR</w:t>
      </w:r>
      <w:r w:rsidR="00210CC1" w:rsidRPr="00D322E6">
        <w:rPr>
          <w:szCs w:val="24"/>
        </w:rPr>
        <w:t xml:space="preserve"> developers to </w:t>
      </w:r>
      <w:r w:rsidR="00156EB2" w:rsidRPr="00D322E6">
        <w:rPr>
          <w:szCs w:val="24"/>
        </w:rPr>
        <w:t>create a dedicated language or interface to handle authorization transaction sets should be implemented.</w:t>
      </w:r>
      <w:r w:rsidR="00D322E6">
        <w:rPr>
          <w:szCs w:val="24"/>
        </w:rPr>
        <w:t xml:space="preserve"> EHRs should also be required, as a condition of certification, to be able to</w:t>
      </w:r>
      <w:r w:rsidR="000E2871">
        <w:rPr>
          <w:szCs w:val="24"/>
        </w:rPr>
        <w:t xml:space="preserve"> record,</w:t>
      </w:r>
      <w:r w:rsidR="00D322E6">
        <w:rPr>
          <w:szCs w:val="24"/>
        </w:rPr>
        <w:t xml:space="preserve"> aggregate</w:t>
      </w:r>
      <w:r w:rsidR="000E2871">
        <w:rPr>
          <w:szCs w:val="24"/>
        </w:rPr>
        <w:t>,</w:t>
      </w:r>
      <w:r w:rsidR="00D322E6">
        <w:rPr>
          <w:szCs w:val="24"/>
        </w:rPr>
        <w:t xml:space="preserve"> and submit </w:t>
      </w:r>
      <w:r w:rsidR="000E2871">
        <w:rPr>
          <w:szCs w:val="24"/>
        </w:rPr>
        <w:t>other required non-clinical data, (e.g.,</w:t>
      </w:r>
      <w:r w:rsidR="00D322E6">
        <w:rPr>
          <w:szCs w:val="24"/>
        </w:rPr>
        <w:t xml:space="preserve"> </w:t>
      </w:r>
      <w:r w:rsidR="000E2871">
        <w:rPr>
          <w:szCs w:val="24"/>
        </w:rPr>
        <w:t>federal EHR usage data, public health syndromic surveillance data, etc.) without physician intervention, although other clinical professionals might help with this.</w:t>
      </w:r>
    </w:p>
    <w:p w14:paraId="160CDAC8" w14:textId="77777777" w:rsidR="00A667D0" w:rsidRDefault="00A667D0" w:rsidP="0060081B">
      <w:pPr>
        <w:rPr>
          <w:szCs w:val="24"/>
        </w:rPr>
      </w:pPr>
    </w:p>
    <w:p w14:paraId="4CF80E7B" w14:textId="6F5E597D" w:rsidR="00A937EA" w:rsidRDefault="00402BEF" w:rsidP="0060081B">
      <w:pPr>
        <w:rPr>
          <w:color w:val="FF0000"/>
          <w:szCs w:val="24"/>
        </w:rPr>
      </w:pPr>
      <w:r>
        <w:rPr>
          <w:szCs w:val="24"/>
        </w:rPr>
        <w:tab/>
      </w:r>
      <w:r w:rsidR="00CC2BBB">
        <w:rPr>
          <w:szCs w:val="24"/>
        </w:rPr>
        <w:t>4.</w:t>
      </w:r>
      <w:r w:rsidR="00934895">
        <w:rPr>
          <w:szCs w:val="24"/>
        </w:rPr>
        <w:t>2</w:t>
      </w:r>
      <w:r>
        <w:rPr>
          <w:szCs w:val="24"/>
        </w:rPr>
        <w:t xml:space="preserve">.2 </w:t>
      </w:r>
      <w:r w:rsidR="00A937EA" w:rsidRPr="00A937EA">
        <w:rPr>
          <w:szCs w:val="24"/>
          <w:u w:val="single"/>
        </w:rPr>
        <w:t>Application</w:t>
      </w:r>
      <w:r w:rsidR="00934895" w:rsidRPr="00A937EA">
        <w:rPr>
          <w:szCs w:val="24"/>
          <w:u w:val="single"/>
        </w:rPr>
        <w:t xml:space="preserve"> Programming Interfaces</w:t>
      </w:r>
      <w:r w:rsidR="00A937EA" w:rsidRPr="00A937EA">
        <w:rPr>
          <w:szCs w:val="24"/>
          <w:u w:val="single"/>
        </w:rPr>
        <w:t xml:space="preserve"> (APIs)</w:t>
      </w:r>
      <w:r w:rsidR="00A937EA">
        <w:rPr>
          <w:szCs w:val="24"/>
        </w:rPr>
        <w:t>:</w:t>
      </w:r>
      <w:r>
        <w:rPr>
          <w:szCs w:val="24"/>
        </w:rPr>
        <w:t xml:space="preserve"> </w:t>
      </w:r>
      <w:r w:rsidR="00A937EA">
        <w:rPr>
          <w:szCs w:val="24"/>
        </w:rPr>
        <w:t xml:space="preserve">API technology certification criteria were introduced as part of ONC’s </w:t>
      </w:r>
      <w:r w:rsidR="00A937EA">
        <w:rPr>
          <w:i/>
          <w:szCs w:val="24"/>
        </w:rPr>
        <w:t>2015 Health IT Certification Criteria</w:t>
      </w:r>
      <w:r w:rsidR="00A937EA">
        <w:rPr>
          <w:szCs w:val="24"/>
        </w:rPr>
        <w:t xml:space="preserve">, but this technology has so far been viewed as a method to facilitate consumer access to healthcare data and provider ability to access, integrate, and report required </w:t>
      </w:r>
      <w:r w:rsidR="00E53597">
        <w:rPr>
          <w:szCs w:val="24"/>
        </w:rPr>
        <w:t xml:space="preserve">regulatory </w:t>
      </w:r>
      <w:r w:rsidR="00A937EA">
        <w:rPr>
          <w:szCs w:val="24"/>
        </w:rPr>
        <w:t>data such as</w:t>
      </w:r>
      <w:r w:rsidR="00235EAA">
        <w:rPr>
          <w:szCs w:val="24"/>
        </w:rPr>
        <w:t xml:space="preserve"> electronic clinical quality measures</w:t>
      </w:r>
      <w:r w:rsidR="00A937EA">
        <w:rPr>
          <w:szCs w:val="24"/>
        </w:rPr>
        <w:t xml:space="preserve"> </w:t>
      </w:r>
      <w:r w:rsidR="00235EAA">
        <w:rPr>
          <w:szCs w:val="24"/>
        </w:rPr>
        <w:t>(</w:t>
      </w:r>
      <w:r w:rsidR="00A937EA">
        <w:rPr>
          <w:szCs w:val="24"/>
        </w:rPr>
        <w:t>eCQMs</w:t>
      </w:r>
      <w:r w:rsidR="00235EAA">
        <w:rPr>
          <w:szCs w:val="24"/>
        </w:rPr>
        <w:t>)</w:t>
      </w:r>
      <w:r w:rsidR="00A937EA">
        <w:rPr>
          <w:szCs w:val="24"/>
        </w:rPr>
        <w:t xml:space="preserve">. EHR developers should be required to provide robust </w:t>
      </w:r>
      <w:r w:rsidR="00E53597">
        <w:rPr>
          <w:szCs w:val="24"/>
        </w:rPr>
        <w:t>general-purpose</w:t>
      </w:r>
      <w:r w:rsidR="00A937EA">
        <w:rPr>
          <w:szCs w:val="24"/>
        </w:rPr>
        <w:t xml:space="preserve"> APIs (and associated development platforms)</w:t>
      </w:r>
      <w:r w:rsidR="00E53597">
        <w:rPr>
          <w:szCs w:val="24"/>
        </w:rPr>
        <w:t xml:space="preserve"> allowing the use of innovative, pluggable, interchangeable apps created by physicians, healthcare organizations, and many other sources and not dependent on particular EHR products or versions.</w:t>
      </w:r>
      <w:r w:rsidR="00B34B12">
        <w:rPr>
          <w:szCs w:val="24"/>
        </w:rPr>
        <w:fldChar w:fldCharType="begin"/>
      </w:r>
      <w:r w:rsidR="00845D55">
        <w:rPr>
          <w:szCs w:val="24"/>
        </w:rPr>
        <w:instrText xml:space="preserve"> ADDIN EN.CITE &lt;EndNote&gt;&lt;Cite&gt;&lt;Author&gt;Evans&lt;/Author&gt;&lt;Year&gt;2016&lt;/Year&gt;&lt;RecNum&gt;55&lt;/RecNum&gt;&lt;DisplayText&gt;&lt;style face="superscript"&gt;33&lt;/style&gt;&lt;/DisplayText&gt;&lt;record&gt;&lt;rec-number&gt;55&lt;/rec-number&gt;&lt;foreign-keys&gt;&lt;key app="EN" db-id="fzfpteex22vsrkeaz5fvf2xw5pxrpas59zr2" timestamp="1541729598"&gt;55&lt;/key&gt;&lt;key app="ENWeb" db-id=""&gt;0&lt;/key&gt;&lt;/foreign-keys&gt;&lt;ref-type name="Journal Article"&gt;17&lt;/ref-type&gt;&lt;contributors&gt;&lt;authors&gt;&lt;author&gt;Evans, R. S.&lt;/author&gt;&lt;/authors&gt;&lt;/contributors&gt;&lt;auth-address&gt;R. Scott Evans, MS, PhD, FACMI, Department of Medical Informatics, LDS Hospital, 8th Ave &amp;amp; C Street, Salt Lake City, Utah 84143, USA, Tel: +1 801 408-3029, Fax: +1 801 408-5802, E-mail: rscott.evans@imail.org.&lt;/auth-address&gt;&lt;titles&gt;&lt;title&gt;Electronic Health Records: Then, Now, and in the Future&lt;/title&gt;&lt;secondary-title&gt;Yearb Med Inform&lt;/secondary-title&gt;&lt;/titles&gt;&lt;periodical&gt;&lt;full-title&gt;Yearb Med Inform&lt;/full-title&gt;&lt;/periodical&gt;&lt;pages&gt;S48-61&lt;/pages&gt;&lt;volume&gt;Suppl 1&lt;/volume&gt;&lt;edition&gt;2016/05/21&lt;/edition&gt;&lt;keywords&gt;&lt;keyword&gt;Computer Systems/history/trends&lt;/keyword&gt;&lt;keyword&gt;Decision Support Systems, Clinical/history&lt;/keyword&gt;&lt;keyword&gt;Electronic Health Records/*history/standards/*trends&lt;/keyword&gt;&lt;keyword&gt;Forecasting&lt;/keyword&gt;&lt;keyword&gt;History, 20th Century&lt;/keyword&gt;&lt;keyword&gt;History, 21st Century&lt;/keyword&gt;&lt;keyword&gt;Humans&lt;/keyword&gt;&lt;keyword&gt;*Electronic Health Record&lt;/keyword&gt;&lt;keyword&gt;*medical chart&lt;/keyword&gt;&lt;keyword&gt;*medical record&lt;/keyword&gt;&lt;/keywords&gt;&lt;dates&gt;&lt;year&gt;2016&lt;/year&gt;&lt;pub-dates&gt;&lt;date&gt;May 20&lt;/date&gt;&lt;/pub-dates&gt;&lt;/dates&gt;&lt;isbn&gt;2364-0502 (Electronic)&amp;#xD;0943-4747 (Linking)&lt;/isbn&gt;&lt;accession-num&gt;27199197&lt;/accession-num&gt;&lt;urls&gt;&lt;related-urls&gt;&lt;url&gt;https://www.ncbi.nlm.nih.gov/pubmed/27199197&lt;/url&gt;&lt;/related-urls&gt;&lt;/urls&gt;&lt;custom2&gt;PMC5171496&lt;/custom2&gt;&lt;electronic-resource-num&gt;10.15265/IYS-2016-s006&lt;/electronic-resource-num&gt;&lt;/record&gt;&lt;/Cite&gt;&lt;/EndNote&gt;</w:instrText>
      </w:r>
      <w:r w:rsidR="00B34B12">
        <w:rPr>
          <w:szCs w:val="24"/>
        </w:rPr>
        <w:fldChar w:fldCharType="separate"/>
      </w:r>
      <w:r w:rsidR="00845D55" w:rsidRPr="00845D55">
        <w:rPr>
          <w:noProof/>
          <w:szCs w:val="24"/>
          <w:vertAlign w:val="superscript"/>
        </w:rPr>
        <w:t>33</w:t>
      </w:r>
      <w:r w:rsidR="00B34B12">
        <w:rPr>
          <w:szCs w:val="24"/>
        </w:rPr>
        <w:fldChar w:fldCharType="end"/>
      </w:r>
      <w:r w:rsidR="00E53597">
        <w:rPr>
          <w:szCs w:val="24"/>
        </w:rPr>
        <w:t xml:space="preserve"> </w:t>
      </w:r>
      <w:r w:rsidR="00E45FF8" w:rsidRPr="00235EAA">
        <w:rPr>
          <w:szCs w:val="24"/>
        </w:rPr>
        <w:t xml:space="preserve">Based </w:t>
      </w:r>
      <w:r w:rsidR="00342DB1" w:rsidRPr="00235EAA">
        <w:rPr>
          <w:szCs w:val="24"/>
        </w:rPr>
        <w:t>vendor resistance</w:t>
      </w:r>
      <w:r w:rsidR="00E45FF8" w:rsidRPr="00235EAA">
        <w:rPr>
          <w:szCs w:val="24"/>
        </w:rPr>
        <w:t xml:space="preserve"> so far, this will only be accomplished by strong regulatory incentives.</w:t>
      </w:r>
      <w:r w:rsidR="00E45FF8">
        <w:rPr>
          <w:szCs w:val="24"/>
        </w:rPr>
        <w:t xml:space="preserve"> </w:t>
      </w:r>
      <w:r w:rsidR="00E53597">
        <w:rPr>
          <w:szCs w:val="24"/>
        </w:rPr>
        <w:t>Industry standard APIs could be based on</w:t>
      </w:r>
      <w:r w:rsidR="008934FE">
        <w:rPr>
          <w:szCs w:val="24"/>
        </w:rPr>
        <w:t xml:space="preserve"> the SMART on FHIR platform</w:t>
      </w:r>
      <w:r w:rsidR="008934FE">
        <w:rPr>
          <w:szCs w:val="24"/>
        </w:rPr>
        <w:fldChar w:fldCharType="begin">
          <w:fldData xml:space="preserve">PEVuZE5vdGU+PENpdGU+PEF1dGhvcj5NYW5kZWw8L0F1dGhvcj48WWVhcj4yMDE2PC9ZZWFyPjxS
ZWNOdW0+Njk8L1JlY051bT48RGlzcGxheVRleHQ+PHN0eWxlIGZhY2U9InN1cGVyc2NyaXB0Ij4z
NDwvc3R5bGU+PC9EaXNwbGF5VGV4dD48cmVjb3JkPjxyZWMtbnVtYmVyPjY5PC9yZWMtbnVtYmVy
Pjxmb3JlaWduLWtleXM+PGtleSBhcHA9IkVOIiBkYi1pZD0iZnpmcHRlZXgyMnZzcmtlYXo1ZnZm
Mnh3NXB4cnBhczU5enIyIiB0aW1lc3RhbXA9IjE1NDcyMzAyMTciPjY5PC9rZXk+PGtleSBhcHA9
IkVOV2ViIiBkYi1pZD0iIj4wPC9rZXk+PC9mb3JlaWduLWtleXM+PHJlZi10eXBlIG5hbWU9Ikpv
dXJuYWwgQXJ0aWNsZSI+MTc8L3JlZi10eXBlPjxjb250cmlidXRvcnM+PGF1dGhvcnM+PGF1dGhv
cj5NYW5kZWwsIEouIEMuPC9hdXRob3I+PGF1dGhvcj5LcmVkYSwgRC4gQS48L2F1dGhvcj48YXV0
aG9yPk1hbmRsLCBLLiBELjwvYXV0aG9yPjxhdXRob3I+S29oYW5lLCBJLiBTLjwvYXV0aG9yPjxh
dXRob3I+UmFtb25pLCBSLiBCLjwvYXV0aG9yPjwvYXV0aG9ycz48L2NvbnRyaWJ1dG9ycz48YXV0
aC1hZGRyZXNzPkNvbXB1dGF0aW9uYWwgSGVhbHRoIEluZm9ybWF0aWNzIFByb2dyYW0gYXQgSGFy
dmFyZC1NSVQgSGVhbHRoIFNjaWVuY2VzIGFuZCBUZWNobm9sb2d5LCBCb3N0b24sIE1BLCBVU0Eg
RGVwYXJ0bWVudCBvZiBQZWRpYXRyaWNzLCBIYXJ2YXJkIE1lZGljYWwgU2Nob29sLCBCb3N0b24s
IE1BLCBVU0EgRGVwYXJ0bWVudCBvZiBCaW9tZWRpY2FsIEluZm9ybWF0aWNzLCBIYXJ2YXJkIE1l
ZGljYWwgU2Nob29sLCBCb3N0b24sIE1BLCBVU0Egam1hbmRlbEBtZWQuaGFydmFyZC5lZHUuJiN4
RDtTTUFSVCBIZWFsdGggSVQgUHJvamVjdCwgQ2VudGVyIGZvciBCaW9tZWRpY2FsIEluZm9ybWF0
aWNzLCBIYXJ2YXJkIE1lZGljYWwgU2Nob29sLCBCb3N0b24sIE1BLCBVU0EuJiN4RDtDb21wdXRh
dGlvbmFsIEhlYWx0aCBJbmZvcm1hdGljcyBQcm9ncmFtIGF0IEhhcnZhcmQtTUlUIEhlYWx0aCBT
Y2llbmNlcyBhbmQgVGVjaG5vbG9neSwgQm9zdG9uLCBNQSwgVVNBIERlcGFydG1lbnQgb2YgUGVk
aWF0cmljcywgSGFydmFyZCBNZWRpY2FsIFNjaG9vbCwgQm9zdG9uLCBNQSwgVVNBLiYjeEQ7Q29t
cHV0YXRpb25hbCBIZWFsdGggSW5mb3JtYXRpY3MgUHJvZ3JhbSBhdCBIYXJ2YXJkLU1JVCBIZWFs
dGggU2NpZW5jZXMgYW5kIFRlY2hub2xvZ3ksIEJvc3RvbiwgTUEsIFVTQSBEZXBhcnRtZW50IG9m
IEJpb21lZGljYWwgSW5mb3JtYXRpY3MsIEhhcnZhcmQgTWVkaWNhbCBTY2hvb2wsIEJvc3Rvbiwg
TUEsIFVTQS4mI3hEO1NNQVJUIEhlYWx0aCBJVCBQcm9qZWN0LCBDZW50ZXIgZm9yIEJpb21lZGlj
YWwgSW5mb3JtYXRpY3MsIEhhcnZhcmQgTWVkaWNhbCBTY2hvb2wsIEJvc3RvbiwgTUEsIFVTQSBE
ZXBhcnRtZW50IG9mIE9yYWwgSGVhbHRoIFBvbGljeSBhbmQgRXBpZGVtaW9sb2d5LCBIYXJ2YXJk
IFNjaG9vbCBvZiBEZW50YWwgTWVkaWNpbmUsIEJvc3RvbiwgTUEsIFVTQS48L2F1dGgtYWRkcmVz
cz48dGl0bGVzPjx0aXRsZT5TTUFSVCBvbiBGSElSOiBhIHN0YW5kYXJkcy1iYXNlZCwgaW50ZXJv
cGVyYWJsZSBhcHBzIHBsYXRmb3JtIGZvciBlbGVjdHJvbmljIGhlYWx0aCByZWNvcmRzPC90aXRs
ZT48c2Vjb25kYXJ5LXRpdGxlPkogQW0gTWVkIEluZm9ybSBBc3NvYzwvc2Vjb25kYXJ5LXRpdGxl
PjwvdGl0bGVzPjxwZXJpb2RpY2FsPjxmdWxsLXRpdGxlPkogQW0gTWVkIEluZm9ybSBBc3NvYzwv
ZnVsbC10aXRsZT48L3BlcmlvZGljYWw+PHBhZ2VzPjg5OS05MDg8L3BhZ2VzPjx2b2x1bWU+MjM8
L3ZvbHVtZT48bnVtYmVyPjU8L251bWJlcj48ZWRpdGlvbj4yMDE2LzAyLzI2PC9lZGl0aW9uPjxr
ZXl3b3Jkcz48a2V5d29yZD5FbGVjdHJvbmljIEhlYWx0aCBSZWNvcmRzLypvcmdhbml6YXRpb24g
JmFtcDsgYWRtaW5pc3RyYXRpb24vc3RhbmRhcmRzPC9rZXl3b3JkPjxrZXl3b3JkPkhlYWx0aCBJ
bmZvcm1hdGlvbiBJbnRlcm9wZXJhYmlsaXR5LypzdGFuZGFyZHM8L2tleXdvcmQ+PGtleXdvcmQ+
SGVhbHRoIExldmVsIFNldmVuL2hpc3Rvcnk8L2tleXdvcmQ+PGtleXdvcmQ+SGlzdG9yeSwgMjFz
dCBDZW50dXJ5PC9rZXl3b3JkPjxrZXl3b3JkPipTb2Z0d2FyZTwva2V5d29yZD48a2V5d29yZD4q
RWxlY3Ryb25pYyBIZWFsdGggUmVjb3Jkczwva2V5d29yZD48a2V5d29yZD4qaGw3IGZoaXI8L2tl
eXdvcmQ+PGtleXdvcmQ+KkluZm9ybWF0aW9uIFN0b3JhZ2UgYW5kIFJldHJpZXZhbDwva2V5d29y
ZD48a2V5d29yZD4qSW50ZXJvcGVyYWJpbGl0eTwva2V5d29yZD48L2tleXdvcmRzPjxkYXRlcz48
eWVhcj4yMDE2PC95ZWFyPjxwdWItZGF0ZXM+PGRhdGU+U2VwPC9kYXRlPjwvcHViLWRhdGVzPjwv
ZGF0ZXM+PGlzYm4+MTUyNy05NzRYIChFbGVjdHJvbmljKSYjeEQ7MTA2Ny01MDI3IChMaW5raW5n
KTwvaXNibj48YWNjZXNzaW9uLW51bT4yNjkxMTgyOTwvYWNjZXNzaW9uLW51bT48dXJscz48cmVs
YXRlZC11cmxzPjx1cmw+aHR0cHM6Ly93d3cubmNiaS5ubG0ubmloLmdvdi9wdWJtZWQvMjY5MTE4
Mjk8L3VybD48L3JlbGF0ZWQtdXJscz48L3VybHM+PGN1c3RvbTI+UE1DNDk5NzAzNjwvY3VzdG9t
Mj48ZWxlY3Ryb25pYy1yZXNvdXJjZS1udW0+MTAuMTA5My9qYW1pYS9vY3YxODk8L2VsZWN0cm9u
aWMtcmVzb3VyY2UtbnVtPjwvcmVjb3JkPjwvQ2l0ZT48L0VuZE5vdGU+AG==
</w:fldData>
        </w:fldChar>
      </w:r>
      <w:r w:rsidR="00845D55">
        <w:rPr>
          <w:szCs w:val="24"/>
        </w:rPr>
        <w:instrText xml:space="preserve"> ADDIN EN.CITE </w:instrText>
      </w:r>
      <w:r w:rsidR="00845D55">
        <w:rPr>
          <w:szCs w:val="24"/>
        </w:rPr>
        <w:fldChar w:fldCharType="begin">
          <w:fldData xml:space="preserve">PEVuZE5vdGU+PENpdGU+PEF1dGhvcj5NYW5kZWw8L0F1dGhvcj48WWVhcj4yMDE2PC9ZZWFyPjxS
ZWNOdW0+Njk8L1JlY051bT48RGlzcGxheVRleHQ+PHN0eWxlIGZhY2U9InN1cGVyc2NyaXB0Ij4z
NDwvc3R5bGU+PC9EaXNwbGF5VGV4dD48cmVjb3JkPjxyZWMtbnVtYmVyPjY5PC9yZWMtbnVtYmVy
Pjxmb3JlaWduLWtleXM+PGtleSBhcHA9IkVOIiBkYi1pZD0iZnpmcHRlZXgyMnZzcmtlYXo1ZnZm
Mnh3NXB4cnBhczU5enIyIiB0aW1lc3RhbXA9IjE1NDcyMzAyMTciPjY5PC9rZXk+PGtleSBhcHA9
IkVOV2ViIiBkYi1pZD0iIj4wPC9rZXk+PC9mb3JlaWduLWtleXM+PHJlZi10eXBlIG5hbWU9Ikpv
dXJuYWwgQXJ0aWNsZSI+MTc8L3JlZi10eXBlPjxjb250cmlidXRvcnM+PGF1dGhvcnM+PGF1dGhv
cj5NYW5kZWwsIEouIEMuPC9hdXRob3I+PGF1dGhvcj5LcmVkYSwgRC4gQS48L2F1dGhvcj48YXV0
aG9yPk1hbmRsLCBLLiBELjwvYXV0aG9yPjxhdXRob3I+S29oYW5lLCBJLiBTLjwvYXV0aG9yPjxh
dXRob3I+UmFtb25pLCBSLiBCLjwvYXV0aG9yPjwvYXV0aG9ycz48L2NvbnRyaWJ1dG9ycz48YXV0
aC1hZGRyZXNzPkNvbXB1dGF0aW9uYWwgSGVhbHRoIEluZm9ybWF0aWNzIFByb2dyYW0gYXQgSGFy
dmFyZC1NSVQgSGVhbHRoIFNjaWVuY2VzIGFuZCBUZWNobm9sb2d5LCBCb3N0b24sIE1BLCBVU0Eg
RGVwYXJ0bWVudCBvZiBQZWRpYXRyaWNzLCBIYXJ2YXJkIE1lZGljYWwgU2Nob29sLCBCb3N0b24s
IE1BLCBVU0EgRGVwYXJ0bWVudCBvZiBCaW9tZWRpY2FsIEluZm9ybWF0aWNzLCBIYXJ2YXJkIE1l
ZGljYWwgU2Nob29sLCBCb3N0b24sIE1BLCBVU0Egam1hbmRlbEBtZWQuaGFydmFyZC5lZHUuJiN4
RDtTTUFSVCBIZWFsdGggSVQgUHJvamVjdCwgQ2VudGVyIGZvciBCaW9tZWRpY2FsIEluZm9ybWF0
aWNzLCBIYXJ2YXJkIE1lZGljYWwgU2Nob29sLCBCb3N0b24sIE1BLCBVU0EuJiN4RDtDb21wdXRh
dGlvbmFsIEhlYWx0aCBJbmZvcm1hdGljcyBQcm9ncmFtIGF0IEhhcnZhcmQtTUlUIEhlYWx0aCBT
Y2llbmNlcyBhbmQgVGVjaG5vbG9neSwgQm9zdG9uLCBNQSwgVVNBIERlcGFydG1lbnQgb2YgUGVk
aWF0cmljcywgSGFydmFyZCBNZWRpY2FsIFNjaG9vbCwgQm9zdG9uLCBNQSwgVVNBLiYjeEQ7Q29t
cHV0YXRpb25hbCBIZWFsdGggSW5mb3JtYXRpY3MgUHJvZ3JhbSBhdCBIYXJ2YXJkLU1JVCBIZWFs
dGggU2NpZW5jZXMgYW5kIFRlY2hub2xvZ3ksIEJvc3RvbiwgTUEsIFVTQSBEZXBhcnRtZW50IG9m
IEJpb21lZGljYWwgSW5mb3JtYXRpY3MsIEhhcnZhcmQgTWVkaWNhbCBTY2hvb2wsIEJvc3Rvbiwg
TUEsIFVTQS4mI3hEO1NNQVJUIEhlYWx0aCBJVCBQcm9qZWN0LCBDZW50ZXIgZm9yIEJpb21lZGlj
YWwgSW5mb3JtYXRpY3MsIEhhcnZhcmQgTWVkaWNhbCBTY2hvb2wsIEJvc3RvbiwgTUEsIFVTQSBE
ZXBhcnRtZW50IG9mIE9yYWwgSGVhbHRoIFBvbGljeSBhbmQgRXBpZGVtaW9sb2d5LCBIYXJ2YXJk
IFNjaG9vbCBvZiBEZW50YWwgTWVkaWNpbmUsIEJvc3RvbiwgTUEsIFVTQS48L2F1dGgtYWRkcmVz
cz48dGl0bGVzPjx0aXRsZT5TTUFSVCBvbiBGSElSOiBhIHN0YW5kYXJkcy1iYXNlZCwgaW50ZXJv
cGVyYWJsZSBhcHBzIHBsYXRmb3JtIGZvciBlbGVjdHJvbmljIGhlYWx0aCByZWNvcmRzPC90aXRs
ZT48c2Vjb25kYXJ5LXRpdGxlPkogQW0gTWVkIEluZm9ybSBBc3NvYzwvc2Vjb25kYXJ5LXRpdGxl
PjwvdGl0bGVzPjxwZXJpb2RpY2FsPjxmdWxsLXRpdGxlPkogQW0gTWVkIEluZm9ybSBBc3NvYzwv
ZnVsbC10aXRsZT48L3BlcmlvZGljYWw+PHBhZ2VzPjg5OS05MDg8L3BhZ2VzPjx2b2x1bWU+MjM8
L3ZvbHVtZT48bnVtYmVyPjU8L251bWJlcj48ZWRpdGlvbj4yMDE2LzAyLzI2PC9lZGl0aW9uPjxr
ZXl3b3Jkcz48a2V5d29yZD5FbGVjdHJvbmljIEhlYWx0aCBSZWNvcmRzLypvcmdhbml6YXRpb24g
JmFtcDsgYWRtaW5pc3RyYXRpb24vc3RhbmRhcmRzPC9rZXl3b3JkPjxrZXl3b3JkPkhlYWx0aCBJ
bmZvcm1hdGlvbiBJbnRlcm9wZXJhYmlsaXR5LypzdGFuZGFyZHM8L2tleXdvcmQ+PGtleXdvcmQ+
SGVhbHRoIExldmVsIFNldmVuL2hpc3Rvcnk8L2tleXdvcmQ+PGtleXdvcmQ+SGlzdG9yeSwgMjFz
dCBDZW50dXJ5PC9rZXl3b3JkPjxrZXl3b3JkPipTb2Z0d2FyZTwva2V5d29yZD48a2V5d29yZD4q
RWxlY3Ryb25pYyBIZWFsdGggUmVjb3Jkczwva2V5d29yZD48a2V5d29yZD4qaGw3IGZoaXI8L2tl
eXdvcmQ+PGtleXdvcmQ+KkluZm9ybWF0aW9uIFN0b3JhZ2UgYW5kIFJldHJpZXZhbDwva2V5d29y
ZD48a2V5d29yZD4qSW50ZXJvcGVyYWJpbGl0eTwva2V5d29yZD48L2tleXdvcmRzPjxkYXRlcz48
eWVhcj4yMDE2PC95ZWFyPjxwdWItZGF0ZXM+PGRhdGU+U2VwPC9kYXRlPjwvcHViLWRhdGVzPjwv
ZGF0ZXM+PGlzYm4+MTUyNy05NzRYIChFbGVjdHJvbmljKSYjeEQ7MTA2Ny01MDI3IChMaW5raW5n
KTwvaXNibj48YWNjZXNzaW9uLW51bT4yNjkxMTgyOTwvYWNjZXNzaW9uLW51bT48dXJscz48cmVs
YXRlZC11cmxzPjx1cmw+aHR0cHM6Ly93d3cubmNiaS5ubG0ubmloLmdvdi9wdWJtZWQvMjY5MTE4
Mjk8L3VybD48L3JlbGF0ZWQtdXJscz48L3VybHM+PGN1c3RvbTI+UE1DNDk5NzAzNjwvY3VzdG9t
Mj48ZWxlY3Ryb25pYy1yZXNvdXJjZS1udW0+MTAuMTA5My9qYW1pYS9vY3YxODk8L2VsZWN0cm9u
aWMtcmVzb3VyY2UtbnVtPjwvcmVjb3JkPjwvQ2l0ZT48L0VuZE5vdGU+AG==
</w:fldData>
        </w:fldChar>
      </w:r>
      <w:r w:rsidR="00845D55">
        <w:rPr>
          <w:szCs w:val="24"/>
        </w:rPr>
        <w:instrText xml:space="preserve"> ADDIN EN.CITE.DATA </w:instrText>
      </w:r>
      <w:r w:rsidR="00845D55">
        <w:rPr>
          <w:szCs w:val="24"/>
        </w:rPr>
      </w:r>
      <w:r w:rsidR="00845D55">
        <w:rPr>
          <w:szCs w:val="24"/>
        </w:rPr>
        <w:fldChar w:fldCharType="end"/>
      </w:r>
      <w:r w:rsidR="008934FE">
        <w:rPr>
          <w:szCs w:val="24"/>
        </w:rPr>
      </w:r>
      <w:r w:rsidR="008934FE">
        <w:rPr>
          <w:szCs w:val="24"/>
        </w:rPr>
        <w:fldChar w:fldCharType="separate"/>
      </w:r>
      <w:r w:rsidR="00845D55" w:rsidRPr="00845D55">
        <w:rPr>
          <w:noProof/>
          <w:szCs w:val="24"/>
          <w:vertAlign w:val="superscript"/>
        </w:rPr>
        <w:t>34</w:t>
      </w:r>
      <w:r w:rsidR="008934FE">
        <w:rPr>
          <w:szCs w:val="24"/>
        </w:rPr>
        <w:fldChar w:fldCharType="end"/>
      </w:r>
      <w:r w:rsidR="00B34B12">
        <w:rPr>
          <w:szCs w:val="24"/>
        </w:rPr>
        <w:t xml:space="preserve"> enabling the development of an “apps based information economy,”</w:t>
      </w:r>
      <w:r w:rsidR="00B34B12">
        <w:rPr>
          <w:szCs w:val="24"/>
        </w:rPr>
        <w:fldChar w:fldCharType="begin"/>
      </w:r>
      <w:r w:rsidR="00845D55">
        <w:rPr>
          <w:szCs w:val="24"/>
        </w:rPr>
        <w:instrText xml:space="preserve"> ADDIN EN.CITE &lt;EndNote&gt;&lt;Cite&gt;&lt;Author&gt;Mandl&lt;/Author&gt;&lt;Year&gt;2015&lt;/Year&gt;&lt;RecNum&gt;57&lt;/RecNum&gt;&lt;DisplayText&gt;&lt;style face="superscript"&gt;35&lt;/style&gt;&lt;/DisplayText&gt;&lt;record&gt;&lt;rec-number&gt;57&lt;/rec-number&gt;&lt;foreign-keys&gt;&lt;key app="EN" db-id="fzfpteex22vsrkeaz5fvf2xw5pxrpas59zr2" timestamp="1541729712"&gt;57&lt;/key&gt;&lt;key app="ENWeb" db-id=""&gt;0&lt;/key&gt;&lt;/foreign-keys&gt;&lt;ref-type name="Journal Article"&gt;17&lt;/ref-type&gt;&lt;contributors&gt;&lt;authors&gt;&lt;author&gt;Mandl, K. D.&lt;/author&gt;&lt;author&gt;Mandel, J. C.&lt;/author&gt;&lt;author&gt;Kohane, I. S.&lt;/author&gt;&lt;/authors&gt;&lt;/contributors&gt;&lt;auth-address&gt;Computational Health Informatics Program, Boston Children&amp;apos;s Hospital, Boston, MA 02115, USA ; Department of Pediatrics, Harvard Medical School, Boston, MA 02115, USA ; Department of Biomedical Informatics, Harvard Medical School, Boston, MA 02115, USA.&amp;#xD;Computational Health Informatics Program, Boston Children&amp;apos;s Hospital, Boston, MA 02115, USA ; Department of Pediatrics, Harvard Medical School, Boston, MA 02115, USA.&amp;#xD;Department of Biomedical Informatics, Harvard Medical School, Boston, MA 02115, USA.&lt;/auth-address&gt;&lt;titles&gt;&lt;title&gt;Driving Innovation in Health Systems through an Apps-Based Information Economy&lt;/title&gt;&lt;secondary-title&gt;Cell Syst&lt;/secondary-title&gt;&lt;/titles&gt;&lt;periodical&gt;&lt;full-title&gt;Cell Syst&lt;/full-title&gt;&lt;/periodical&gt;&lt;pages&gt;8-13&lt;/pages&gt;&lt;volume&gt;1&lt;/volume&gt;&lt;number&gt;1&lt;/number&gt;&lt;edition&gt;2015/09/05&lt;/edition&gt;&lt;dates&gt;&lt;year&gt;2015&lt;/year&gt;&lt;pub-dates&gt;&lt;date&gt;Jul&lt;/date&gt;&lt;/pub-dates&gt;&lt;/dates&gt;&lt;isbn&gt;2405-4712 (Print)&amp;#xD;2405-4712 (Linking)&lt;/isbn&gt;&lt;accession-num&gt;26339683&lt;/accession-num&gt;&lt;urls&gt;&lt;related-urls&gt;&lt;url&gt;https://www.ncbi.nlm.nih.gov/pubmed/26339683&lt;/url&gt;&lt;/related-urls&gt;&lt;/urls&gt;&lt;custom2&gt;PMC4556429&lt;/custom2&gt;&lt;electronic-resource-num&gt;10.1016/j.cels.2015.05.001&lt;/electronic-resource-num&gt;&lt;/record&gt;&lt;/Cite&gt;&lt;/EndNote&gt;</w:instrText>
      </w:r>
      <w:r w:rsidR="00B34B12">
        <w:rPr>
          <w:szCs w:val="24"/>
        </w:rPr>
        <w:fldChar w:fldCharType="separate"/>
      </w:r>
      <w:r w:rsidR="00845D55" w:rsidRPr="00845D55">
        <w:rPr>
          <w:noProof/>
          <w:szCs w:val="24"/>
          <w:vertAlign w:val="superscript"/>
        </w:rPr>
        <w:t>35</w:t>
      </w:r>
      <w:r w:rsidR="00B34B12">
        <w:rPr>
          <w:szCs w:val="24"/>
        </w:rPr>
        <w:fldChar w:fldCharType="end"/>
      </w:r>
      <w:r w:rsidR="00B34B12">
        <w:rPr>
          <w:szCs w:val="24"/>
        </w:rPr>
        <w:t xml:space="preserve">  where interested professionals from many disciplines</w:t>
      </w:r>
      <w:r w:rsidR="005A6A19">
        <w:rPr>
          <w:szCs w:val="24"/>
        </w:rPr>
        <w:t>, including physicians</w:t>
      </w:r>
      <w:r w:rsidR="008B5E6B">
        <w:rPr>
          <w:szCs w:val="24"/>
        </w:rPr>
        <w:t>,</w:t>
      </w:r>
      <w:r w:rsidR="005A6A19">
        <w:rPr>
          <w:szCs w:val="24"/>
        </w:rPr>
        <w:t xml:space="preserve"> can develop programs which fill gaps in current EHR functionality and provide a more tailored end user experience. Work on this approach has already been started as The HL7 Argonaut Project,</w:t>
      </w:r>
      <w:r w:rsidR="005A6A19">
        <w:rPr>
          <w:szCs w:val="24"/>
        </w:rPr>
        <w:fldChar w:fldCharType="begin"/>
      </w:r>
      <w:r w:rsidR="00845D55">
        <w:rPr>
          <w:szCs w:val="24"/>
        </w:rPr>
        <w:instrText xml:space="preserve"> ADDIN EN.CITE &lt;EndNote&gt;&lt;Cite&gt;&lt;Year&gt;2018&lt;/Year&gt;&lt;RecNum&gt;70&lt;/RecNum&gt;&lt;DisplayText&gt;&lt;style face="superscript"&gt;36&lt;/style&gt;&lt;/DisplayText&gt;&lt;record&gt;&lt;rec-number&gt;70&lt;/rec-number&gt;&lt;foreign-keys&gt;&lt;key app="EN" db-id="fzfpteex22vsrkeaz5fvf2xw5pxrpas59zr2" timestamp="1547231926"&gt;70&lt;/key&gt;&lt;/foreign-keys&gt;&lt;ref-type name="Web Page"&gt;12&lt;/ref-type&gt;&lt;contributors&gt;&lt;/contributors&gt;&lt;titles&gt;&lt;title&gt;Welcome to the Argonaut Project&lt;/title&gt;&lt;/titles&gt;&lt;dates&gt;&lt;year&gt;2018&lt;/year&gt;&lt;/dates&gt;&lt;urls&gt;&lt;related-urls&gt;&lt;url&gt;http://argonautwiki.hl7.org/index.php?title=Main_Page&lt;/url&gt;&lt;/related-urls&gt;&lt;/urls&gt;&lt;/record&gt;&lt;/Cite&gt;&lt;/EndNote&gt;</w:instrText>
      </w:r>
      <w:r w:rsidR="005A6A19">
        <w:rPr>
          <w:szCs w:val="24"/>
        </w:rPr>
        <w:fldChar w:fldCharType="separate"/>
      </w:r>
      <w:r w:rsidR="00845D55" w:rsidRPr="00845D55">
        <w:rPr>
          <w:noProof/>
          <w:szCs w:val="24"/>
          <w:vertAlign w:val="superscript"/>
        </w:rPr>
        <w:t>36</w:t>
      </w:r>
      <w:r w:rsidR="005A6A19">
        <w:rPr>
          <w:szCs w:val="24"/>
        </w:rPr>
        <w:fldChar w:fldCharType="end"/>
      </w:r>
      <w:r w:rsidR="005A6A19">
        <w:rPr>
          <w:szCs w:val="24"/>
        </w:rPr>
        <w:t xml:space="preserve"> </w:t>
      </w:r>
      <w:r w:rsidR="005A6A19" w:rsidRPr="00235EAA">
        <w:rPr>
          <w:szCs w:val="24"/>
        </w:rPr>
        <w:t xml:space="preserve">but </w:t>
      </w:r>
      <w:r w:rsidR="006460FA" w:rsidRPr="00235EAA">
        <w:rPr>
          <w:szCs w:val="24"/>
        </w:rPr>
        <w:t>such work</w:t>
      </w:r>
      <w:r w:rsidR="005A6A19" w:rsidRPr="00235EAA">
        <w:rPr>
          <w:szCs w:val="24"/>
        </w:rPr>
        <w:t xml:space="preserve"> </w:t>
      </w:r>
      <w:r w:rsidR="00E45FF8" w:rsidRPr="00235EAA">
        <w:rPr>
          <w:szCs w:val="24"/>
        </w:rPr>
        <w:t>should receive more vigorous financial and regulatory support.</w:t>
      </w:r>
    </w:p>
    <w:p w14:paraId="476E78A0" w14:textId="7416800B" w:rsidR="0004327E" w:rsidRDefault="0004327E" w:rsidP="0060081B">
      <w:pPr>
        <w:rPr>
          <w:szCs w:val="24"/>
        </w:rPr>
      </w:pPr>
    </w:p>
    <w:p w14:paraId="1E3B11BF" w14:textId="288E7862" w:rsidR="0004327E" w:rsidRPr="00674A3A" w:rsidRDefault="00402BEF" w:rsidP="0060081B">
      <w:pPr>
        <w:rPr>
          <w:szCs w:val="24"/>
        </w:rPr>
      </w:pPr>
      <w:r>
        <w:rPr>
          <w:color w:val="FF0000"/>
          <w:szCs w:val="24"/>
        </w:rPr>
        <w:tab/>
      </w:r>
      <w:r w:rsidR="0004327E" w:rsidRPr="00674A3A">
        <w:rPr>
          <w:szCs w:val="24"/>
        </w:rPr>
        <w:t>4.2</w:t>
      </w:r>
      <w:r w:rsidRPr="00674A3A">
        <w:rPr>
          <w:szCs w:val="24"/>
        </w:rPr>
        <w:t>.3</w:t>
      </w:r>
      <w:r w:rsidR="0004327E" w:rsidRPr="00674A3A">
        <w:rPr>
          <w:szCs w:val="24"/>
        </w:rPr>
        <w:t xml:space="preserve"> </w:t>
      </w:r>
      <w:r w:rsidR="0004327E" w:rsidRPr="00674A3A">
        <w:rPr>
          <w:szCs w:val="24"/>
          <w:u w:val="single"/>
        </w:rPr>
        <w:t>More local, granul</w:t>
      </w:r>
      <w:r w:rsidR="00F21EBD" w:rsidRPr="00674A3A">
        <w:rPr>
          <w:szCs w:val="24"/>
          <w:u w:val="single"/>
        </w:rPr>
        <w:t>a</w:t>
      </w:r>
      <w:r w:rsidR="0004327E" w:rsidRPr="00674A3A">
        <w:rPr>
          <w:szCs w:val="24"/>
          <w:u w:val="single"/>
        </w:rPr>
        <w:t>r</w:t>
      </w:r>
      <w:r w:rsidR="00F21EBD" w:rsidRPr="00674A3A">
        <w:rPr>
          <w:szCs w:val="24"/>
          <w:u w:val="single"/>
        </w:rPr>
        <w:t xml:space="preserve"> </w:t>
      </w:r>
      <w:r w:rsidR="0004327E" w:rsidRPr="00674A3A">
        <w:rPr>
          <w:szCs w:val="24"/>
          <w:u w:val="single"/>
        </w:rPr>
        <w:t>UCD</w:t>
      </w:r>
      <w:r w:rsidR="00F21EBD" w:rsidRPr="00674A3A">
        <w:rPr>
          <w:szCs w:val="24"/>
        </w:rPr>
        <w:t>:</w:t>
      </w:r>
      <w:r w:rsidRPr="00674A3A">
        <w:rPr>
          <w:szCs w:val="24"/>
        </w:rPr>
        <w:t xml:space="preserve"> </w:t>
      </w:r>
      <w:r w:rsidR="00F21EBD" w:rsidRPr="00674A3A">
        <w:rPr>
          <w:szCs w:val="24"/>
        </w:rPr>
        <w:t xml:space="preserve">Making UCD processes more location- and context-specific could potentially preserve </w:t>
      </w:r>
      <w:r w:rsidRPr="00674A3A">
        <w:rPr>
          <w:szCs w:val="24"/>
        </w:rPr>
        <w:t>many</w:t>
      </w:r>
      <w:r w:rsidR="00077011" w:rsidRPr="00674A3A">
        <w:rPr>
          <w:szCs w:val="24"/>
        </w:rPr>
        <w:t xml:space="preserve"> of the</w:t>
      </w:r>
      <w:r w:rsidR="00F21EBD" w:rsidRPr="00674A3A">
        <w:rPr>
          <w:szCs w:val="24"/>
        </w:rPr>
        <w:t xml:space="preserve"> benefits and resolve some of the paradoxes. For example, Bishop et al.</w:t>
      </w:r>
      <w:r w:rsidRPr="00674A3A">
        <w:rPr>
          <w:szCs w:val="24"/>
        </w:rPr>
        <w:fldChar w:fldCharType="begin">
          <w:fldData xml:space="preserve">PEVuZE5vdGU+PENpdGU+PEF1dGhvcj5CaXNob3A8L0F1dGhvcj48WWVhcj4yMDE1PC9ZZWFyPjxS
ZWNOdW0+MTQ8L1JlY051bT48RGlzcGxheVRleHQ+PHN0eWxlIGZhY2U9InN1cGVyc2NyaXB0Ij4z
Nzwvc3R5bGU+PC9EaXNwbGF5VGV4dD48cmVjb3JkPjxyZWMtbnVtYmVyPjE0PC9yZWMtbnVtYmVy
Pjxmb3JlaWduLWtleXM+PGtleSBhcHA9IkVOIiBkYi1pZD0iZnpmcHRlZXgyMnZzcmtlYXo1ZnZm
Mnh3NXB4cnBhczU5enIyIiB0aW1lc3RhbXA9IjE1NDAyNDc3NTIiPjE0PC9rZXk+PGtleSBhcHA9
IkVOV2ViIiBkYi1pZD0iIj4wPC9rZXk+PC9mb3JlaWduLWtleXM+PHJlZi10eXBlIG5hbWU9Ikpv
dXJuYWwgQXJ0aWNsZSI+MTc8L3JlZi10eXBlPjxjb250cmlidXRvcnM+PGF1dGhvcnM+PGF1dGhv
cj5CaXNob3AsIFIuIE8uPC9hdXRob3I+PGF1dGhvcj5QYXRyaWNrLCBKLjwvYXV0aG9yPjxhdXRo
b3I+QmVzaXNvLCBBLjwvYXV0aG9yPjwvYXV0aG9ycz48L2NvbnRyaWJ1dG9ycz48YXV0aC1hZGRy
ZXNzPkRlcGFydG1lbnQgb2YgRW1lcmdlbmN5IE1lZGljaW5lLCBOZXBlYW4gSG9zcGl0YWwsIFBl
bnJpdGgsIE5TVywgQXVzdHJhbGlhLiYjeEQ7SW5ub3ZhdGl2ZSBDbGluaWNhbCBJbmZvcm1hdGlv
biBNYW5hZ2VtZW50IFN5c3RlbXMgUHR5IEx0ZCwgU3lkbmV5LCBOU1csIEF1c3RyYWxpYS4gRWxl
Y3Ryb25pYyBhZGRyZXNzOiBqb25wYXRAaWNpbXMuY29tLmF1LiYjeEQ7SW5ub3ZhdGl2ZSBDbGlu
aWNhbCBJbmZvcm1hdGlvbiBNYW5hZ2VtZW50IFN5c3RlbXMgUHR5IEx0ZCwgU3lkbmV5LCBOU1cs
IEF1c3RyYWxpYS48L2F1dGgtYWRkcmVzcz48dGl0bGVzPjx0aXRsZT5FZmZpY2llbmN5IGFjaGll
dmVtZW50cyBmcm9tIGEgdXNlci1kZXZlbG9wZWQgcmVhbC10aW1lIG1vZGlmaWFibGUgY2xpbmlj
YWwgaW5mb3JtYXRpb24gc3lzdGVtPC90aXRsZT48c2Vjb25kYXJ5LXRpdGxlPkFubiBFbWVyZyBN
ZWQ8L3NlY29uZGFyeS10aXRsZT48L3RpdGxlcz48cGVyaW9kaWNhbD48ZnVsbC10aXRsZT5Bbm4g
RW1lcmcgTWVkPC9mdWxsLXRpdGxlPjwvcGVyaW9kaWNhbD48cGFnZXM+MTMzLTQyIGU1PC9wYWdl
cz48dm9sdW1lPjY1PC92b2x1bWU+PG51bWJlcj4yPC9udW1iZXI+PGVkaXRpb24+MjAxNC8wNy8w
NzwvZWRpdGlvbj48a2V5d29yZHM+PGtleXdvcmQ+Q29tcHV0ZXIgU3lzdGVtczwva2V5d29yZD48
a2V5d29yZD4qRWZmaWNpZW5jeSwgT3JnYW5pemF0aW9uYWw8L2tleXdvcmQ+PGtleXdvcmQ+KkVs
ZWN0cm9uaWMgSGVhbHRoIFJlY29yZHM8L2tleXdvcmQ+PGtleXdvcmQ+RW1lcmdlbmN5IFNlcnZp
Y2UsIEhvc3BpdGFsLypvcmdhbml6YXRpb24gJmFtcDsgYWRtaW5pc3RyYXRpb248L2tleXdvcmQ+
PGtleXdvcmQ+SHVtYW5zPC9rZXl3b3JkPjxrZXl3b3JkPkluZm9ybWF0aW9uIE1hbmFnZW1lbnQ8
L2tleXdvcmQ+PGtleXdvcmQ+Kk1hbmFnZW1lbnQgSW5mb3JtYXRpb24gU3lzdGVtczwva2V5d29y
ZD48a2V5d29yZD5NZWRpY2FsIEluZm9ybWF0aWNzL21ldGhvZHM8L2tleXdvcmQ+PGtleXdvcmQ+
T3JnYW5pemF0aW9uYWwgQ2FzZSBTdHVkaWVzPC9rZXl3b3JkPjxrZXl3b3JkPlJldHJvc3BlY3Rp
dmUgU3R1ZGllczwva2V5d29yZD48a2V5d29yZD4qU29mdHdhcmU8L2tleXdvcmQ+PGtleXdvcmQ+
V29ya2Zsb3c8L2tleXdvcmQ+PC9rZXl3b3Jkcz48ZGF0ZXM+PHllYXI+MjAxNTwveWVhcj48cHVi
LWRhdGVzPjxkYXRlPkZlYjwvZGF0ZT48L3B1Yi1kYXRlcz48L2RhdGVzPjxpc2JuPjEwOTctNjc2
MCAoRWxlY3Ryb25pYykmI3hEOzAxOTYtMDY0NCAoTGlua2luZyk8L2lzYm4+PGFjY2Vzc2lvbi1u
dW0+MjQ5OTc1NjM8L2FjY2Vzc2lvbi1udW0+PHVybHM+PHJlbGF0ZWQtdXJscz48dXJsPmh0dHBz
Oi8vd3d3Lm5jYmkubmxtLm5paC5nb3YvcHVibWVkLzI0OTk3NTYzPC91cmw+PC9yZWxhdGVkLXVy
bHM+PC91cmxzPjxlbGVjdHJvbmljLXJlc291cmNlLW51bT4xMC4xMDE2L2ouYW5uZW1lcmdtZWQu
MjAxNC4wNS4wMzI8L2VsZWN0cm9uaWMtcmVzb3VyY2UtbnVtPjwvcmVjb3JkPjwvQ2l0ZT48L0Vu
ZE5vdGU+
</w:fldData>
        </w:fldChar>
      </w:r>
      <w:r w:rsidRPr="00674A3A">
        <w:rPr>
          <w:szCs w:val="24"/>
        </w:rPr>
        <w:instrText xml:space="preserve"> ADDIN EN.CITE </w:instrText>
      </w:r>
      <w:r w:rsidRPr="00674A3A">
        <w:rPr>
          <w:szCs w:val="24"/>
        </w:rPr>
        <w:fldChar w:fldCharType="begin">
          <w:fldData xml:space="preserve">PEVuZE5vdGU+PENpdGU+PEF1dGhvcj5CaXNob3A8L0F1dGhvcj48WWVhcj4yMDE1PC9ZZWFyPjxS
ZWNOdW0+MTQ8L1JlY051bT48RGlzcGxheVRleHQ+PHN0eWxlIGZhY2U9InN1cGVyc2NyaXB0Ij4z
Nzwvc3R5bGU+PC9EaXNwbGF5VGV4dD48cmVjb3JkPjxyZWMtbnVtYmVyPjE0PC9yZWMtbnVtYmVy
Pjxmb3JlaWduLWtleXM+PGtleSBhcHA9IkVOIiBkYi1pZD0iZnpmcHRlZXgyMnZzcmtlYXo1ZnZm
Mnh3NXB4cnBhczU5enIyIiB0aW1lc3RhbXA9IjE1NDAyNDc3NTIiPjE0PC9rZXk+PGtleSBhcHA9
IkVOV2ViIiBkYi1pZD0iIj4wPC9rZXk+PC9mb3JlaWduLWtleXM+PHJlZi10eXBlIG5hbWU9Ikpv
dXJuYWwgQXJ0aWNsZSI+MTc8L3JlZi10eXBlPjxjb250cmlidXRvcnM+PGF1dGhvcnM+PGF1dGhv
cj5CaXNob3AsIFIuIE8uPC9hdXRob3I+PGF1dGhvcj5QYXRyaWNrLCBKLjwvYXV0aG9yPjxhdXRo
b3I+QmVzaXNvLCBBLjwvYXV0aG9yPjwvYXV0aG9ycz48L2NvbnRyaWJ1dG9ycz48YXV0aC1hZGRy
ZXNzPkRlcGFydG1lbnQgb2YgRW1lcmdlbmN5IE1lZGljaW5lLCBOZXBlYW4gSG9zcGl0YWwsIFBl
bnJpdGgsIE5TVywgQXVzdHJhbGlhLiYjeEQ7SW5ub3ZhdGl2ZSBDbGluaWNhbCBJbmZvcm1hdGlv
biBNYW5hZ2VtZW50IFN5c3RlbXMgUHR5IEx0ZCwgU3lkbmV5LCBOU1csIEF1c3RyYWxpYS4gRWxl
Y3Ryb25pYyBhZGRyZXNzOiBqb25wYXRAaWNpbXMuY29tLmF1LiYjeEQ7SW5ub3ZhdGl2ZSBDbGlu
aWNhbCBJbmZvcm1hdGlvbiBNYW5hZ2VtZW50IFN5c3RlbXMgUHR5IEx0ZCwgU3lkbmV5LCBOU1cs
IEF1c3RyYWxpYS48L2F1dGgtYWRkcmVzcz48dGl0bGVzPjx0aXRsZT5FZmZpY2llbmN5IGFjaGll
dmVtZW50cyBmcm9tIGEgdXNlci1kZXZlbG9wZWQgcmVhbC10aW1lIG1vZGlmaWFibGUgY2xpbmlj
YWwgaW5mb3JtYXRpb24gc3lzdGVtPC90aXRsZT48c2Vjb25kYXJ5LXRpdGxlPkFubiBFbWVyZyBN
ZWQ8L3NlY29uZGFyeS10aXRsZT48L3RpdGxlcz48cGVyaW9kaWNhbD48ZnVsbC10aXRsZT5Bbm4g
RW1lcmcgTWVkPC9mdWxsLXRpdGxlPjwvcGVyaW9kaWNhbD48cGFnZXM+MTMzLTQyIGU1PC9wYWdl
cz48dm9sdW1lPjY1PC92b2x1bWU+PG51bWJlcj4yPC9udW1iZXI+PGVkaXRpb24+MjAxNC8wNy8w
NzwvZWRpdGlvbj48a2V5d29yZHM+PGtleXdvcmQ+Q29tcHV0ZXIgU3lzdGVtczwva2V5d29yZD48
a2V5d29yZD4qRWZmaWNpZW5jeSwgT3JnYW5pemF0aW9uYWw8L2tleXdvcmQ+PGtleXdvcmQ+KkVs
ZWN0cm9uaWMgSGVhbHRoIFJlY29yZHM8L2tleXdvcmQ+PGtleXdvcmQ+RW1lcmdlbmN5IFNlcnZp
Y2UsIEhvc3BpdGFsLypvcmdhbml6YXRpb24gJmFtcDsgYWRtaW5pc3RyYXRpb248L2tleXdvcmQ+
PGtleXdvcmQ+SHVtYW5zPC9rZXl3b3JkPjxrZXl3b3JkPkluZm9ybWF0aW9uIE1hbmFnZW1lbnQ8
L2tleXdvcmQ+PGtleXdvcmQ+Kk1hbmFnZW1lbnQgSW5mb3JtYXRpb24gU3lzdGVtczwva2V5d29y
ZD48a2V5d29yZD5NZWRpY2FsIEluZm9ybWF0aWNzL21ldGhvZHM8L2tleXdvcmQ+PGtleXdvcmQ+
T3JnYW5pemF0aW9uYWwgQ2FzZSBTdHVkaWVzPC9rZXl3b3JkPjxrZXl3b3JkPlJldHJvc3BlY3Rp
dmUgU3R1ZGllczwva2V5d29yZD48a2V5d29yZD4qU29mdHdhcmU8L2tleXdvcmQ+PGtleXdvcmQ+
V29ya2Zsb3c8L2tleXdvcmQ+PC9rZXl3b3Jkcz48ZGF0ZXM+PHllYXI+MjAxNTwveWVhcj48cHVi
LWRhdGVzPjxkYXRlPkZlYjwvZGF0ZT48L3B1Yi1kYXRlcz48L2RhdGVzPjxpc2JuPjEwOTctNjc2
MCAoRWxlY3Ryb25pYykmI3hEOzAxOTYtMDY0NCAoTGlua2luZyk8L2lzYm4+PGFjY2Vzc2lvbi1u
dW0+MjQ5OTc1NjM8L2FjY2Vzc2lvbi1udW0+PHVybHM+PHJlbGF0ZWQtdXJscz48dXJsPmh0dHBz
Oi8vd3d3Lm5jYmkubmxtLm5paC5nb3YvcHVibWVkLzI0OTk3NTYzPC91cmw+PC9yZWxhdGVkLXVy
bHM+PC91cmxzPjxlbGVjdHJvbmljLXJlc291cmNlLW51bT4xMC4xMDE2L2ouYW5uZW1lcmdtZWQu
MjAxNC4wNS4wMzI8L2VsZWN0cm9uaWMtcmVzb3VyY2UtbnVtPjwvcmVjb3JkPjwvQ2l0ZT48L0Vu
ZE5vdGU+
</w:fldData>
        </w:fldChar>
      </w:r>
      <w:r w:rsidRPr="00674A3A">
        <w:rPr>
          <w:szCs w:val="24"/>
        </w:rPr>
        <w:instrText xml:space="preserve"> ADDIN EN.CITE.DATA </w:instrText>
      </w:r>
      <w:r w:rsidRPr="00674A3A">
        <w:rPr>
          <w:szCs w:val="24"/>
        </w:rPr>
      </w:r>
      <w:r w:rsidRPr="00674A3A">
        <w:rPr>
          <w:szCs w:val="24"/>
        </w:rPr>
        <w:fldChar w:fldCharType="end"/>
      </w:r>
      <w:r w:rsidRPr="00674A3A">
        <w:rPr>
          <w:szCs w:val="24"/>
        </w:rPr>
      </w:r>
      <w:r w:rsidRPr="00674A3A">
        <w:rPr>
          <w:szCs w:val="24"/>
        </w:rPr>
        <w:fldChar w:fldCharType="separate"/>
      </w:r>
      <w:r w:rsidRPr="00674A3A">
        <w:rPr>
          <w:noProof/>
          <w:szCs w:val="24"/>
          <w:vertAlign w:val="superscript"/>
        </w:rPr>
        <w:t>37</w:t>
      </w:r>
      <w:r w:rsidRPr="00674A3A">
        <w:rPr>
          <w:szCs w:val="24"/>
        </w:rPr>
        <w:fldChar w:fldCharType="end"/>
      </w:r>
      <w:r w:rsidR="00F21EBD" w:rsidRPr="00674A3A">
        <w:rPr>
          <w:szCs w:val="24"/>
        </w:rPr>
        <w:t xml:space="preserve"> </w:t>
      </w:r>
      <w:r w:rsidR="00C27DDF" w:rsidRPr="00674A3A">
        <w:rPr>
          <w:szCs w:val="24"/>
        </w:rPr>
        <w:t>demonstrated</w:t>
      </w:r>
      <w:r w:rsidR="00F21EBD" w:rsidRPr="00674A3A">
        <w:rPr>
          <w:szCs w:val="24"/>
        </w:rPr>
        <w:t xml:space="preserve"> a library of interface functions invoked using </w:t>
      </w:r>
      <w:r w:rsidR="0004327E" w:rsidRPr="00674A3A">
        <w:rPr>
          <w:szCs w:val="24"/>
        </w:rPr>
        <w:t>a drag and drop interface builder</w:t>
      </w:r>
      <w:r w:rsidR="00C27DDF" w:rsidRPr="00674A3A">
        <w:rPr>
          <w:szCs w:val="24"/>
        </w:rPr>
        <w:t>. Using th</w:t>
      </w:r>
      <w:r w:rsidRPr="00674A3A">
        <w:rPr>
          <w:szCs w:val="24"/>
        </w:rPr>
        <w:t>is</w:t>
      </w:r>
      <w:r w:rsidR="00C27DDF" w:rsidRPr="00674A3A">
        <w:rPr>
          <w:szCs w:val="24"/>
        </w:rPr>
        <w:t xml:space="preserve"> design tool,</w:t>
      </w:r>
      <w:r w:rsidR="0004327E" w:rsidRPr="00674A3A">
        <w:rPr>
          <w:szCs w:val="24"/>
        </w:rPr>
        <w:t xml:space="preserve"> </w:t>
      </w:r>
      <w:r w:rsidR="00C27DDF" w:rsidRPr="00674A3A">
        <w:rPr>
          <w:szCs w:val="24"/>
        </w:rPr>
        <w:t xml:space="preserve">a small team of clinicians and one or two engineers was </w:t>
      </w:r>
      <w:r w:rsidR="0004327E" w:rsidRPr="00674A3A">
        <w:rPr>
          <w:szCs w:val="24"/>
        </w:rPr>
        <w:t xml:space="preserve">able to </w:t>
      </w:r>
      <w:r w:rsidR="00C27DDF" w:rsidRPr="00674A3A">
        <w:rPr>
          <w:szCs w:val="24"/>
        </w:rPr>
        <w:t xml:space="preserve">totally control the design, appearance, and operation of every aspect of a </w:t>
      </w:r>
      <w:r w:rsidRPr="00674A3A">
        <w:rPr>
          <w:szCs w:val="24"/>
        </w:rPr>
        <w:t xml:space="preserve">model </w:t>
      </w:r>
      <w:r w:rsidR="00C27DDF" w:rsidRPr="00674A3A">
        <w:rPr>
          <w:szCs w:val="24"/>
        </w:rPr>
        <w:t>clinical information system</w:t>
      </w:r>
      <w:r w:rsidRPr="00674A3A">
        <w:rPr>
          <w:szCs w:val="24"/>
        </w:rPr>
        <w:t xml:space="preserve"> for the ED at a single hospital</w:t>
      </w:r>
      <w:r w:rsidR="00C27DDF" w:rsidRPr="00674A3A">
        <w:rPr>
          <w:szCs w:val="24"/>
        </w:rPr>
        <w:t xml:space="preserve">. </w:t>
      </w:r>
      <w:r w:rsidR="008E5393" w:rsidRPr="00674A3A">
        <w:rPr>
          <w:szCs w:val="24"/>
        </w:rPr>
        <w:t>The design outputs</w:t>
      </w:r>
      <w:r w:rsidR="00C27DDF" w:rsidRPr="00674A3A">
        <w:rPr>
          <w:szCs w:val="24"/>
        </w:rPr>
        <w:t xml:space="preserve"> </w:t>
      </w:r>
      <w:r w:rsidR="008E5393" w:rsidRPr="00674A3A">
        <w:rPr>
          <w:szCs w:val="24"/>
        </w:rPr>
        <w:t xml:space="preserve">were </w:t>
      </w:r>
      <w:r w:rsidR="0004327E" w:rsidRPr="00674A3A">
        <w:rPr>
          <w:szCs w:val="24"/>
        </w:rPr>
        <w:t>rapidly</w:t>
      </w:r>
      <w:r w:rsidR="008E5393" w:rsidRPr="00674A3A">
        <w:rPr>
          <w:szCs w:val="24"/>
        </w:rPr>
        <w:t xml:space="preserve"> (overnight) and automatically </w:t>
      </w:r>
      <w:r w:rsidR="0004327E" w:rsidRPr="00674A3A">
        <w:rPr>
          <w:szCs w:val="24"/>
        </w:rPr>
        <w:t>compile</w:t>
      </w:r>
      <w:r w:rsidR="008E5393" w:rsidRPr="00674A3A">
        <w:rPr>
          <w:szCs w:val="24"/>
        </w:rPr>
        <w:t>d</w:t>
      </w:r>
      <w:r w:rsidR="0004327E" w:rsidRPr="00674A3A">
        <w:rPr>
          <w:szCs w:val="24"/>
        </w:rPr>
        <w:t xml:space="preserve"> into</w:t>
      </w:r>
      <w:r w:rsidRPr="00674A3A">
        <w:rPr>
          <w:szCs w:val="24"/>
        </w:rPr>
        <w:t xml:space="preserve"> an</w:t>
      </w:r>
      <w:r w:rsidR="0004327E" w:rsidRPr="00674A3A">
        <w:rPr>
          <w:szCs w:val="24"/>
        </w:rPr>
        <w:t xml:space="preserve"> operational clinical information system executed </w:t>
      </w:r>
      <w:r w:rsidRPr="00674A3A">
        <w:rPr>
          <w:szCs w:val="24"/>
        </w:rPr>
        <w:t>in a</w:t>
      </w:r>
      <w:r w:rsidR="0004327E" w:rsidRPr="00674A3A">
        <w:rPr>
          <w:szCs w:val="24"/>
        </w:rPr>
        <w:t xml:space="preserve"> Web </w:t>
      </w:r>
      <w:r w:rsidRPr="00674A3A">
        <w:rPr>
          <w:szCs w:val="24"/>
        </w:rPr>
        <w:t>browser</w:t>
      </w:r>
      <w:r w:rsidR="008E5393" w:rsidRPr="00674A3A">
        <w:rPr>
          <w:szCs w:val="24"/>
        </w:rPr>
        <w:t>. Through iterative testing and revision (UCD) the team converged</w:t>
      </w:r>
      <w:r w:rsidR="0004327E" w:rsidRPr="00674A3A">
        <w:rPr>
          <w:szCs w:val="24"/>
        </w:rPr>
        <w:t xml:space="preserve"> </w:t>
      </w:r>
      <w:r w:rsidR="008E5393" w:rsidRPr="00674A3A">
        <w:rPr>
          <w:szCs w:val="24"/>
        </w:rPr>
        <w:t>on a</w:t>
      </w:r>
      <w:r w:rsidR="0004327E" w:rsidRPr="00674A3A">
        <w:rPr>
          <w:szCs w:val="24"/>
        </w:rPr>
        <w:t xml:space="preserve"> system optimized for </w:t>
      </w:r>
      <w:r w:rsidR="008E5393" w:rsidRPr="00674A3A">
        <w:rPr>
          <w:szCs w:val="24"/>
        </w:rPr>
        <w:t>its particular</w:t>
      </w:r>
      <w:r w:rsidR="0004327E" w:rsidRPr="00674A3A">
        <w:rPr>
          <w:szCs w:val="24"/>
        </w:rPr>
        <w:t xml:space="preserve"> workflows, data flows, and screen layou</w:t>
      </w:r>
      <w:r w:rsidR="008E5393" w:rsidRPr="00674A3A">
        <w:rPr>
          <w:szCs w:val="24"/>
        </w:rPr>
        <w:t xml:space="preserve">ts </w:t>
      </w:r>
      <w:r w:rsidR="0004327E" w:rsidRPr="00674A3A">
        <w:rPr>
          <w:szCs w:val="24"/>
        </w:rPr>
        <w:t>from the ground up.</w:t>
      </w:r>
      <w:r w:rsidR="0004327E" w:rsidRPr="00674A3A">
        <w:rPr>
          <w:szCs w:val="24"/>
        </w:rPr>
        <w:fldChar w:fldCharType="begin">
          <w:fldData xml:space="preserve">PEVuZE5vdGU+PENpdGU+PEF1dGhvcj5CaXNob3A8L0F1dGhvcj48WWVhcj4yMDE1PC9ZZWFyPjxS
ZWNOdW0+MTQ8L1JlY051bT48RGlzcGxheVRleHQ+PHN0eWxlIGZhY2U9InN1cGVyc2NyaXB0Ij4z
Nzwvc3R5bGU+PC9EaXNwbGF5VGV4dD48cmVjb3JkPjxyZWMtbnVtYmVyPjE0PC9yZWMtbnVtYmVy
Pjxmb3JlaWduLWtleXM+PGtleSBhcHA9IkVOIiBkYi1pZD0iZnpmcHRlZXgyMnZzcmtlYXo1ZnZm
Mnh3NXB4cnBhczU5enIyIiB0aW1lc3RhbXA9IjE1NDAyNDc3NTIiPjE0PC9rZXk+PGtleSBhcHA9
IkVOV2ViIiBkYi1pZD0iIj4wPC9rZXk+PC9mb3JlaWduLWtleXM+PHJlZi10eXBlIG5hbWU9Ikpv
dXJuYWwgQXJ0aWNsZSI+MTc8L3JlZi10eXBlPjxjb250cmlidXRvcnM+PGF1dGhvcnM+PGF1dGhv
cj5CaXNob3AsIFIuIE8uPC9hdXRob3I+PGF1dGhvcj5QYXRyaWNrLCBKLjwvYXV0aG9yPjxhdXRo
b3I+QmVzaXNvLCBBLjwvYXV0aG9yPjwvYXV0aG9ycz48L2NvbnRyaWJ1dG9ycz48YXV0aC1hZGRy
ZXNzPkRlcGFydG1lbnQgb2YgRW1lcmdlbmN5IE1lZGljaW5lLCBOZXBlYW4gSG9zcGl0YWwsIFBl
bnJpdGgsIE5TVywgQXVzdHJhbGlhLiYjeEQ7SW5ub3ZhdGl2ZSBDbGluaWNhbCBJbmZvcm1hdGlv
biBNYW5hZ2VtZW50IFN5c3RlbXMgUHR5IEx0ZCwgU3lkbmV5LCBOU1csIEF1c3RyYWxpYS4gRWxl
Y3Ryb25pYyBhZGRyZXNzOiBqb25wYXRAaWNpbXMuY29tLmF1LiYjeEQ7SW5ub3ZhdGl2ZSBDbGlu
aWNhbCBJbmZvcm1hdGlvbiBNYW5hZ2VtZW50IFN5c3RlbXMgUHR5IEx0ZCwgU3lkbmV5LCBOU1cs
IEF1c3RyYWxpYS48L2F1dGgtYWRkcmVzcz48dGl0bGVzPjx0aXRsZT5FZmZpY2llbmN5IGFjaGll
dmVtZW50cyBmcm9tIGEgdXNlci1kZXZlbG9wZWQgcmVhbC10aW1lIG1vZGlmaWFibGUgY2xpbmlj
YWwgaW5mb3JtYXRpb24gc3lzdGVtPC90aXRsZT48c2Vjb25kYXJ5LXRpdGxlPkFubiBFbWVyZyBN
ZWQ8L3NlY29uZGFyeS10aXRsZT48L3RpdGxlcz48cGVyaW9kaWNhbD48ZnVsbC10aXRsZT5Bbm4g
RW1lcmcgTWVkPC9mdWxsLXRpdGxlPjwvcGVyaW9kaWNhbD48cGFnZXM+MTMzLTQyIGU1PC9wYWdl
cz48dm9sdW1lPjY1PC92b2x1bWU+PG51bWJlcj4yPC9udW1iZXI+PGVkaXRpb24+MjAxNC8wNy8w
NzwvZWRpdGlvbj48a2V5d29yZHM+PGtleXdvcmQ+Q29tcHV0ZXIgU3lzdGVtczwva2V5d29yZD48
a2V5d29yZD4qRWZmaWNpZW5jeSwgT3JnYW5pemF0aW9uYWw8L2tleXdvcmQ+PGtleXdvcmQ+KkVs
ZWN0cm9uaWMgSGVhbHRoIFJlY29yZHM8L2tleXdvcmQ+PGtleXdvcmQ+RW1lcmdlbmN5IFNlcnZp
Y2UsIEhvc3BpdGFsLypvcmdhbml6YXRpb24gJmFtcDsgYWRtaW5pc3RyYXRpb248L2tleXdvcmQ+
PGtleXdvcmQ+SHVtYW5zPC9rZXl3b3JkPjxrZXl3b3JkPkluZm9ybWF0aW9uIE1hbmFnZW1lbnQ8
L2tleXdvcmQ+PGtleXdvcmQ+Kk1hbmFnZW1lbnQgSW5mb3JtYXRpb24gU3lzdGVtczwva2V5d29y
ZD48a2V5d29yZD5NZWRpY2FsIEluZm9ybWF0aWNzL21ldGhvZHM8L2tleXdvcmQ+PGtleXdvcmQ+
T3JnYW5pemF0aW9uYWwgQ2FzZSBTdHVkaWVzPC9rZXl3b3JkPjxrZXl3b3JkPlJldHJvc3BlY3Rp
dmUgU3R1ZGllczwva2V5d29yZD48a2V5d29yZD4qU29mdHdhcmU8L2tleXdvcmQ+PGtleXdvcmQ+
V29ya2Zsb3c8L2tleXdvcmQ+PC9rZXl3b3Jkcz48ZGF0ZXM+PHllYXI+MjAxNTwveWVhcj48cHVi
LWRhdGVzPjxkYXRlPkZlYjwvZGF0ZT48L3B1Yi1kYXRlcz48L2RhdGVzPjxpc2JuPjEwOTctNjc2
MCAoRWxlY3Ryb25pYykmI3hEOzAxOTYtMDY0NCAoTGlua2luZyk8L2lzYm4+PGFjY2Vzc2lvbi1u
dW0+MjQ5OTc1NjM8L2FjY2Vzc2lvbi1udW0+PHVybHM+PHJlbGF0ZWQtdXJscz48dXJsPmh0dHBz
Oi8vd3d3Lm5jYmkubmxtLm5paC5nb3YvcHVibWVkLzI0OTk3NTYzPC91cmw+PC9yZWxhdGVkLXVy
bHM+PC91cmxzPjxlbGVjdHJvbmljLXJlc291cmNlLW51bT4xMC4xMDE2L2ouYW5uZW1lcmdtZWQu
MjAxNC4wNS4wMzI8L2VsZWN0cm9uaWMtcmVzb3VyY2UtbnVtPjwvcmVjb3JkPjwvQ2l0ZT48L0Vu
ZE5vdGU+
</w:fldData>
        </w:fldChar>
      </w:r>
      <w:r w:rsidR="0004327E" w:rsidRPr="00674A3A">
        <w:rPr>
          <w:szCs w:val="24"/>
        </w:rPr>
        <w:instrText xml:space="preserve"> ADDIN EN.CITE </w:instrText>
      </w:r>
      <w:r w:rsidR="0004327E" w:rsidRPr="00674A3A">
        <w:rPr>
          <w:szCs w:val="24"/>
        </w:rPr>
        <w:fldChar w:fldCharType="begin">
          <w:fldData xml:space="preserve">PEVuZE5vdGU+PENpdGU+PEF1dGhvcj5CaXNob3A8L0F1dGhvcj48WWVhcj4yMDE1PC9ZZWFyPjxS
ZWNOdW0+MTQ8L1JlY051bT48RGlzcGxheVRleHQ+PHN0eWxlIGZhY2U9InN1cGVyc2NyaXB0Ij4z
Nzwvc3R5bGU+PC9EaXNwbGF5VGV4dD48cmVjb3JkPjxyZWMtbnVtYmVyPjE0PC9yZWMtbnVtYmVy
Pjxmb3JlaWduLWtleXM+PGtleSBhcHA9IkVOIiBkYi1pZD0iZnpmcHRlZXgyMnZzcmtlYXo1ZnZm
Mnh3NXB4cnBhczU5enIyIiB0aW1lc3RhbXA9IjE1NDAyNDc3NTIiPjE0PC9rZXk+PGtleSBhcHA9
IkVOV2ViIiBkYi1pZD0iIj4wPC9rZXk+PC9mb3JlaWduLWtleXM+PHJlZi10eXBlIG5hbWU9Ikpv
dXJuYWwgQXJ0aWNsZSI+MTc8L3JlZi10eXBlPjxjb250cmlidXRvcnM+PGF1dGhvcnM+PGF1dGhv
cj5CaXNob3AsIFIuIE8uPC9hdXRob3I+PGF1dGhvcj5QYXRyaWNrLCBKLjwvYXV0aG9yPjxhdXRo
b3I+QmVzaXNvLCBBLjwvYXV0aG9yPjwvYXV0aG9ycz48L2NvbnRyaWJ1dG9ycz48YXV0aC1hZGRy
ZXNzPkRlcGFydG1lbnQgb2YgRW1lcmdlbmN5IE1lZGljaW5lLCBOZXBlYW4gSG9zcGl0YWwsIFBl
bnJpdGgsIE5TVywgQXVzdHJhbGlhLiYjeEQ7SW5ub3ZhdGl2ZSBDbGluaWNhbCBJbmZvcm1hdGlv
biBNYW5hZ2VtZW50IFN5c3RlbXMgUHR5IEx0ZCwgU3lkbmV5LCBOU1csIEF1c3RyYWxpYS4gRWxl
Y3Ryb25pYyBhZGRyZXNzOiBqb25wYXRAaWNpbXMuY29tLmF1LiYjeEQ7SW5ub3ZhdGl2ZSBDbGlu
aWNhbCBJbmZvcm1hdGlvbiBNYW5hZ2VtZW50IFN5c3RlbXMgUHR5IEx0ZCwgU3lkbmV5LCBOU1cs
IEF1c3RyYWxpYS48L2F1dGgtYWRkcmVzcz48dGl0bGVzPjx0aXRsZT5FZmZpY2llbmN5IGFjaGll
dmVtZW50cyBmcm9tIGEgdXNlci1kZXZlbG9wZWQgcmVhbC10aW1lIG1vZGlmaWFibGUgY2xpbmlj
YWwgaW5mb3JtYXRpb24gc3lzdGVtPC90aXRsZT48c2Vjb25kYXJ5LXRpdGxlPkFubiBFbWVyZyBN
ZWQ8L3NlY29uZGFyeS10aXRsZT48L3RpdGxlcz48cGVyaW9kaWNhbD48ZnVsbC10aXRsZT5Bbm4g
RW1lcmcgTWVkPC9mdWxsLXRpdGxlPjwvcGVyaW9kaWNhbD48cGFnZXM+MTMzLTQyIGU1PC9wYWdl
cz48dm9sdW1lPjY1PC92b2x1bWU+PG51bWJlcj4yPC9udW1iZXI+PGVkaXRpb24+MjAxNC8wNy8w
NzwvZWRpdGlvbj48a2V5d29yZHM+PGtleXdvcmQ+Q29tcHV0ZXIgU3lzdGVtczwva2V5d29yZD48
a2V5d29yZD4qRWZmaWNpZW5jeSwgT3JnYW5pemF0aW9uYWw8L2tleXdvcmQ+PGtleXdvcmQ+KkVs
ZWN0cm9uaWMgSGVhbHRoIFJlY29yZHM8L2tleXdvcmQ+PGtleXdvcmQ+RW1lcmdlbmN5IFNlcnZp
Y2UsIEhvc3BpdGFsLypvcmdhbml6YXRpb24gJmFtcDsgYWRtaW5pc3RyYXRpb248L2tleXdvcmQ+
PGtleXdvcmQ+SHVtYW5zPC9rZXl3b3JkPjxrZXl3b3JkPkluZm9ybWF0aW9uIE1hbmFnZW1lbnQ8
L2tleXdvcmQ+PGtleXdvcmQ+Kk1hbmFnZW1lbnQgSW5mb3JtYXRpb24gU3lzdGVtczwva2V5d29y
ZD48a2V5d29yZD5NZWRpY2FsIEluZm9ybWF0aWNzL21ldGhvZHM8L2tleXdvcmQ+PGtleXdvcmQ+
T3JnYW5pemF0aW9uYWwgQ2FzZSBTdHVkaWVzPC9rZXl3b3JkPjxrZXl3b3JkPlJldHJvc3BlY3Rp
dmUgU3R1ZGllczwva2V5d29yZD48a2V5d29yZD4qU29mdHdhcmU8L2tleXdvcmQ+PGtleXdvcmQ+
V29ya2Zsb3c8L2tleXdvcmQ+PC9rZXl3b3Jkcz48ZGF0ZXM+PHllYXI+MjAxNTwveWVhcj48cHVi
LWRhdGVzPjxkYXRlPkZlYjwvZGF0ZT48L3B1Yi1kYXRlcz48L2RhdGVzPjxpc2JuPjEwOTctNjc2
MCAoRWxlY3Ryb25pYykmI3hEOzAxOTYtMDY0NCAoTGlua2luZyk8L2lzYm4+PGFjY2Vzc2lvbi1u
dW0+MjQ5OTc1NjM8L2FjY2Vzc2lvbi1udW0+PHVybHM+PHJlbGF0ZWQtdXJscz48dXJsPmh0dHBz
Oi8vd3d3Lm5jYmkubmxtLm5paC5nb3YvcHVibWVkLzI0OTk3NTYzPC91cmw+PC9yZWxhdGVkLXVy
bHM+PC91cmxzPjxlbGVjdHJvbmljLXJlc291cmNlLW51bT4xMC4xMDE2L2ouYW5uZW1lcmdtZWQu
MjAxNC4wNS4wMzI8L2VsZWN0cm9uaWMtcmVzb3VyY2UtbnVtPjwvcmVjb3JkPjwvQ2l0ZT48L0Vu
ZE5vdGU+
</w:fldData>
        </w:fldChar>
      </w:r>
      <w:r w:rsidR="0004327E" w:rsidRPr="00674A3A">
        <w:rPr>
          <w:szCs w:val="24"/>
        </w:rPr>
        <w:instrText xml:space="preserve"> ADDIN EN.CITE.DATA </w:instrText>
      </w:r>
      <w:r w:rsidR="0004327E" w:rsidRPr="00674A3A">
        <w:rPr>
          <w:szCs w:val="24"/>
        </w:rPr>
      </w:r>
      <w:r w:rsidR="0004327E" w:rsidRPr="00674A3A">
        <w:rPr>
          <w:szCs w:val="24"/>
        </w:rPr>
        <w:fldChar w:fldCharType="end"/>
      </w:r>
      <w:r w:rsidR="0004327E" w:rsidRPr="00674A3A">
        <w:rPr>
          <w:szCs w:val="24"/>
        </w:rPr>
      </w:r>
      <w:r w:rsidR="0004327E" w:rsidRPr="00674A3A">
        <w:rPr>
          <w:szCs w:val="24"/>
        </w:rPr>
        <w:fldChar w:fldCharType="separate"/>
      </w:r>
      <w:r w:rsidR="0004327E" w:rsidRPr="00674A3A">
        <w:rPr>
          <w:noProof/>
          <w:szCs w:val="24"/>
          <w:vertAlign w:val="superscript"/>
        </w:rPr>
        <w:t>37</w:t>
      </w:r>
      <w:r w:rsidR="0004327E" w:rsidRPr="00674A3A">
        <w:rPr>
          <w:szCs w:val="24"/>
        </w:rPr>
        <w:fldChar w:fldCharType="end"/>
      </w:r>
      <w:r w:rsidR="0004327E" w:rsidRPr="00674A3A">
        <w:rPr>
          <w:szCs w:val="24"/>
        </w:rPr>
        <w:t xml:space="preserve"> </w:t>
      </w:r>
      <w:r w:rsidR="00077011" w:rsidRPr="00674A3A">
        <w:rPr>
          <w:szCs w:val="24"/>
        </w:rPr>
        <w:t xml:space="preserve">Such a </w:t>
      </w:r>
      <w:r w:rsidR="008E5393" w:rsidRPr="00674A3A">
        <w:rPr>
          <w:szCs w:val="24"/>
        </w:rPr>
        <w:t xml:space="preserve"> process </w:t>
      </w:r>
      <w:r w:rsidR="00077011" w:rsidRPr="00674A3A">
        <w:rPr>
          <w:szCs w:val="24"/>
        </w:rPr>
        <w:t>could</w:t>
      </w:r>
      <w:r w:rsidR="008E5393" w:rsidRPr="00674A3A">
        <w:rPr>
          <w:szCs w:val="24"/>
        </w:rPr>
        <w:t xml:space="preserve"> iterate rapidly because the software enables near real-time generation of </w:t>
      </w:r>
      <w:r w:rsidR="00077011" w:rsidRPr="00674A3A">
        <w:rPr>
          <w:szCs w:val="24"/>
        </w:rPr>
        <w:t>a</w:t>
      </w:r>
      <w:r w:rsidR="008E5393" w:rsidRPr="00674A3A">
        <w:rPr>
          <w:szCs w:val="24"/>
        </w:rPr>
        <w:t xml:space="preserve"> run-time system</w:t>
      </w:r>
      <w:r w:rsidR="00077011" w:rsidRPr="00674A3A">
        <w:rPr>
          <w:szCs w:val="24"/>
        </w:rPr>
        <w:t>. Primary control by a user-led design team would increase the ability to identify and incorporate context-specific information flows and displays.</w:t>
      </w:r>
      <w:r w:rsidR="008507E0" w:rsidRPr="00674A3A">
        <w:rPr>
          <w:szCs w:val="24"/>
        </w:rPr>
        <w:t xml:space="preserve"> Research to extend </w:t>
      </w:r>
      <w:r w:rsidRPr="00674A3A">
        <w:rPr>
          <w:szCs w:val="24"/>
        </w:rPr>
        <w:t>the power and specificity of UCD</w:t>
      </w:r>
      <w:r w:rsidR="00666DD0" w:rsidRPr="00674A3A">
        <w:rPr>
          <w:szCs w:val="24"/>
        </w:rPr>
        <w:t xml:space="preserve"> methods</w:t>
      </w:r>
      <w:r w:rsidRPr="00674A3A">
        <w:rPr>
          <w:szCs w:val="24"/>
        </w:rPr>
        <w:t xml:space="preserve"> </w:t>
      </w:r>
      <w:r w:rsidR="008507E0" w:rsidRPr="00674A3A">
        <w:rPr>
          <w:szCs w:val="24"/>
        </w:rPr>
        <w:t>should receive strong support.</w:t>
      </w:r>
      <w:r w:rsidR="00674A3A">
        <w:rPr>
          <w:szCs w:val="24"/>
        </w:rPr>
        <w:t xml:space="preserve"> It is important to note that developing more individualized interfaces can still be compatible with the presence of safety “guardrails” within systems and with the development of standardized “platform convention” representations for certain </w:t>
      </w:r>
      <w:r w:rsidR="009F736F">
        <w:rPr>
          <w:szCs w:val="24"/>
        </w:rPr>
        <w:t xml:space="preserve">common </w:t>
      </w:r>
      <w:r w:rsidR="00674A3A">
        <w:rPr>
          <w:szCs w:val="24"/>
        </w:rPr>
        <w:t>steps in workflows.</w:t>
      </w:r>
    </w:p>
    <w:p w14:paraId="778A9786" w14:textId="1AE3F07C" w:rsidR="00077011" w:rsidRDefault="00077011" w:rsidP="0060081B">
      <w:pPr>
        <w:rPr>
          <w:szCs w:val="24"/>
        </w:rPr>
      </w:pPr>
    </w:p>
    <w:p w14:paraId="7DD9C469" w14:textId="7ABFBBCB" w:rsidR="00077011" w:rsidRPr="00F439D2" w:rsidRDefault="00402BEF" w:rsidP="0060081B">
      <w:pPr>
        <w:rPr>
          <w:color w:val="FF0000"/>
          <w:szCs w:val="24"/>
        </w:rPr>
      </w:pPr>
      <w:r>
        <w:rPr>
          <w:color w:val="FF0000"/>
          <w:szCs w:val="24"/>
        </w:rPr>
        <w:tab/>
      </w:r>
      <w:r w:rsidR="00077011" w:rsidRPr="00674A3A">
        <w:rPr>
          <w:szCs w:val="24"/>
        </w:rPr>
        <w:t>4.2</w:t>
      </w:r>
      <w:r w:rsidRPr="00674A3A">
        <w:rPr>
          <w:szCs w:val="24"/>
        </w:rPr>
        <w:t>.4</w:t>
      </w:r>
      <w:r w:rsidR="00077011" w:rsidRPr="00674A3A">
        <w:rPr>
          <w:szCs w:val="24"/>
        </w:rPr>
        <w:t xml:space="preserve"> </w:t>
      </w:r>
      <w:r w:rsidR="00077011" w:rsidRPr="00674A3A">
        <w:rPr>
          <w:szCs w:val="24"/>
          <w:u w:val="single"/>
        </w:rPr>
        <w:t>Common Patient Data Models</w:t>
      </w:r>
      <w:r w:rsidR="00342DB1" w:rsidRPr="00674A3A">
        <w:rPr>
          <w:szCs w:val="24"/>
          <w:u w:val="single"/>
        </w:rPr>
        <w:t xml:space="preserve"> and Clinical Portals</w:t>
      </w:r>
      <w:r w:rsidR="00077011" w:rsidRPr="00674A3A">
        <w:rPr>
          <w:szCs w:val="24"/>
        </w:rPr>
        <w:t>:</w:t>
      </w:r>
      <w:r w:rsidRPr="00674A3A">
        <w:rPr>
          <w:szCs w:val="24"/>
        </w:rPr>
        <w:t xml:space="preserve"> </w:t>
      </w:r>
      <w:r w:rsidR="00342DB1" w:rsidRPr="00674A3A">
        <w:rPr>
          <w:szCs w:val="24"/>
        </w:rPr>
        <w:t xml:space="preserve">Currently, patient representations (the body of data representing a patient’s medical history and current medical status) exist </w:t>
      </w:r>
      <w:r w:rsidR="00F439D2" w:rsidRPr="00674A3A">
        <w:rPr>
          <w:szCs w:val="24"/>
        </w:rPr>
        <w:t xml:space="preserve">mainly </w:t>
      </w:r>
      <w:r w:rsidR="00342DB1" w:rsidRPr="00674A3A">
        <w:rPr>
          <w:szCs w:val="24"/>
        </w:rPr>
        <w:t>within siloed EHRs.</w:t>
      </w:r>
      <w:r w:rsidR="00772540" w:rsidRPr="00674A3A">
        <w:rPr>
          <w:szCs w:val="24"/>
        </w:rPr>
        <w:t xml:space="preserve"> Interoperability is poor, and representing a patient from the perspective of one EHR will invariably be limited. An emerging consensus finds that it would be superior to define and use a canonical, common patient data model to serve as the </w:t>
      </w:r>
      <w:r w:rsidR="00586226" w:rsidRPr="00674A3A">
        <w:rPr>
          <w:szCs w:val="24"/>
        </w:rPr>
        <w:t xml:space="preserve">reference </w:t>
      </w:r>
      <w:r w:rsidR="00772540" w:rsidRPr="00674A3A">
        <w:rPr>
          <w:szCs w:val="24"/>
        </w:rPr>
        <w:t xml:space="preserve">point </w:t>
      </w:r>
      <w:r w:rsidR="00586226" w:rsidRPr="00674A3A">
        <w:rPr>
          <w:szCs w:val="24"/>
        </w:rPr>
        <w:t>for</w:t>
      </w:r>
      <w:r w:rsidR="00772540" w:rsidRPr="00674A3A">
        <w:rPr>
          <w:szCs w:val="24"/>
        </w:rPr>
        <w:t xml:space="preserve"> constructing and aggregating all patient data into an optimal representation for end-users.</w:t>
      </w:r>
      <w:r w:rsidR="00586226" w:rsidRPr="00674A3A">
        <w:rPr>
          <w:szCs w:val="24"/>
        </w:rPr>
        <w:t xml:space="preserve"> Such models would be stored in a “patient cloud,” and EHRs would access and synchronize with them using a standard interface, termed a “clinical portal.” The availability of the canonical model in a patient cloud external to EHRs could allow clinical judgment and clinical actions to be based on complete, up-to-date patient centered information, regardless of site or time of service, i.e. full interoperability. </w:t>
      </w:r>
      <w:r w:rsidR="00F439D2" w:rsidRPr="00674A3A">
        <w:rPr>
          <w:szCs w:val="24"/>
        </w:rPr>
        <w:t xml:space="preserve">Patients would need full control over the privacy and sharing of their data and knowledge about healthcare to help them interpret the data in the models. Such functions would be provided by </w:t>
      </w:r>
      <w:r w:rsidR="00217AD8">
        <w:rPr>
          <w:szCs w:val="24"/>
        </w:rPr>
        <w:t>new and improved</w:t>
      </w:r>
      <w:r w:rsidR="00F439D2" w:rsidRPr="00674A3A">
        <w:rPr>
          <w:szCs w:val="24"/>
        </w:rPr>
        <w:t xml:space="preserve"> “patient portals” different from the clinical portals. Defining and standardizing a reference architecture for these patient clouds and demonstrating a reference implementation will be vital in accelerating progress towards this solution.</w:t>
      </w:r>
    </w:p>
    <w:p w14:paraId="6147E777" w14:textId="1E87AA8E" w:rsidR="008B5E6B" w:rsidRDefault="008B5E6B" w:rsidP="0060081B">
      <w:pPr>
        <w:rPr>
          <w:szCs w:val="24"/>
        </w:rPr>
      </w:pPr>
    </w:p>
    <w:p w14:paraId="32C3D0D0" w14:textId="77777777" w:rsidR="002975C2" w:rsidRDefault="002975C2" w:rsidP="0060081B">
      <w:pPr>
        <w:rPr>
          <w:szCs w:val="24"/>
        </w:rPr>
      </w:pPr>
    </w:p>
    <w:p w14:paraId="0E924A33" w14:textId="5ABD7F27" w:rsidR="00666DD0" w:rsidRDefault="00666DD0" w:rsidP="0060081B">
      <w:pPr>
        <w:rPr>
          <w:szCs w:val="24"/>
        </w:rPr>
      </w:pPr>
      <w:r>
        <w:rPr>
          <w:szCs w:val="24"/>
        </w:rPr>
        <w:lastRenderedPageBreak/>
        <w:t xml:space="preserve">4.3 </w:t>
      </w:r>
      <w:r w:rsidRPr="00666DD0">
        <w:rPr>
          <w:szCs w:val="24"/>
          <w:u w:val="single"/>
        </w:rPr>
        <w:t xml:space="preserve">More disruptively innovative </w:t>
      </w:r>
      <w:r w:rsidR="0063783A">
        <w:rPr>
          <w:szCs w:val="24"/>
          <w:u w:val="single"/>
        </w:rPr>
        <w:t xml:space="preserve">long-term </w:t>
      </w:r>
      <w:r w:rsidRPr="00666DD0">
        <w:rPr>
          <w:szCs w:val="24"/>
          <w:u w:val="single"/>
        </w:rPr>
        <w:t>solutions</w:t>
      </w:r>
      <w:r>
        <w:rPr>
          <w:szCs w:val="24"/>
        </w:rPr>
        <w:t>:</w:t>
      </w:r>
    </w:p>
    <w:p w14:paraId="038C886B" w14:textId="2F2B8DEF" w:rsidR="0001582C" w:rsidRPr="00DE712C" w:rsidRDefault="00666DD0" w:rsidP="0060081B">
      <w:pPr>
        <w:rPr>
          <w:szCs w:val="24"/>
        </w:rPr>
      </w:pPr>
      <w:r>
        <w:rPr>
          <w:szCs w:val="24"/>
        </w:rPr>
        <w:tab/>
      </w:r>
      <w:r w:rsidR="008B5E6B">
        <w:rPr>
          <w:szCs w:val="24"/>
        </w:rPr>
        <w:t>4.3</w:t>
      </w:r>
      <w:r>
        <w:rPr>
          <w:szCs w:val="24"/>
        </w:rPr>
        <w:t>.1</w:t>
      </w:r>
      <w:r w:rsidR="008B5E6B">
        <w:rPr>
          <w:szCs w:val="24"/>
        </w:rPr>
        <w:t xml:space="preserve"> </w:t>
      </w:r>
      <w:r w:rsidR="008B5E6B">
        <w:rPr>
          <w:szCs w:val="24"/>
          <w:u w:val="single"/>
        </w:rPr>
        <w:t>User-Composable EHR Platforms</w:t>
      </w:r>
      <w:r w:rsidR="008B5E6B">
        <w:rPr>
          <w:szCs w:val="24"/>
        </w:rPr>
        <w:t>:</w:t>
      </w:r>
      <w:r>
        <w:rPr>
          <w:szCs w:val="24"/>
        </w:rPr>
        <w:t xml:space="preserve"> </w:t>
      </w:r>
      <w:r w:rsidR="008B5E6B">
        <w:rPr>
          <w:szCs w:val="24"/>
        </w:rPr>
        <w:t xml:space="preserve">Another approach to achieving the needed flexibility is the development of </w:t>
      </w:r>
      <w:r w:rsidR="00AE1C17">
        <w:rPr>
          <w:szCs w:val="24"/>
        </w:rPr>
        <w:t xml:space="preserve">widget-based EHR platforms, where a “widget” is defined as a single draggable window containing exactly the data selected by a particular physician. </w:t>
      </w:r>
      <w:r w:rsidR="00D41A45">
        <w:rPr>
          <w:szCs w:val="24"/>
        </w:rPr>
        <w:t>For example, a</w:t>
      </w:r>
      <w:r w:rsidR="00AE1C17">
        <w:rPr>
          <w:szCs w:val="24"/>
        </w:rPr>
        <w:t xml:space="preserve"> widget could contain a lab panel, text from a note or report, a graph of lab results, </w:t>
      </w:r>
      <w:r w:rsidR="00D41A45">
        <w:rPr>
          <w:szCs w:val="24"/>
        </w:rPr>
        <w:t xml:space="preserve">or </w:t>
      </w:r>
      <w:r w:rsidR="00AE1C17">
        <w:rPr>
          <w:szCs w:val="24"/>
        </w:rPr>
        <w:t>a radiographic image</w:t>
      </w:r>
      <w:r w:rsidR="00D41A45">
        <w:rPr>
          <w:szCs w:val="24"/>
        </w:rPr>
        <w:t>, and custom widgets could be created by dropping individual chunks of information onto a blank widget. A physician could populate one or more screens</w:t>
      </w:r>
      <w:r w:rsidR="006B2966">
        <w:rPr>
          <w:szCs w:val="24"/>
        </w:rPr>
        <w:t xml:space="preserve">, </w:t>
      </w:r>
      <w:r w:rsidR="006B2966" w:rsidRPr="00DE712C">
        <w:rPr>
          <w:szCs w:val="24"/>
        </w:rPr>
        <w:t>in real time,</w:t>
      </w:r>
      <w:r w:rsidR="00D41A45" w:rsidRPr="00DE712C">
        <w:rPr>
          <w:szCs w:val="24"/>
        </w:rPr>
        <w:t xml:space="preserve"> </w:t>
      </w:r>
      <w:r w:rsidR="00D41A45">
        <w:rPr>
          <w:szCs w:val="24"/>
        </w:rPr>
        <w:t>with exactly the widgets needed at a particular point in workflow and save them for reuse and sharing with others.</w:t>
      </w:r>
      <w:r w:rsidR="00D41A45">
        <w:rPr>
          <w:szCs w:val="24"/>
        </w:rPr>
        <w:fldChar w:fldCharType="begin">
          <w:fldData xml:space="preserve">PEVuZE5vdGU+PENpdGU+PEF1dGhvcj5TZW5hdGhpcmFqYWg8L0F1dGhvcj48WWVhcj4yMDE0PC9Z
ZWFyPjxSZWNOdW0+NTM8L1JlY051bT48RGlzcGxheVRleHQ+PHN0eWxlIGZhY2U9InN1cGVyc2Ny
aXB0Ij4zODwvc3R5bGU+PC9EaXNwbGF5VGV4dD48cmVjb3JkPjxyZWMtbnVtYmVyPjUzPC9yZWMt
bnVtYmVyPjxmb3JlaWduLWtleXM+PGtleSBhcHA9IkVOIiBkYi1pZD0iZnpmcHRlZXgyMnZzcmtl
YXo1ZnZmMnh3NXB4cnBhczU5enIyIiB0aW1lc3RhbXA9IjE1NDE3MTEyMTgiPjUzPC9rZXk+PGtl
eSBhcHA9IkVOV2ViIiBkYi1pZD0iIj4wPC9rZXk+PC9mb3JlaWduLWtleXM+PHJlZi10eXBlIG5h
bWU9IkpvdXJuYWwgQXJ0aWNsZSI+MTc8L3JlZi10eXBlPjxjb250cmlidXRvcnM+PGF1dGhvcnM+
PGF1dGhvcj5TZW5hdGhpcmFqYWgsIFkuPC9hdXRob3I+PGF1dGhvcj5CYWtrZW4sIFMuPC9hdXRo
b3I+PGF1dGhvcj5LYXVmbWFuLCBELjwvYXV0aG9yPjwvYXV0aG9ycz48L2NvbnRyaWJ1dG9ycz48
YXV0aC1hZGRyZXNzPkRlcHQuIG9mIEJpb21lZGljYWwgSW5mb3JtYXRpY3MsIENvbHVtYmlhIFVu
aXZlcnNpdHksIDYyMiBXZXN0IDE2OHRoIFN0LiA1dGggRmxvb3IsIE5ldyBZb3JrLCBOWSAxMDAz
MiwgVVNBLiBFbGVjdHJvbmljIGFkZHJlc3M6IHlhbGluaUBkb3duc3RhdGUuZWR1LiYjeEQ7RGVw
dC4gb2YgQmlvbWVkaWNhbCBJbmZvcm1hdGljcywgQ29sdW1iaWEgVW5pdmVyc2l0eSwgNjIyIFdl
c3QgMTY4dGggU3QuIDV0aCBGbG9vciwgTmV3IFlvcmssIE5ZIDEwMDMyLCBVU0E7IENvbHVtYmlh
IFVuaXZlcnNpdHkgU2Nob29sIG9mIE51cnNpbmcsIDYxNyBXZXN0IDE2OHRoIFN0LiBSb29tIDIy
NSwgTmV3IFlvcmssIE5ZIDEwMDMyLCBVU0EuIEVsZWN0cm9uaWMgYWRkcmVzczogc2JoMjJAY29s
dW1iaWEuZWR1LiYjeEQ7QmlvbWVkaWNhbCBJbmZvcm1hdGljcywgQXJpem9uYSBTdGF0ZSBVbml2
ZXJzaXR5LCAxMzIxMiBFYXN0IFNoZWEsIFNjb3R0c2RhbGUsIEFaLCBVU0EuIEVsZWN0cm9uaWMg
YWRkcmVzczogZGF2ZS5rYXVmbWFuQGFzdS5lZHUuPC9hdXRoLWFkZHJlc3M+PHRpdGxlcz48dGl0
bGU+VGhlIGNsaW5pY2lhbiBpbiB0aGUgRHJpdmVyJmFwb3M7cyBTZWF0OiBwYXJ0IDEgLSBhIGRy
YWcvZHJvcCB1c2VyLWNvbXBvc2FibGUgZWxlY3Ryb25pYyBoZWFsdGggcmVjb3JkIHBsYXRmb3Jt
PC90aXRsZT48c2Vjb25kYXJ5LXRpdGxlPkogQmlvbWVkIEluZm9ybTwvc2Vjb25kYXJ5LXRpdGxl
PjwvdGl0bGVzPjxwZXJpb2RpY2FsPjxmdWxsLXRpdGxlPkogQmlvbWVkIEluZm9ybTwvZnVsbC10
aXRsZT48L3BlcmlvZGljYWw+PHBhZ2VzPjE2NS03NjwvcGFnZXM+PHZvbHVtZT41Mjwvdm9sdW1l
PjxlZGl0aW9uPjIwMTQvMDkvMjM8L2VkaXRpb24+PGtleXdvcmRzPjxrZXl3b3JkPipFbGVjdHJv
bmljIEhlYWx0aCBSZWNvcmRzPC9rZXl3b3JkPjxrZXl3b3JkPkhlYWx0aCBQZXJzb25uZWw8L2tl
eXdvcmQ+PGtleXdvcmQ+SHVtYW5zPC9rZXl3b3JkPjxrZXl3b3JkPk1lZGljYWwgSW5mb3JtYXRp
Y3MvKm1ldGhvZHM8L2tleXdvcmQ+PGtleXdvcmQ+KlVzZXItQ29tcHV0ZXIgSW50ZXJmYWNlPC9r
ZXl3b3JkPjxrZXl3b3JkPkNvbXBvc2FibGUgRUhSPC9rZXl3b3JkPjxrZXl3b3JkPkVsZWN0cm9u
aWMgaGVhbHRoIHJlY29yZDwva2V5d29yZD48a2V5d29yZD5FbGVjdHJvbmljIG1lZGljYWwgcmVj
b3JkPC9rZXl3b3JkPjxrZXl3b3JkPkh1bWFuLWNvbXB1dGVyIGludGVyYWN0aW9uPC9rZXl3b3Jk
PjxrZXl3b3JkPk1lZFdJU0U8L2tleXdvcmQ+PGtleXdvcmQ+VXNlci1jb25maWd1cmFibGUgRUhS
PC9rZXl3b3JkPjwva2V5d29yZHM+PGRhdGVzPjx5ZWFyPjIwMTQ8L3llYXI+PHB1Yi1kYXRlcz48
ZGF0ZT5EZWM8L2RhdGU+PC9wdWItZGF0ZXM+PC9kYXRlcz48aXNibj4xNTMyLTA0ODAgKEVsZWN0
cm9uaWMpJiN4RDsxNTMyLTA0NjQgKExpbmtpbmcpPC9pc2JuPjxhY2Nlc3Npb24tbnVtPjI1MjQw
MjUzPC9hY2Nlc3Npb24tbnVtPjx1cmxzPjxyZWxhdGVkLXVybHM+PHVybD5odHRwczovL3d3dy5u
Y2JpLm5sbS5uaWguZ292L3B1Ym1lZC8yNTI0MDI1MzwvdXJsPjwvcmVsYXRlZC11cmxzPjwvdXJs
cz48Y3VzdG9tMj5QTUM2MDI3NjQzPC9jdXN0b20yPjxlbGVjdHJvbmljLXJlc291cmNlLW51bT4x
MC4xMDE2L2ouamJpLjIwMTQuMDkuMDAyPC9lbGVjdHJvbmljLXJlc291cmNlLW51bT48L3JlY29y
ZD48L0NpdGU+PC9FbmROb3RlPn==
</w:fldData>
        </w:fldChar>
      </w:r>
      <w:r w:rsidR="0004327E">
        <w:rPr>
          <w:szCs w:val="24"/>
        </w:rPr>
        <w:instrText xml:space="preserve"> ADDIN EN.CITE </w:instrText>
      </w:r>
      <w:r w:rsidR="0004327E">
        <w:rPr>
          <w:szCs w:val="24"/>
        </w:rPr>
        <w:fldChar w:fldCharType="begin">
          <w:fldData xml:space="preserve">PEVuZE5vdGU+PENpdGU+PEF1dGhvcj5TZW5hdGhpcmFqYWg8L0F1dGhvcj48WWVhcj4yMDE0PC9Z
ZWFyPjxSZWNOdW0+NTM8L1JlY051bT48RGlzcGxheVRleHQ+PHN0eWxlIGZhY2U9InN1cGVyc2Ny
aXB0Ij4zODwvc3R5bGU+PC9EaXNwbGF5VGV4dD48cmVjb3JkPjxyZWMtbnVtYmVyPjUzPC9yZWMt
bnVtYmVyPjxmb3JlaWduLWtleXM+PGtleSBhcHA9IkVOIiBkYi1pZD0iZnpmcHRlZXgyMnZzcmtl
YXo1ZnZmMnh3NXB4cnBhczU5enIyIiB0aW1lc3RhbXA9IjE1NDE3MTEyMTgiPjUzPC9rZXk+PGtl
eSBhcHA9IkVOV2ViIiBkYi1pZD0iIj4wPC9rZXk+PC9mb3JlaWduLWtleXM+PHJlZi10eXBlIG5h
bWU9IkpvdXJuYWwgQXJ0aWNsZSI+MTc8L3JlZi10eXBlPjxjb250cmlidXRvcnM+PGF1dGhvcnM+
PGF1dGhvcj5TZW5hdGhpcmFqYWgsIFkuPC9hdXRob3I+PGF1dGhvcj5CYWtrZW4sIFMuPC9hdXRo
b3I+PGF1dGhvcj5LYXVmbWFuLCBELjwvYXV0aG9yPjwvYXV0aG9ycz48L2NvbnRyaWJ1dG9ycz48
YXV0aC1hZGRyZXNzPkRlcHQuIG9mIEJpb21lZGljYWwgSW5mb3JtYXRpY3MsIENvbHVtYmlhIFVu
aXZlcnNpdHksIDYyMiBXZXN0IDE2OHRoIFN0LiA1dGggRmxvb3IsIE5ldyBZb3JrLCBOWSAxMDAz
MiwgVVNBLiBFbGVjdHJvbmljIGFkZHJlc3M6IHlhbGluaUBkb3duc3RhdGUuZWR1LiYjeEQ7RGVw
dC4gb2YgQmlvbWVkaWNhbCBJbmZvcm1hdGljcywgQ29sdW1iaWEgVW5pdmVyc2l0eSwgNjIyIFdl
c3QgMTY4dGggU3QuIDV0aCBGbG9vciwgTmV3IFlvcmssIE5ZIDEwMDMyLCBVU0E7IENvbHVtYmlh
IFVuaXZlcnNpdHkgU2Nob29sIG9mIE51cnNpbmcsIDYxNyBXZXN0IDE2OHRoIFN0LiBSb29tIDIy
NSwgTmV3IFlvcmssIE5ZIDEwMDMyLCBVU0EuIEVsZWN0cm9uaWMgYWRkcmVzczogc2JoMjJAY29s
dW1iaWEuZWR1LiYjeEQ7QmlvbWVkaWNhbCBJbmZvcm1hdGljcywgQXJpem9uYSBTdGF0ZSBVbml2
ZXJzaXR5LCAxMzIxMiBFYXN0IFNoZWEsIFNjb3R0c2RhbGUsIEFaLCBVU0EuIEVsZWN0cm9uaWMg
YWRkcmVzczogZGF2ZS5rYXVmbWFuQGFzdS5lZHUuPC9hdXRoLWFkZHJlc3M+PHRpdGxlcz48dGl0
bGU+VGhlIGNsaW5pY2lhbiBpbiB0aGUgRHJpdmVyJmFwb3M7cyBTZWF0OiBwYXJ0IDEgLSBhIGRy
YWcvZHJvcCB1c2VyLWNvbXBvc2FibGUgZWxlY3Ryb25pYyBoZWFsdGggcmVjb3JkIHBsYXRmb3Jt
PC90aXRsZT48c2Vjb25kYXJ5LXRpdGxlPkogQmlvbWVkIEluZm9ybTwvc2Vjb25kYXJ5LXRpdGxl
PjwvdGl0bGVzPjxwZXJpb2RpY2FsPjxmdWxsLXRpdGxlPkogQmlvbWVkIEluZm9ybTwvZnVsbC10
aXRsZT48L3BlcmlvZGljYWw+PHBhZ2VzPjE2NS03NjwvcGFnZXM+PHZvbHVtZT41Mjwvdm9sdW1l
PjxlZGl0aW9uPjIwMTQvMDkvMjM8L2VkaXRpb24+PGtleXdvcmRzPjxrZXl3b3JkPipFbGVjdHJv
bmljIEhlYWx0aCBSZWNvcmRzPC9rZXl3b3JkPjxrZXl3b3JkPkhlYWx0aCBQZXJzb25uZWw8L2tl
eXdvcmQ+PGtleXdvcmQ+SHVtYW5zPC9rZXl3b3JkPjxrZXl3b3JkPk1lZGljYWwgSW5mb3JtYXRp
Y3MvKm1ldGhvZHM8L2tleXdvcmQ+PGtleXdvcmQ+KlVzZXItQ29tcHV0ZXIgSW50ZXJmYWNlPC9r
ZXl3b3JkPjxrZXl3b3JkPkNvbXBvc2FibGUgRUhSPC9rZXl3b3JkPjxrZXl3b3JkPkVsZWN0cm9u
aWMgaGVhbHRoIHJlY29yZDwva2V5d29yZD48a2V5d29yZD5FbGVjdHJvbmljIG1lZGljYWwgcmVj
b3JkPC9rZXl3b3JkPjxrZXl3b3JkPkh1bWFuLWNvbXB1dGVyIGludGVyYWN0aW9uPC9rZXl3b3Jk
PjxrZXl3b3JkPk1lZFdJU0U8L2tleXdvcmQ+PGtleXdvcmQ+VXNlci1jb25maWd1cmFibGUgRUhS
PC9rZXl3b3JkPjwva2V5d29yZHM+PGRhdGVzPjx5ZWFyPjIwMTQ8L3llYXI+PHB1Yi1kYXRlcz48
ZGF0ZT5EZWM8L2RhdGU+PC9wdWItZGF0ZXM+PC9kYXRlcz48aXNibj4xNTMyLTA0ODAgKEVsZWN0
cm9uaWMpJiN4RDsxNTMyLTA0NjQgKExpbmtpbmcpPC9pc2JuPjxhY2Nlc3Npb24tbnVtPjI1MjQw
MjUzPC9hY2Nlc3Npb24tbnVtPjx1cmxzPjxyZWxhdGVkLXVybHM+PHVybD5odHRwczovL3d3dy5u
Y2JpLm5sbS5uaWguZ292L3B1Ym1lZC8yNTI0MDI1MzwvdXJsPjwvcmVsYXRlZC11cmxzPjwvdXJs
cz48Y3VzdG9tMj5QTUM2MDI3NjQzPC9jdXN0b20yPjxlbGVjdHJvbmljLXJlc291cmNlLW51bT4x
MC4xMDE2L2ouamJpLjIwMTQuMDkuMDAyPC9lbGVjdHJvbmljLXJlc291cmNlLW51bT48L3JlY29y
ZD48L0NpdGU+PC9FbmROb3RlPn==
</w:fldData>
        </w:fldChar>
      </w:r>
      <w:r w:rsidR="0004327E">
        <w:rPr>
          <w:szCs w:val="24"/>
        </w:rPr>
        <w:instrText xml:space="preserve"> ADDIN EN.CITE.DATA </w:instrText>
      </w:r>
      <w:r w:rsidR="0004327E">
        <w:rPr>
          <w:szCs w:val="24"/>
        </w:rPr>
      </w:r>
      <w:r w:rsidR="0004327E">
        <w:rPr>
          <w:szCs w:val="24"/>
        </w:rPr>
        <w:fldChar w:fldCharType="end"/>
      </w:r>
      <w:r w:rsidR="00D41A45">
        <w:rPr>
          <w:szCs w:val="24"/>
        </w:rPr>
      </w:r>
      <w:r w:rsidR="00D41A45">
        <w:rPr>
          <w:szCs w:val="24"/>
        </w:rPr>
        <w:fldChar w:fldCharType="separate"/>
      </w:r>
      <w:r w:rsidR="0004327E" w:rsidRPr="0004327E">
        <w:rPr>
          <w:noProof/>
          <w:szCs w:val="24"/>
          <w:vertAlign w:val="superscript"/>
        </w:rPr>
        <w:t>38</w:t>
      </w:r>
      <w:r w:rsidR="00D41A45">
        <w:rPr>
          <w:szCs w:val="24"/>
        </w:rPr>
        <w:fldChar w:fldCharType="end"/>
      </w:r>
      <w:r w:rsidR="00D41A45">
        <w:rPr>
          <w:szCs w:val="24"/>
        </w:rPr>
        <w:t xml:space="preserve"> </w:t>
      </w:r>
      <w:r w:rsidR="00D41A45" w:rsidRPr="00D41A45">
        <w:rPr>
          <w:szCs w:val="24"/>
        </w:rPr>
        <w:t>Screens composed of information elements selected or created by the user increase the chance that all relevant items are on screen and exclude distractions, decreasing keyhole effect and reducing the need for screen transitions. Externalizing some of the information the user has to consider utilizes distributed cognition to reduce cognitive load. Spatially arranging the elements to construct a representation which better fits the user’s mental model and/or the external features of the task (e.g., problem priorities, diagnostic categories) facilitates clinical thinking and decision making.</w:t>
      </w:r>
      <w:r w:rsidR="00D41A45">
        <w:rPr>
          <w:szCs w:val="24"/>
        </w:rPr>
        <w:fldChar w:fldCharType="begin">
          <w:fldData xml:space="preserve">PEVuZE5vdGU+PENpdGU+PEF1dGhvcj5TZW5hdGhpcmFqYWg8L0F1dGhvcj48WWVhcj4yMDE0PC9Z
ZWFyPjxSZWNOdW0+NTM8L1JlY051bT48RGlzcGxheVRleHQ+PHN0eWxlIGZhY2U9InN1cGVyc2Ny
aXB0Ij4zODwvc3R5bGU+PC9EaXNwbGF5VGV4dD48cmVjb3JkPjxyZWMtbnVtYmVyPjUzPC9yZWMt
bnVtYmVyPjxmb3JlaWduLWtleXM+PGtleSBhcHA9IkVOIiBkYi1pZD0iZnpmcHRlZXgyMnZzcmtl
YXo1ZnZmMnh3NXB4cnBhczU5enIyIiB0aW1lc3RhbXA9IjE1NDE3MTEyMTgiPjUzPC9rZXk+PGtl
eSBhcHA9IkVOV2ViIiBkYi1pZD0iIj4wPC9rZXk+PC9mb3JlaWduLWtleXM+PHJlZi10eXBlIG5h
bWU9IkpvdXJuYWwgQXJ0aWNsZSI+MTc8L3JlZi10eXBlPjxjb250cmlidXRvcnM+PGF1dGhvcnM+
PGF1dGhvcj5TZW5hdGhpcmFqYWgsIFkuPC9hdXRob3I+PGF1dGhvcj5CYWtrZW4sIFMuPC9hdXRo
b3I+PGF1dGhvcj5LYXVmbWFuLCBELjwvYXV0aG9yPjwvYXV0aG9ycz48L2NvbnRyaWJ1dG9ycz48
YXV0aC1hZGRyZXNzPkRlcHQuIG9mIEJpb21lZGljYWwgSW5mb3JtYXRpY3MsIENvbHVtYmlhIFVu
aXZlcnNpdHksIDYyMiBXZXN0IDE2OHRoIFN0LiA1dGggRmxvb3IsIE5ldyBZb3JrLCBOWSAxMDAz
MiwgVVNBLiBFbGVjdHJvbmljIGFkZHJlc3M6IHlhbGluaUBkb3duc3RhdGUuZWR1LiYjeEQ7RGVw
dC4gb2YgQmlvbWVkaWNhbCBJbmZvcm1hdGljcywgQ29sdW1iaWEgVW5pdmVyc2l0eSwgNjIyIFdl
c3QgMTY4dGggU3QuIDV0aCBGbG9vciwgTmV3IFlvcmssIE5ZIDEwMDMyLCBVU0E7IENvbHVtYmlh
IFVuaXZlcnNpdHkgU2Nob29sIG9mIE51cnNpbmcsIDYxNyBXZXN0IDE2OHRoIFN0LiBSb29tIDIy
NSwgTmV3IFlvcmssIE5ZIDEwMDMyLCBVU0EuIEVsZWN0cm9uaWMgYWRkcmVzczogc2JoMjJAY29s
dW1iaWEuZWR1LiYjeEQ7QmlvbWVkaWNhbCBJbmZvcm1hdGljcywgQXJpem9uYSBTdGF0ZSBVbml2
ZXJzaXR5LCAxMzIxMiBFYXN0IFNoZWEsIFNjb3R0c2RhbGUsIEFaLCBVU0EuIEVsZWN0cm9uaWMg
YWRkcmVzczogZGF2ZS5rYXVmbWFuQGFzdS5lZHUuPC9hdXRoLWFkZHJlc3M+PHRpdGxlcz48dGl0
bGU+VGhlIGNsaW5pY2lhbiBpbiB0aGUgRHJpdmVyJmFwb3M7cyBTZWF0OiBwYXJ0IDEgLSBhIGRy
YWcvZHJvcCB1c2VyLWNvbXBvc2FibGUgZWxlY3Ryb25pYyBoZWFsdGggcmVjb3JkIHBsYXRmb3Jt
PC90aXRsZT48c2Vjb25kYXJ5LXRpdGxlPkogQmlvbWVkIEluZm9ybTwvc2Vjb25kYXJ5LXRpdGxl
PjwvdGl0bGVzPjxwZXJpb2RpY2FsPjxmdWxsLXRpdGxlPkogQmlvbWVkIEluZm9ybTwvZnVsbC10
aXRsZT48L3BlcmlvZGljYWw+PHBhZ2VzPjE2NS03NjwvcGFnZXM+PHZvbHVtZT41Mjwvdm9sdW1l
PjxlZGl0aW9uPjIwMTQvMDkvMjM8L2VkaXRpb24+PGtleXdvcmRzPjxrZXl3b3JkPipFbGVjdHJv
bmljIEhlYWx0aCBSZWNvcmRzPC9rZXl3b3JkPjxrZXl3b3JkPkhlYWx0aCBQZXJzb25uZWw8L2tl
eXdvcmQ+PGtleXdvcmQ+SHVtYW5zPC9rZXl3b3JkPjxrZXl3b3JkPk1lZGljYWwgSW5mb3JtYXRp
Y3MvKm1ldGhvZHM8L2tleXdvcmQ+PGtleXdvcmQ+KlVzZXItQ29tcHV0ZXIgSW50ZXJmYWNlPC9r
ZXl3b3JkPjxrZXl3b3JkPkNvbXBvc2FibGUgRUhSPC9rZXl3b3JkPjxrZXl3b3JkPkVsZWN0cm9u
aWMgaGVhbHRoIHJlY29yZDwva2V5d29yZD48a2V5d29yZD5FbGVjdHJvbmljIG1lZGljYWwgcmVj
b3JkPC9rZXl3b3JkPjxrZXl3b3JkPkh1bWFuLWNvbXB1dGVyIGludGVyYWN0aW9uPC9rZXl3b3Jk
PjxrZXl3b3JkPk1lZFdJU0U8L2tleXdvcmQ+PGtleXdvcmQ+VXNlci1jb25maWd1cmFibGUgRUhS
PC9rZXl3b3JkPjwva2V5d29yZHM+PGRhdGVzPjx5ZWFyPjIwMTQ8L3llYXI+PHB1Yi1kYXRlcz48
ZGF0ZT5EZWM8L2RhdGU+PC9wdWItZGF0ZXM+PC9kYXRlcz48aXNibj4xNTMyLTA0ODAgKEVsZWN0
cm9uaWMpJiN4RDsxNTMyLTA0NjQgKExpbmtpbmcpPC9pc2JuPjxhY2Nlc3Npb24tbnVtPjI1MjQw
MjUzPC9hY2Nlc3Npb24tbnVtPjx1cmxzPjxyZWxhdGVkLXVybHM+PHVybD5odHRwczovL3d3dy5u
Y2JpLm5sbS5uaWguZ292L3B1Ym1lZC8yNTI0MDI1MzwvdXJsPjwvcmVsYXRlZC11cmxzPjwvdXJs
cz48Y3VzdG9tMj5QTUM2MDI3NjQzPC9jdXN0b20yPjxlbGVjdHJvbmljLXJlc291cmNlLW51bT4x
MC4xMDE2L2ouamJpLjIwMTQuMDkuMDAyPC9lbGVjdHJvbmljLXJlc291cmNlLW51bT48L3JlY29y
ZD48L0NpdGU+PC9FbmROb3RlPn==
</w:fldData>
        </w:fldChar>
      </w:r>
      <w:r w:rsidR="0004327E">
        <w:rPr>
          <w:szCs w:val="24"/>
        </w:rPr>
        <w:instrText xml:space="preserve"> ADDIN EN.CITE </w:instrText>
      </w:r>
      <w:r w:rsidR="0004327E">
        <w:rPr>
          <w:szCs w:val="24"/>
        </w:rPr>
        <w:fldChar w:fldCharType="begin">
          <w:fldData xml:space="preserve">PEVuZE5vdGU+PENpdGU+PEF1dGhvcj5TZW5hdGhpcmFqYWg8L0F1dGhvcj48WWVhcj4yMDE0PC9Z
ZWFyPjxSZWNOdW0+NTM8L1JlY051bT48RGlzcGxheVRleHQ+PHN0eWxlIGZhY2U9InN1cGVyc2Ny
aXB0Ij4zODwvc3R5bGU+PC9EaXNwbGF5VGV4dD48cmVjb3JkPjxyZWMtbnVtYmVyPjUzPC9yZWMt
bnVtYmVyPjxmb3JlaWduLWtleXM+PGtleSBhcHA9IkVOIiBkYi1pZD0iZnpmcHRlZXgyMnZzcmtl
YXo1ZnZmMnh3NXB4cnBhczU5enIyIiB0aW1lc3RhbXA9IjE1NDE3MTEyMTgiPjUzPC9rZXk+PGtl
eSBhcHA9IkVOV2ViIiBkYi1pZD0iIj4wPC9rZXk+PC9mb3JlaWduLWtleXM+PHJlZi10eXBlIG5h
bWU9IkpvdXJuYWwgQXJ0aWNsZSI+MTc8L3JlZi10eXBlPjxjb250cmlidXRvcnM+PGF1dGhvcnM+
PGF1dGhvcj5TZW5hdGhpcmFqYWgsIFkuPC9hdXRob3I+PGF1dGhvcj5CYWtrZW4sIFMuPC9hdXRo
b3I+PGF1dGhvcj5LYXVmbWFuLCBELjwvYXV0aG9yPjwvYXV0aG9ycz48L2NvbnRyaWJ1dG9ycz48
YXV0aC1hZGRyZXNzPkRlcHQuIG9mIEJpb21lZGljYWwgSW5mb3JtYXRpY3MsIENvbHVtYmlhIFVu
aXZlcnNpdHksIDYyMiBXZXN0IDE2OHRoIFN0LiA1dGggRmxvb3IsIE5ldyBZb3JrLCBOWSAxMDAz
MiwgVVNBLiBFbGVjdHJvbmljIGFkZHJlc3M6IHlhbGluaUBkb3duc3RhdGUuZWR1LiYjeEQ7RGVw
dC4gb2YgQmlvbWVkaWNhbCBJbmZvcm1hdGljcywgQ29sdW1iaWEgVW5pdmVyc2l0eSwgNjIyIFdl
c3QgMTY4dGggU3QuIDV0aCBGbG9vciwgTmV3IFlvcmssIE5ZIDEwMDMyLCBVU0E7IENvbHVtYmlh
IFVuaXZlcnNpdHkgU2Nob29sIG9mIE51cnNpbmcsIDYxNyBXZXN0IDE2OHRoIFN0LiBSb29tIDIy
NSwgTmV3IFlvcmssIE5ZIDEwMDMyLCBVU0EuIEVsZWN0cm9uaWMgYWRkcmVzczogc2JoMjJAY29s
dW1iaWEuZWR1LiYjeEQ7QmlvbWVkaWNhbCBJbmZvcm1hdGljcywgQXJpem9uYSBTdGF0ZSBVbml2
ZXJzaXR5LCAxMzIxMiBFYXN0IFNoZWEsIFNjb3R0c2RhbGUsIEFaLCBVU0EuIEVsZWN0cm9uaWMg
YWRkcmVzczogZGF2ZS5rYXVmbWFuQGFzdS5lZHUuPC9hdXRoLWFkZHJlc3M+PHRpdGxlcz48dGl0
bGU+VGhlIGNsaW5pY2lhbiBpbiB0aGUgRHJpdmVyJmFwb3M7cyBTZWF0OiBwYXJ0IDEgLSBhIGRy
YWcvZHJvcCB1c2VyLWNvbXBvc2FibGUgZWxlY3Ryb25pYyBoZWFsdGggcmVjb3JkIHBsYXRmb3Jt
PC90aXRsZT48c2Vjb25kYXJ5LXRpdGxlPkogQmlvbWVkIEluZm9ybTwvc2Vjb25kYXJ5LXRpdGxl
PjwvdGl0bGVzPjxwZXJpb2RpY2FsPjxmdWxsLXRpdGxlPkogQmlvbWVkIEluZm9ybTwvZnVsbC10
aXRsZT48L3BlcmlvZGljYWw+PHBhZ2VzPjE2NS03NjwvcGFnZXM+PHZvbHVtZT41Mjwvdm9sdW1l
PjxlZGl0aW9uPjIwMTQvMDkvMjM8L2VkaXRpb24+PGtleXdvcmRzPjxrZXl3b3JkPipFbGVjdHJv
bmljIEhlYWx0aCBSZWNvcmRzPC9rZXl3b3JkPjxrZXl3b3JkPkhlYWx0aCBQZXJzb25uZWw8L2tl
eXdvcmQ+PGtleXdvcmQ+SHVtYW5zPC9rZXl3b3JkPjxrZXl3b3JkPk1lZGljYWwgSW5mb3JtYXRp
Y3MvKm1ldGhvZHM8L2tleXdvcmQ+PGtleXdvcmQ+KlVzZXItQ29tcHV0ZXIgSW50ZXJmYWNlPC9r
ZXl3b3JkPjxrZXl3b3JkPkNvbXBvc2FibGUgRUhSPC9rZXl3b3JkPjxrZXl3b3JkPkVsZWN0cm9u
aWMgaGVhbHRoIHJlY29yZDwva2V5d29yZD48a2V5d29yZD5FbGVjdHJvbmljIG1lZGljYWwgcmVj
b3JkPC9rZXl3b3JkPjxrZXl3b3JkPkh1bWFuLWNvbXB1dGVyIGludGVyYWN0aW9uPC9rZXl3b3Jk
PjxrZXl3b3JkPk1lZFdJU0U8L2tleXdvcmQ+PGtleXdvcmQ+VXNlci1jb25maWd1cmFibGUgRUhS
PC9rZXl3b3JkPjwva2V5d29yZHM+PGRhdGVzPjx5ZWFyPjIwMTQ8L3llYXI+PHB1Yi1kYXRlcz48
ZGF0ZT5EZWM8L2RhdGU+PC9wdWItZGF0ZXM+PC9kYXRlcz48aXNibj4xNTMyLTA0ODAgKEVsZWN0
cm9uaWMpJiN4RDsxNTMyLTA0NjQgKExpbmtpbmcpPC9pc2JuPjxhY2Nlc3Npb24tbnVtPjI1MjQw
MjUzPC9hY2Nlc3Npb24tbnVtPjx1cmxzPjxyZWxhdGVkLXVybHM+PHVybD5odHRwczovL3d3dy5u
Y2JpLm5sbS5uaWguZ292L3B1Ym1lZC8yNTI0MDI1MzwvdXJsPjwvcmVsYXRlZC11cmxzPjwvdXJs
cz48Y3VzdG9tMj5QTUM2MDI3NjQzPC9jdXN0b20yPjxlbGVjdHJvbmljLXJlc291cmNlLW51bT4x
MC4xMDE2L2ouamJpLjIwMTQuMDkuMDAyPC9lbGVjdHJvbmljLXJlc291cmNlLW51bT48L3JlY29y
ZD48L0NpdGU+PC9FbmROb3RlPn==
</w:fldData>
        </w:fldChar>
      </w:r>
      <w:r w:rsidR="0004327E">
        <w:rPr>
          <w:szCs w:val="24"/>
        </w:rPr>
        <w:instrText xml:space="preserve"> ADDIN EN.CITE.DATA </w:instrText>
      </w:r>
      <w:r w:rsidR="0004327E">
        <w:rPr>
          <w:szCs w:val="24"/>
        </w:rPr>
      </w:r>
      <w:r w:rsidR="0004327E">
        <w:rPr>
          <w:szCs w:val="24"/>
        </w:rPr>
        <w:fldChar w:fldCharType="end"/>
      </w:r>
      <w:r w:rsidR="00D41A45">
        <w:rPr>
          <w:szCs w:val="24"/>
        </w:rPr>
      </w:r>
      <w:r w:rsidR="00D41A45">
        <w:rPr>
          <w:szCs w:val="24"/>
        </w:rPr>
        <w:fldChar w:fldCharType="separate"/>
      </w:r>
      <w:r w:rsidR="0004327E" w:rsidRPr="0004327E">
        <w:rPr>
          <w:noProof/>
          <w:szCs w:val="24"/>
          <w:vertAlign w:val="superscript"/>
        </w:rPr>
        <w:t>38</w:t>
      </w:r>
      <w:r w:rsidR="00D41A45">
        <w:rPr>
          <w:szCs w:val="24"/>
        </w:rPr>
        <w:fldChar w:fldCharType="end"/>
      </w:r>
      <w:r w:rsidR="006B2966">
        <w:rPr>
          <w:szCs w:val="24"/>
        </w:rPr>
        <w:t xml:space="preserve"> </w:t>
      </w:r>
      <w:r w:rsidR="006B2966" w:rsidRPr="00DE712C">
        <w:rPr>
          <w:szCs w:val="24"/>
        </w:rPr>
        <w:t xml:space="preserve">Significant research support for </w:t>
      </w:r>
      <w:r w:rsidR="0063783A" w:rsidRPr="00DE712C">
        <w:rPr>
          <w:szCs w:val="24"/>
        </w:rPr>
        <w:t>developing</w:t>
      </w:r>
      <w:r w:rsidR="006B2966" w:rsidRPr="00DE712C">
        <w:rPr>
          <w:szCs w:val="24"/>
        </w:rPr>
        <w:t xml:space="preserve"> EHRs </w:t>
      </w:r>
      <w:r w:rsidR="0063783A" w:rsidRPr="00DE712C">
        <w:rPr>
          <w:szCs w:val="24"/>
        </w:rPr>
        <w:t xml:space="preserve">which can adapt to end users “on the fly” </w:t>
      </w:r>
      <w:r w:rsidR="006B2966" w:rsidRPr="00DE712C">
        <w:rPr>
          <w:szCs w:val="24"/>
        </w:rPr>
        <w:t>would be very useful.</w:t>
      </w:r>
    </w:p>
    <w:p w14:paraId="740A5335" w14:textId="4B271742" w:rsidR="006460FA" w:rsidRDefault="006460FA" w:rsidP="0060081B">
      <w:pPr>
        <w:rPr>
          <w:szCs w:val="24"/>
        </w:rPr>
      </w:pPr>
    </w:p>
    <w:p w14:paraId="051D1787" w14:textId="07DA1390" w:rsidR="00DA3EF0" w:rsidRPr="00EA12D2" w:rsidRDefault="0063783A" w:rsidP="0060081B">
      <w:pPr>
        <w:rPr>
          <w:szCs w:val="24"/>
        </w:rPr>
      </w:pPr>
      <w:r>
        <w:rPr>
          <w:szCs w:val="24"/>
        </w:rPr>
        <w:tab/>
      </w:r>
      <w:r w:rsidR="006460FA">
        <w:rPr>
          <w:szCs w:val="24"/>
        </w:rPr>
        <w:t>4.</w:t>
      </w:r>
      <w:r>
        <w:rPr>
          <w:szCs w:val="24"/>
        </w:rPr>
        <w:t>3.2</w:t>
      </w:r>
      <w:r w:rsidR="006460FA">
        <w:rPr>
          <w:szCs w:val="24"/>
        </w:rPr>
        <w:t xml:space="preserve"> </w:t>
      </w:r>
      <w:r w:rsidR="006460FA">
        <w:rPr>
          <w:szCs w:val="24"/>
          <w:u w:val="single"/>
        </w:rPr>
        <w:t>Artificial Intelligence</w:t>
      </w:r>
      <w:r w:rsidR="006460FA">
        <w:rPr>
          <w:szCs w:val="24"/>
        </w:rPr>
        <w:t>:</w:t>
      </w:r>
      <w:r>
        <w:rPr>
          <w:szCs w:val="24"/>
        </w:rPr>
        <w:t xml:space="preserve"> </w:t>
      </w:r>
      <w:r w:rsidR="00E434C9">
        <w:rPr>
          <w:szCs w:val="24"/>
        </w:rPr>
        <w:t xml:space="preserve">The most promising </w:t>
      </w:r>
      <w:r w:rsidR="00DE712C">
        <w:rPr>
          <w:szCs w:val="24"/>
        </w:rPr>
        <w:t xml:space="preserve">long-term </w:t>
      </w:r>
      <w:r w:rsidR="00E434C9">
        <w:rPr>
          <w:szCs w:val="24"/>
        </w:rPr>
        <w:t>approach to improving clinical workflow (and also the most technically challenging) is the application of machine learning (ML), natural language processing (NLP), and artificial intelligence (AI) methods. Current speech recognition and NLP systems are already close to having the capability to convert physician-patient discussions to text and to allow the physician to control many system functions by voice commands.</w:t>
      </w:r>
      <w:r w:rsidR="005411C7">
        <w:rPr>
          <w:szCs w:val="24"/>
        </w:rPr>
        <w:t xml:space="preserve"> ML should</w:t>
      </w:r>
      <w:r w:rsidR="000C6497">
        <w:rPr>
          <w:szCs w:val="24"/>
        </w:rPr>
        <w:t xml:space="preserve"> soon</w:t>
      </w:r>
      <w:r w:rsidR="005411C7">
        <w:rPr>
          <w:szCs w:val="24"/>
        </w:rPr>
        <w:t xml:space="preserve"> be capable of extracting the topics covered in the discussion</w:t>
      </w:r>
      <w:r w:rsidR="00EA12D2">
        <w:rPr>
          <w:szCs w:val="24"/>
        </w:rPr>
        <w:t>,</w:t>
      </w:r>
      <w:r w:rsidR="005411C7">
        <w:rPr>
          <w:szCs w:val="24"/>
        </w:rPr>
        <w:t xml:space="preserve"> and then AI</w:t>
      </w:r>
      <w:r>
        <w:rPr>
          <w:szCs w:val="24"/>
        </w:rPr>
        <w:t xml:space="preserve"> </w:t>
      </w:r>
      <w:r w:rsidR="00DE712C">
        <w:rPr>
          <w:szCs w:val="24"/>
        </w:rPr>
        <w:t>could become IA (intelligence assistance)</w:t>
      </w:r>
      <w:r w:rsidR="00D469D9">
        <w:rPr>
          <w:szCs w:val="24"/>
        </w:rPr>
        <w:t xml:space="preserve"> designed</w:t>
      </w:r>
      <w:r w:rsidR="005411C7">
        <w:rPr>
          <w:szCs w:val="24"/>
        </w:rPr>
        <w:t xml:space="preserve"> collect, </w:t>
      </w:r>
      <w:r w:rsidR="00DE712C">
        <w:rPr>
          <w:szCs w:val="24"/>
        </w:rPr>
        <w:t>sort</w:t>
      </w:r>
      <w:r w:rsidR="005411C7">
        <w:rPr>
          <w:szCs w:val="24"/>
        </w:rPr>
        <w:t xml:space="preserve">, and present clinical information </w:t>
      </w:r>
      <w:r w:rsidR="00606FC0" w:rsidRPr="00606FC0">
        <w:rPr>
          <w:szCs w:val="24"/>
        </w:rPr>
        <w:t>related to those topics</w:t>
      </w:r>
      <w:r w:rsidR="005411C7">
        <w:rPr>
          <w:szCs w:val="24"/>
        </w:rPr>
        <w:t xml:space="preserve"> from multiple sources (previous notes, laboratory results, radiology reports, pharmacy records, etc.)</w:t>
      </w:r>
      <w:r w:rsidR="00736AC5">
        <w:rPr>
          <w:szCs w:val="24"/>
        </w:rPr>
        <w:t>,</w:t>
      </w:r>
      <w:r w:rsidR="005411C7">
        <w:rPr>
          <w:szCs w:val="24"/>
        </w:rPr>
        <w:t xml:space="preserve"> organized</w:t>
      </w:r>
      <w:r w:rsidR="00606FC0">
        <w:rPr>
          <w:szCs w:val="24"/>
        </w:rPr>
        <w:t xml:space="preserve"> to support clinical </w:t>
      </w:r>
      <w:r w:rsidR="00DE712C">
        <w:rPr>
          <w:szCs w:val="24"/>
        </w:rPr>
        <w:t xml:space="preserve">thinking and </w:t>
      </w:r>
      <w:r w:rsidR="00606FC0">
        <w:rPr>
          <w:szCs w:val="24"/>
        </w:rPr>
        <w:t>decision making.</w:t>
      </w:r>
      <w:r w:rsidR="00606FC0">
        <w:rPr>
          <w:szCs w:val="24"/>
        </w:rPr>
        <w:fldChar w:fldCharType="begin">
          <w:fldData xml:space="preserve">PEVuZE5vdGU+PENpdGU+PEF1dGhvcj5MaW48L0F1dGhvcj48WWVhcj4yMDE4PC9ZZWFyPjxSZWNO
dW0+NTk8L1JlY051bT48RGlzcGxheVRleHQ+PHN0eWxlIGZhY2U9InN1cGVyc2NyaXB0Ij4zOSw0
MDwvc3R5bGU+PC9EaXNwbGF5VGV4dD48cmVjb3JkPjxyZWMtbnVtYmVyPjU5PC9yZWMtbnVtYmVy
Pjxmb3JlaWduLWtleXM+PGtleSBhcHA9IkVOIiBkYi1pZD0iZnpmcHRlZXgyMnZzcmtlYXo1ZnZm
Mnh3NXB4cnBhczU5enIyIiB0aW1lc3RhbXA9IjE1NDMzNTczNjAiPjU5PC9rZXk+PGtleSBhcHA9
IkVOV2ViIiBkYi1pZD0iIj4wPC9rZXk+PC9mb3JlaWduLWtleXM+PHJlZi10eXBlIG5hbWU9Ikpv
dXJuYWwgQXJ0aWNsZSI+MTc8L3JlZi10eXBlPjxjb250cmlidXRvcnM+PGF1dGhvcnM+PGF1dGhv
cj5MaW4sIFMuIFkuPC9hdXRob3I+PGF1dGhvcj5TaGFuYWZlbHQsIFQuIEQuPC9hdXRob3I+PGF1
dGhvcj5Bc2NoLCBTLiBNLjwvYXV0aG9yPjwvYXV0aG9ycz48L2NvbnRyaWJ1dG9ycz48YXV0aC1h
ZGRyZXNzPkRpdmlzaW9uIG9mIFByaW1hcnkgQ2FyZSBhbmQgUG9wdWxhdGlvbiBIZWFsdGgsIERl
cGFydG1lbnQgb2YgTWVkaWNpbmUsIFN0YW5mb3JkIFVuaXZlcnNpdHkgU2Nob29sIG9mIE1lZGlj
aW5lLCBTdGFuZm9yZCwgQ0EuIEVsZWN0cm9uaWMgYWRkcmVzczogc3RldmVubGluQHN0YW5mb3Jk
LmVkdS4mI3hEO1dlbGxNRCBDZW50ZXIsIFN0YW5mb3JkIFVuaXZlcnNpdHkgU2Nob29sIG9mIE1l
ZGljaW5lLCBTdGFuZm9yZCwgQ0EuJiN4RDtEaXZpc2lvbiBvZiBQcmltYXJ5IENhcmUgYW5kIFBv
cHVsYXRpb24gSGVhbHRoLCBEZXBhcnRtZW50IG9mIE1lZGljaW5lLCBTdGFuZm9yZCBVbml2ZXJz
aXR5IFNjaG9vbCBvZiBNZWRpY2luZSwgU3RhbmZvcmQsIENBOyBWQSBDZW50ZXIgZm9yIElubm92
YXRpb24gdG8gSW1wbGVtZW50YXRpb24sIFBhbG8gQWx0bywgQ0EuPC9hdXRoLWFkZHJlc3M+PHRp
dGxlcz48dGl0bGU+UmVpbWFnaW5pbmcgQ2xpbmljYWwgRG9jdW1lbnRhdGlvbiBXaXRoIEFydGlm
aWNpYWwgSW50ZWxsaWdlbmNlPC90aXRsZT48c2Vjb25kYXJ5LXRpdGxlPk1heW8gQ2xpbiBQcm9j
PC9zZWNvbmRhcnktdGl0bGU+PC90aXRsZXM+PHBlcmlvZGljYWw+PGZ1bGwtdGl0bGU+TWF5byBD
bGluIFByb2M8L2Z1bGwtdGl0bGU+PC9wZXJpb2RpY2FsPjxwYWdlcz41NjMtNTY1PC9wYWdlcz48
dm9sdW1lPjkzPC92b2x1bWU+PG51bWJlcj41PC9udW1iZXI+PGVkaXRpb24+MjAxOC8wNC8xMTwv
ZWRpdGlvbj48ZGF0ZXM+PHllYXI+MjAxODwveWVhcj48cHViLWRhdGVzPjxkYXRlPk1heTwvZGF0
ZT48L3B1Yi1kYXRlcz48L2RhdGVzPjxpc2JuPjE5NDItNTU0NiAoRWxlY3Ryb25pYykmI3hEOzAw
MjUtNjE5NiAoTGlua2luZyk8L2lzYm4+PGFjY2Vzc2lvbi1udW0+Mjk2MzE4MDg8L2FjY2Vzc2lv
bi1udW0+PHVybHM+PHJlbGF0ZWQtdXJscz48dXJsPmh0dHBzOi8vd3d3Lm5jYmkubmxtLm5paC5n
b3YvcHVibWVkLzI5NjMxODA4PC91cmw+PC9yZWxhdGVkLXVybHM+PC91cmxzPjxlbGVjdHJvbmlj
LXJlc291cmNlLW51bT4xMC4xMDE2L2oubWF5b2NwLjIwMTguMDIuMDE2PC9lbGVjdHJvbmljLXJl
c291cmNlLW51bT48L3JlY29yZD48L0NpdGU+PENpdGU+PEF1dGhvcj5NZWh0YTwvQXV0aG9yPjxZ
ZWFyPjIwMTg8L1llYXI+PFJlY051bT41NjwvUmVjTnVtPjxyZWNvcmQ+PHJlYy1udW1iZXI+NTY8
L3JlYy1udW1iZXI+PGZvcmVpZ24ta2V5cz48a2V5IGFwcD0iRU4iIGRiLWlkPSJmemZwdGVleDIy
dnNya2VhejVmdmYyeHc1cHhycGFzNTl6cjIiIHRpbWVzdGFtcD0iMTU0MTcyOTY1MiI+NTY8L2tl
eT48a2V5IGFwcD0iRU5XZWIiIGRiLWlkPSIiPjA8L2tleT48L2ZvcmVpZ24ta2V5cz48cmVmLXR5
cGUgbmFtZT0iSm91cm5hbCBBcnRpY2xlIj4xNzwvcmVmLXR5cGU+PGNvbnRyaWJ1dG9ycz48YXV0
aG9ycz48YXV0aG9yPk1laHRhLCBOLjwvYXV0aG9yPjxhdXRob3I+RGV2YXJha29uZGEsIE0uIFYu
PC9hdXRob3I+PC9hdXRob3JzPjwvY29udHJpYnV0b3JzPjxhdXRoLWFkZHJlc3M+RWR1Y2F0aW9u
IEluZm9ybWF0aWNzIGFuZCBUZWNobm9sb2d5LCBDbGV2ZWxhbmQgQ2xpbmljIExlcm5lciBDb2xs
ZWdlIG9mIE1lZGljaW5lIG9mIENhc2UgV2VzdGVybiBSZXNlcnZlIFVuaXZlcnNpdHksIENsZXZl
bGFuZCwgT2hpby4gRWxlY3Ryb25pYyBhZGRyZXNzOiBtZWh0YW5AY2NmLm9yZy4mI3hEO0RlcGFy
dG1lbnQgb2YgQmlvbWVkaWNhbCBJbmZvcm1hdGljcywgQXJpem9uYSBTdGF0ZSBVbml2ZXJzaXR5
LCBDb2xsZWdlIG9mIEhlYWx0aCBTb2x1dGlvbnMsIFNjb3R0c2RhbGUsIEFyaXouPC9hdXRoLWFk
ZHJlc3M+PHRpdGxlcz48dGl0bGU+TWFjaGluZSBsZWFybmluZywgbmF0dXJhbCBsYW5ndWFnZSBw
cm9ncmFtbWluZywgYW5kIGVsZWN0cm9uaWMgaGVhbHRoIHJlY29yZHM6IFRoZSBuZXh0IHN0ZXAg
aW4gdGhlIGFydGlmaWNpYWwgaW50ZWxsaWdlbmNlIGpvdXJuZXk/PC90aXRsZT48c2Vjb25kYXJ5
LXRpdGxlPkogQWxsZXJneSBDbGluIEltbXVub2w8L3NlY29uZGFyeS10aXRsZT48L3RpdGxlcz48
cGVyaW9kaWNhbD48ZnVsbC10aXRsZT5KIEFsbGVyZ3kgQ2xpbiBJbW11bm9sPC9mdWxsLXRpdGxl
PjwvcGVyaW9kaWNhbD48cGFnZXM+MjAxOS0yMDIxIGUxPC9wYWdlcz48dm9sdW1lPjE0MTwvdm9s
dW1lPjxudW1iZXI+NjwvbnVtYmVyPjxlZGl0aW9uPjIwMTgvMDMvMDk8L2VkaXRpb24+PGtleXdv
cmRzPjxrZXl3b3JkPk1hY2hpbmUgbGVhcm5pbmc8L2tleXdvcmQ+PGtleXdvcmQ+YXJ0aWZpY2lh
bCBpbnRlbGxpZ2VuY2U8L2tleXdvcmQ+PGtleXdvcmQ+ZWxlY3Ryb25pYyBoZWFsdGggcmVjb3Jk
czwva2V5d29yZD48a2V5d29yZD5tZWRpY2FsIGNvbXB1dGVyIHNjaWVuY2U8L2tleXdvcmQ+PGtl
eXdvcmQ+bmF0dXJhbCBsYW5ndWFnZSBwcm9jZXNzaW5nPC9rZXl3b3JkPjwva2V5d29yZHM+PGRh
dGVzPjx5ZWFyPjIwMTg8L3llYXI+PHB1Yi1kYXRlcz48ZGF0ZT5KdW48L2RhdGU+PC9wdWItZGF0
ZXM+PC9kYXRlcz48aXNibj4xMDk3LTY4MjUgKEVsZWN0cm9uaWMpJiN4RDswMDkxLTY3NDkgKExp
bmtpbmcpPC9pc2JuPjxhY2Nlc3Npb24tbnVtPjI5NTE4NDI0PC9hY2Nlc3Npb24tbnVtPjx1cmxz
PjxyZWxhdGVkLXVybHM+PHVybD5odHRwczovL3d3dy5uY2JpLm5sbS5uaWguZ292L3B1Ym1lZC8y
OTUxODQyNDwvdXJsPjwvcmVsYXRlZC11cmxzPjwvdXJscz48ZWxlY3Ryb25pYy1yZXNvdXJjZS1u
dW0+MTAuMTAxNi9qLmphY2kuMjAxOC4wMi4wMjU8L2VsZWN0cm9uaWMtcmVzb3VyY2UtbnVtPjwv
cmVjb3JkPjwvQ2l0ZT48L0VuZE5vdGU+
</w:fldData>
        </w:fldChar>
      </w:r>
      <w:r w:rsidR="0004327E">
        <w:rPr>
          <w:szCs w:val="24"/>
        </w:rPr>
        <w:instrText xml:space="preserve"> ADDIN EN.CITE </w:instrText>
      </w:r>
      <w:r w:rsidR="0004327E">
        <w:rPr>
          <w:szCs w:val="24"/>
        </w:rPr>
        <w:fldChar w:fldCharType="begin">
          <w:fldData xml:space="preserve">PEVuZE5vdGU+PENpdGU+PEF1dGhvcj5MaW48L0F1dGhvcj48WWVhcj4yMDE4PC9ZZWFyPjxSZWNO
dW0+NTk8L1JlY051bT48RGlzcGxheVRleHQ+PHN0eWxlIGZhY2U9InN1cGVyc2NyaXB0Ij4zOSw0
MDwvc3R5bGU+PC9EaXNwbGF5VGV4dD48cmVjb3JkPjxyZWMtbnVtYmVyPjU5PC9yZWMtbnVtYmVy
Pjxmb3JlaWduLWtleXM+PGtleSBhcHA9IkVOIiBkYi1pZD0iZnpmcHRlZXgyMnZzcmtlYXo1ZnZm
Mnh3NXB4cnBhczU5enIyIiB0aW1lc3RhbXA9IjE1NDMzNTczNjAiPjU5PC9rZXk+PGtleSBhcHA9
IkVOV2ViIiBkYi1pZD0iIj4wPC9rZXk+PC9mb3JlaWduLWtleXM+PHJlZi10eXBlIG5hbWU9Ikpv
dXJuYWwgQXJ0aWNsZSI+MTc8L3JlZi10eXBlPjxjb250cmlidXRvcnM+PGF1dGhvcnM+PGF1dGhv
cj5MaW4sIFMuIFkuPC9hdXRob3I+PGF1dGhvcj5TaGFuYWZlbHQsIFQuIEQuPC9hdXRob3I+PGF1
dGhvcj5Bc2NoLCBTLiBNLjwvYXV0aG9yPjwvYXV0aG9ycz48L2NvbnRyaWJ1dG9ycz48YXV0aC1h
ZGRyZXNzPkRpdmlzaW9uIG9mIFByaW1hcnkgQ2FyZSBhbmQgUG9wdWxhdGlvbiBIZWFsdGgsIERl
cGFydG1lbnQgb2YgTWVkaWNpbmUsIFN0YW5mb3JkIFVuaXZlcnNpdHkgU2Nob29sIG9mIE1lZGlj
aW5lLCBTdGFuZm9yZCwgQ0EuIEVsZWN0cm9uaWMgYWRkcmVzczogc3RldmVubGluQHN0YW5mb3Jk
LmVkdS4mI3hEO1dlbGxNRCBDZW50ZXIsIFN0YW5mb3JkIFVuaXZlcnNpdHkgU2Nob29sIG9mIE1l
ZGljaW5lLCBTdGFuZm9yZCwgQ0EuJiN4RDtEaXZpc2lvbiBvZiBQcmltYXJ5IENhcmUgYW5kIFBv
cHVsYXRpb24gSGVhbHRoLCBEZXBhcnRtZW50IG9mIE1lZGljaW5lLCBTdGFuZm9yZCBVbml2ZXJz
aXR5IFNjaG9vbCBvZiBNZWRpY2luZSwgU3RhbmZvcmQsIENBOyBWQSBDZW50ZXIgZm9yIElubm92
YXRpb24gdG8gSW1wbGVtZW50YXRpb24sIFBhbG8gQWx0bywgQ0EuPC9hdXRoLWFkZHJlc3M+PHRp
dGxlcz48dGl0bGU+UmVpbWFnaW5pbmcgQ2xpbmljYWwgRG9jdW1lbnRhdGlvbiBXaXRoIEFydGlm
aWNpYWwgSW50ZWxsaWdlbmNlPC90aXRsZT48c2Vjb25kYXJ5LXRpdGxlPk1heW8gQ2xpbiBQcm9j
PC9zZWNvbmRhcnktdGl0bGU+PC90aXRsZXM+PHBlcmlvZGljYWw+PGZ1bGwtdGl0bGU+TWF5byBD
bGluIFByb2M8L2Z1bGwtdGl0bGU+PC9wZXJpb2RpY2FsPjxwYWdlcz41NjMtNTY1PC9wYWdlcz48
dm9sdW1lPjkzPC92b2x1bWU+PG51bWJlcj41PC9udW1iZXI+PGVkaXRpb24+MjAxOC8wNC8xMTwv
ZWRpdGlvbj48ZGF0ZXM+PHllYXI+MjAxODwveWVhcj48cHViLWRhdGVzPjxkYXRlPk1heTwvZGF0
ZT48L3B1Yi1kYXRlcz48L2RhdGVzPjxpc2JuPjE5NDItNTU0NiAoRWxlY3Ryb25pYykmI3hEOzAw
MjUtNjE5NiAoTGlua2luZyk8L2lzYm4+PGFjY2Vzc2lvbi1udW0+Mjk2MzE4MDg8L2FjY2Vzc2lv
bi1udW0+PHVybHM+PHJlbGF0ZWQtdXJscz48dXJsPmh0dHBzOi8vd3d3Lm5jYmkubmxtLm5paC5n
b3YvcHVibWVkLzI5NjMxODA4PC91cmw+PC9yZWxhdGVkLXVybHM+PC91cmxzPjxlbGVjdHJvbmlj
LXJlc291cmNlLW51bT4xMC4xMDE2L2oubWF5b2NwLjIwMTguMDIuMDE2PC9lbGVjdHJvbmljLXJl
c291cmNlLW51bT48L3JlY29yZD48L0NpdGU+PENpdGU+PEF1dGhvcj5NZWh0YTwvQXV0aG9yPjxZ
ZWFyPjIwMTg8L1llYXI+PFJlY051bT41NjwvUmVjTnVtPjxyZWNvcmQ+PHJlYy1udW1iZXI+NTY8
L3JlYy1udW1iZXI+PGZvcmVpZ24ta2V5cz48a2V5IGFwcD0iRU4iIGRiLWlkPSJmemZwdGVleDIy
dnNya2VhejVmdmYyeHc1cHhycGFzNTl6cjIiIHRpbWVzdGFtcD0iMTU0MTcyOTY1MiI+NTY8L2tl
eT48a2V5IGFwcD0iRU5XZWIiIGRiLWlkPSIiPjA8L2tleT48L2ZvcmVpZ24ta2V5cz48cmVmLXR5
cGUgbmFtZT0iSm91cm5hbCBBcnRpY2xlIj4xNzwvcmVmLXR5cGU+PGNvbnRyaWJ1dG9ycz48YXV0
aG9ycz48YXV0aG9yPk1laHRhLCBOLjwvYXV0aG9yPjxhdXRob3I+RGV2YXJha29uZGEsIE0uIFYu
PC9hdXRob3I+PC9hdXRob3JzPjwvY29udHJpYnV0b3JzPjxhdXRoLWFkZHJlc3M+RWR1Y2F0aW9u
IEluZm9ybWF0aWNzIGFuZCBUZWNobm9sb2d5LCBDbGV2ZWxhbmQgQ2xpbmljIExlcm5lciBDb2xs
ZWdlIG9mIE1lZGljaW5lIG9mIENhc2UgV2VzdGVybiBSZXNlcnZlIFVuaXZlcnNpdHksIENsZXZl
bGFuZCwgT2hpby4gRWxlY3Ryb25pYyBhZGRyZXNzOiBtZWh0YW5AY2NmLm9yZy4mI3hEO0RlcGFy
dG1lbnQgb2YgQmlvbWVkaWNhbCBJbmZvcm1hdGljcywgQXJpem9uYSBTdGF0ZSBVbml2ZXJzaXR5
LCBDb2xsZWdlIG9mIEhlYWx0aCBTb2x1dGlvbnMsIFNjb3R0c2RhbGUsIEFyaXouPC9hdXRoLWFk
ZHJlc3M+PHRpdGxlcz48dGl0bGU+TWFjaGluZSBsZWFybmluZywgbmF0dXJhbCBsYW5ndWFnZSBw
cm9ncmFtbWluZywgYW5kIGVsZWN0cm9uaWMgaGVhbHRoIHJlY29yZHM6IFRoZSBuZXh0IHN0ZXAg
aW4gdGhlIGFydGlmaWNpYWwgaW50ZWxsaWdlbmNlIGpvdXJuZXk/PC90aXRsZT48c2Vjb25kYXJ5
LXRpdGxlPkogQWxsZXJneSBDbGluIEltbXVub2w8L3NlY29uZGFyeS10aXRsZT48L3RpdGxlcz48
cGVyaW9kaWNhbD48ZnVsbC10aXRsZT5KIEFsbGVyZ3kgQ2xpbiBJbW11bm9sPC9mdWxsLXRpdGxl
PjwvcGVyaW9kaWNhbD48cGFnZXM+MjAxOS0yMDIxIGUxPC9wYWdlcz48dm9sdW1lPjE0MTwvdm9s
dW1lPjxudW1iZXI+NjwvbnVtYmVyPjxlZGl0aW9uPjIwMTgvMDMvMDk8L2VkaXRpb24+PGtleXdv
cmRzPjxrZXl3b3JkPk1hY2hpbmUgbGVhcm5pbmc8L2tleXdvcmQ+PGtleXdvcmQ+YXJ0aWZpY2lh
bCBpbnRlbGxpZ2VuY2U8L2tleXdvcmQ+PGtleXdvcmQ+ZWxlY3Ryb25pYyBoZWFsdGggcmVjb3Jk
czwva2V5d29yZD48a2V5d29yZD5tZWRpY2FsIGNvbXB1dGVyIHNjaWVuY2U8L2tleXdvcmQ+PGtl
eXdvcmQ+bmF0dXJhbCBsYW5ndWFnZSBwcm9jZXNzaW5nPC9rZXl3b3JkPjwva2V5d29yZHM+PGRh
dGVzPjx5ZWFyPjIwMTg8L3llYXI+PHB1Yi1kYXRlcz48ZGF0ZT5KdW48L2RhdGU+PC9wdWItZGF0
ZXM+PC9kYXRlcz48aXNibj4xMDk3LTY4MjUgKEVsZWN0cm9uaWMpJiN4RDswMDkxLTY3NDkgKExp
bmtpbmcpPC9pc2JuPjxhY2Nlc3Npb24tbnVtPjI5NTE4NDI0PC9hY2Nlc3Npb24tbnVtPjx1cmxz
PjxyZWxhdGVkLXVybHM+PHVybD5odHRwczovL3d3dy5uY2JpLm5sbS5uaWguZ292L3B1Ym1lZC8y
OTUxODQyNDwvdXJsPjwvcmVsYXRlZC11cmxzPjwvdXJscz48ZWxlY3Ryb25pYy1yZXNvdXJjZS1u
dW0+MTAuMTAxNi9qLmphY2kuMjAxOC4wMi4wMjU8L2VsZWN0cm9uaWMtcmVzb3VyY2UtbnVtPjwv
cmVjb3JkPjwvQ2l0ZT48L0VuZE5vdGU+
</w:fldData>
        </w:fldChar>
      </w:r>
      <w:r w:rsidR="0004327E">
        <w:rPr>
          <w:szCs w:val="24"/>
        </w:rPr>
        <w:instrText xml:space="preserve"> ADDIN EN.CITE.DATA </w:instrText>
      </w:r>
      <w:r w:rsidR="0004327E">
        <w:rPr>
          <w:szCs w:val="24"/>
        </w:rPr>
      </w:r>
      <w:r w:rsidR="0004327E">
        <w:rPr>
          <w:szCs w:val="24"/>
        </w:rPr>
        <w:fldChar w:fldCharType="end"/>
      </w:r>
      <w:r w:rsidR="00606FC0">
        <w:rPr>
          <w:szCs w:val="24"/>
        </w:rPr>
      </w:r>
      <w:r w:rsidR="00606FC0">
        <w:rPr>
          <w:szCs w:val="24"/>
        </w:rPr>
        <w:fldChar w:fldCharType="separate"/>
      </w:r>
      <w:r w:rsidR="0004327E" w:rsidRPr="0004327E">
        <w:rPr>
          <w:noProof/>
          <w:szCs w:val="24"/>
          <w:vertAlign w:val="superscript"/>
        </w:rPr>
        <w:t>39,40</w:t>
      </w:r>
      <w:r w:rsidR="00606FC0">
        <w:rPr>
          <w:szCs w:val="24"/>
        </w:rPr>
        <w:fldChar w:fldCharType="end"/>
      </w:r>
      <w:r w:rsidR="00606FC0">
        <w:rPr>
          <w:szCs w:val="24"/>
        </w:rPr>
        <w:t xml:space="preserve"> AI-enhanced CDS</w:t>
      </w:r>
      <w:r w:rsidR="00D469D9">
        <w:rPr>
          <w:szCs w:val="24"/>
        </w:rPr>
        <w:t xml:space="preserve"> </w:t>
      </w:r>
      <w:r w:rsidR="00EA12D2">
        <w:rPr>
          <w:szCs w:val="24"/>
        </w:rPr>
        <w:t>would</w:t>
      </w:r>
      <w:r w:rsidR="000C6497">
        <w:rPr>
          <w:szCs w:val="24"/>
        </w:rPr>
        <w:t xml:space="preserve"> also</w:t>
      </w:r>
      <w:r w:rsidR="00606FC0">
        <w:rPr>
          <w:szCs w:val="24"/>
        </w:rPr>
        <w:t xml:space="preserve"> semantically search relevant scientific literature to present</w:t>
      </w:r>
      <w:r w:rsidR="000C6497">
        <w:rPr>
          <w:szCs w:val="24"/>
        </w:rPr>
        <w:t xml:space="preserve"> real-time evidence based recommendations such as</w:t>
      </w:r>
      <w:r w:rsidR="00606FC0">
        <w:rPr>
          <w:szCs w:val="24"/>
        </w:rPr>
        <w:t xml:space="preserve"> differential diagnoses, suggested evaluations,</w:t>
      </w:r>
      <w:r w:rsidR="000C6497">
        <w:rPr>
          <w:szCs w:val="24"/>
        </w:rPr>
        <w:t xml:space="preserve"> risk calculators</w:t>
      </w:r>
      <w:r w:rsidR="00606FC0">
        <w:rPr>
          <w:szCs w:val="24"/>
        </w:rPr>
        <w:t xml:space="preserve"> </w:t>
      </w:r>
      <w:r w:rsidR="000C6497">
        <w:rPr>
          <w:szCs w:val="24"/>
        </w:rPr>
        <w:t>and clinical</w:t>
      </w:r>
      <w:r w:rsidR="00606FC0">
        <w:rPr>
          <w:szCs w:val="24"/>
        </w:rPr>
        <w:t xml:space="preserve"> guidelines</w:t>
      </w:r>
      <w:r w:rsidR="000C6497">
        <w:rPr>
          <w:szCs w:val="24"/>
        </w:rPr>
        <w:t>.</w:t>
      </w:r>
      <w:r w:rsidR="000C6497">
        <w:rPr>
          <w:szCs w:val="24"/>
        </w:rPr>
        <w:fldChar w:fldCharType="begin"/>
      </w:r>
      <w:r w:rsidR="0004327E">
        <w:rPr>
          <w:szCs w:val="24"/>
        </w:rPr>
        <w:instrText xml:space="preserve"> ADDIN EN.CITE &lt;EndNote&gt;&lt;Cite&gt;&lt;Author&gt;Lin&lt;/Author&gt;&lt;Year&gt;2018&lt;/Year&gt;&lt;RecNum&gt;59&lt;/RecNum&gt;&lt;DisplayText&gt;&lt;style face="superscript"&gt;39&lt;/style&gt;&lt;/DisplayText&gt;&lt;record&gt;&lt;rec-number&gt;59&lt;/rec-number&gt;&lt;foreign-keys&gt;&lt;key app="EN" db-id="fzfpteex22vsrkeaz5fvf2xw5pxrpas59zr2" timestamp="1543357360"&gt;59&lt;/key&gt;&lt;key app="ENWeb" db-id=""&gt;0&lt;/key&gt;&lt;/foreign-keys&gt;&lt;ref-type name="Journal Article"&gt;17&lt;/ref-type&gt;&lt;contributors&gt;&lt;authors&gt;&lt;author&gt;Lin, S. Y.&lt;/author&gt;&lt;author&gt;Shanafelt, T. D.&lt;/author&gt;&lt;author&gt;Asch, S. M.&lt;/author&gt;&lt;/authors&gt;&lt;/contributors&gt;&lt;auth-address&gt;Division of Primary Care and Population Health, Department of Medicine, Stanford University School of Medicine, Stanford, CA. Electronic address: stevenlin@stanford.edu.&amp;#xD;WellMD Center, Stanford University School of Medicine, Stanford, CA.&amp;#xD;Division of Primary Care and Population Health, Department of Medicine, Stanford University School of Medicine, Stanford, CA; VA Center for Innovation to Implementation, Palo Alto, CA.&lt;/auth-address&gt;&lt;titles&gt;&lt;title&gt;Reimagining Clinical Documentation With Artificial Intelligence&lt;/title&gt;&lt;secondary-title&gt;Mayo Clin Proc&lt;/secondary-title&gt;&lt;/titles&gt;&lt;periodical&gt;&lt;full-title&gt;Mayo Clin Proc&lt;/full-title&gt;&lt;/periodical&gt;&lt;pages&gt;563-565&lt;/pages&gt;&lt;volume&gt;93&lt;/volume&gt;&lt;number&gt;5&lt;/number&gt;&lt;edition&gt;2018/04/11&lt;/edition&gt;&lt;dates&gt;&lt;year&gt;2018&lt;/year&gt;&lt;pub-dates&gt;&lt;date&gt;May&lt;/date&gt;&lt;/pub-dates&gt;&lt;/dates&gt;&lt;isbn&gt;1942-5546 (Electronic)&amp;#xD;0025-6196 (Linking)&lt;/isbn&gt;&lt;accession-num&gt;29631808&lt;/accession-num&gt;&lt;urls&gt;&lt;related-urls&gt;&lt;url&gt;https://www.ncbi.nlm.nih.gov/pubmed/29631808&lt;/url&gt;&lt;/related-urls&gt;&lt;/urls&gt;&lt;electronic-resource-num&gt;10.1016/j.mayocp.2018.02.016&lt;/electronic-resource-num&gt;&lt;/record&gt;&lt;/Cite&gt;&lt;/EndNote&gt;</w:instrText>
      </w:r>
      <w:r w:rsidR="000C6497">
        <w:rPr>
          <w:szCs w:val="24"/>
        </w:rPr>
        <w:fldChar w:fldCharType="separate"/>
      </w:r>
      <w:r w:rsidR="0004327E" w:rsidRPr="0004327E">
        <w:rPr>
          <w:noProof/>
          <w:szCs w:val="24"/>
          <w:vertAlign w:val="superscript"/>
        </w:rPr>
        <w:t>39</w:t>
      </w:r>
      <w:r w:rsidR="000C6497">
        <w:rPr>
          <w:szCs w:val="24"/>
        </w:rPr>
        <w:fldChar w:fldCharType="end"/>
      </w:r>
      <w:r w:rsidR="006C3DC6">
        <w:rPr>
          <w:szCs w:val="24"/>
        </w:rPr>
        <w:t xml:space="preserve"> It will be vital for AI-enhanced functionalities to present information and recommendations in a non-disruptive way, with minimal, if any,</w:t>
      </w:r>
      <w:r w:rsidR="00B21654">
        <w:rPr>
          <w:szCs w:val="24"/>
        </w:rPr>
        <w:t xml:space="preserve"> pop-ups, keystrokes, or mouse clicks</w:t>
      </w:r>
      <w:r w:rsidR="00B21654" w:rsidRPr="00EA12D2">
        <w:rPr>
          <w:szCs w:val="24"/>
        </w:rPr>
        <w:t>.</w:t>
      </w:r>
      <w:r w:rsidR="00D469D9" w:rsidRPr="00EA12D2">
        <w:rPr>
          <w:szCs w:val="24"/>
        </w:rPr>
        <w:t xml:space="preserve"> Despite the </w:t>
      </w:r>
      <w:r w:rsidR="004978F8" w:rsidRPr="00EA12D2">
        <w:rPr>
          <w:szCs w:val="24"/>
        </w:rPr>
        <w:t>enormous</w:t>
      </w:r>
      <w:r w:rsidR="00D469D9" w:rsidRPr="00EA12D2">
        <w:rPr>
          <w:szCs w:val="24"/>
        </w:rPr>
        <w:t xml:space="preserve"> amount of work necessary to make progress, strong research support in this area is justified</w:t>
      </w:r>
      <w:r w:rsidR="004978F8" w:rsidRPr="00EA12D2">
        <w:rPr>
          <w:szCs w:val="24"/>
        </w:rPr>
        <w:t xml:space="preserve"> by the potential gains.</w:t>
      </w:r>
    </w:p>
    <w:p w14:paraId="24381087" w14:textId="15DED1A1" w:rsidR="00B21654" w:rsidRDefault="00B21654" w:rsidP="0060081B">
      <w:pPr>
        <w:rPr>
          <w:szCs w:val="24"/>
        </w:rPr>
      </w:pPr>
    </w:p>
    <w:p w14:paraId="201CC503" w14:textId="50B148D7" w:rsidR="00B21654" w:rsidRDefault="00B21654" w:rsidP="0060081B">
      <w:pPr>
        <w:rPr>
          <w:szCs w:val="24"/>
        </w:rPr>
      </w:pPr>
      <w:r>
        <w:rPr>
          <w:szCs w:val="24"/>
        </w:rPr>
        <w:t>4.</w:t>
      </w:r>
      <w:r w:rsidR="0063783A">
        <w:rPr>
          <w:szCs w:val="24"/>
        </w:rPr>
        <w:t>4</w:t>
      </w:r>
      <w:r>
        <w:rPr>
          <w:szCs w:val="24"/>
        </w:rPr>
        <w:t xml:space="preserve"> </w:t>
      </w:r>
      <w:r w:rsidR="003545C0" w:rsidRPr="003545C0">
        <w:rPr>
          <w:szCs w:val="24"/>
          <w:u w:val="single"/>
        </w:rPr>
        <w:t>Overall c</w:t>
      </w:r>
      <w:r w:rsidRPr="003545C0">
        <w:rPr>
          <w:szCs w:val="24"/>
          <w:u w:val="single"/>
        </w:rPr>
        <w:t>onclusion</w:t>
      </w:r>
      <w:r>
        <w:rPr>
          <w:szCs w:val="24"/>
        </w:rPr>
        <w:t>:</w:t>
      </w:r>
    </w:p>
    <w:p w14:paraId="744A4129" w14:textId="4EB1744A" w:rsidR="00B21654" w:rsidRPr="00B21654" w:rsidRDefault="00B21654" w:rsidP="0060081B">
      <w:pPr>
        <w:rPr>
          <w:szCs w:val="24"/>
        </w:rPr>
      </w:pPr>
      <w:r>
        <w:rPr>
          <w:szCs w:val="24"/>
        </w:rPr>
        <w:t xml:space="preserve">Relieving the </w:t>
      </w:r>
      <w:r w:rsidR="00143449">
        <w:rPr>
          <w:szCs w:val="24"/>
        </w:rPr>
        <w:t>physician</w:t>
      </w:r>
      <w:r>
        <w:rPr>
          <w:szCs w:val="24"/>
        </w:rPr>
        <w:t xml:space="preserve"> burdens associated with clinical work flow will be extraordinarily challenging. </w:t>
      </w:r>
      <w:r w:rsidR="00EA12D2">
        <w:rPr>
          <w:szCs w:val="24"/>
        </w:rPr>
        <w:t>Problems with</w:t>
      </w:r>
      <w:r>
        <w:rPr>
          <w:szCs w:val="24"/>
        </w:rPr>
        <w:t xml:space="preserve"> technical complexity, </w:t>
      </w:r>
      <w:r w:rsidR="00EA12D2">
        <w:rPr>
          <w:szCs w:val="24"/>
        </w:rPr>
        <w:t xml:space="preserve">high development </w:t>
      </w:r>
      <w:r>
        <w:rPr>
          <w:szCs w:val="24"/>
        </w:rPr>
        <w:t>costs, patient privacy, legal ramifications of system-related errors,</w:t>
      </w:r>
      <w:r w:rsidR="00736AC5">
        <w:rPr>
          <w:szCs w:val="24"/>
        </w:rPr>
        <w:t xml:space="preserve"> </w:t>
      </w:r>
      <w:r w:rsidR="0040728F">
        <w:rPr>
          <w:szCs w:val="24"/>
        </w:rPr>
        <w:t xml:space="preserve">unavoidable </w:t>
      </w:r>
      <w:r>
        <w:rPr>
          <w:szCs w:val="24"/>
        </w:rPr>
        <w:t xml:space="preserve">“black box” </w:t>
      </w:r>
      <w:r w:rsidR="0040728F">
        <w:rPr>
          <w:szCs w:val="24"/>
        </w:rPr>
        <w:t>problems</w:t>
      </w:r>
      <w:r w:rsidR="0040728F">
        <w:rPr>
          <w:szCs w:val="24"/>
        </w:rPr>
        <w:fldChar w:fldCharType="begin"/>
      </w:r>
      <w:r w:rsidR="0004327E">
        <w:rPr>
          <w:szCs w:val="24"/>
        </w:rPr>
        <w:instrText xml:space="preserve"> ADDIN EN.CITE &lt;EndNote&gt;&lt;Cite&gt;&lt;Author&gt;Knight&lt;/Author&gt;&lt;Year&gt;2017&lt;/Year&gt;&lt;RecNum&gt;71&lt;/RecNum&gt;&lt;DisplayText&gt;&lt;style face="superscript"&gt;41&lt;/style&gt;&lt;/DisplayText&gt;&lt;record&gt;&lt;rec-number&gt;71&lt;/rec-number&gt;&lt;foreign-keys&gt;&lt;key app="EN" db-id="fzfpteex22vsrkeaz5fvf2xw5pxrpas59zr2" timestamp="1547245763"&gt;71&lt;/key&gt;&lt;/foreign-keys&gt;&lt;ref-type name="Web Page"&gt;12&lt;/ref-type&gt;&lt;contributors&gt;&lt;authors&gt;&lt;author&gt;Knight, W.&lt;/author&gt;&lt;/authors&gt;&lt;/contributors&gt;&lt;titles&gt;&lt;title&gt;MIT Technology Review: The Dark Secret at the Heart of AI&lt;/title&gt;&lt;/titles&gt;&lt;volume&gt;2019&lt;/volume&gt;&lt;number&gt;January 8&lt;/number&gt;&lt;dates&gt;&lt;year&gt;2017&lt;/year&gt;&lt;/dates&gt;&lt;urls&gt;&lt;related-urls&gt;&lt;url&gt;https://www.technologyreview.com/s/604087/the-dark-secret-at-the-heart-of-ai/&lt;/url&gt;&lt;/related-urls&gt;&lt;/urls&gt;&lt;/record&gt;&lt;/Cite&gt;&lt;/EndNote&gt;</w:instrText>
      </w:r>
      <w:r w:rsidR="0040728F">
        <w:rPr>
          <w:szCs w:val="24"/>
        </w:rPr>
        <w:fldChar w:fldCharType="separate"/>
      </w:r>
      <w:r w:rsidR="0004327E" w:rsidRPr="0004327E">
        <w:rPr>
          <w:noProof/>
          <w:szCs w:val="24"/>
          <w:vertAlign w:val="superscript"/>
        </w:rPr>
        <w:t>41</w:t>
      </w:r>
      <w:r w:rsidR="0040728F">
        <w:rPr>
          <w:szCs w:val="24"/>
        </w:rPr>
        <w:fldChar w:fldCharType="end"/>
      </w:r>
      <w:r w:rsidR="0040728F">
        <w:rPr>
          <w:szCs w:val="24"/>
        </w:rPr>
        <w:t xml:space="preserve"> associated with AI and deep ML</w:t>
      </w:r>
      <w:r w:rsidR="0088342E">
        <w:rPr>
          <w:szCs w:val="24"/>
        </w:rPr>
        <w:t>, and other issues</w:t>
      </w:r>
      <w:r w:rsidR="0040728F">
        <w:rPr>
          <w:szCs w:val="24"/>
        </w:rPr>
        <w:t xml:space="preserve"> will have to be solved</w:t>
      </w:r>
      <w:r w:rsidR="00143449">
        <w:rPr>
          <w:szCs w:val="24"/>
        </w:rPr>
        <w:t>.</w:t>
      </w:r>
      <w:r w:rsidR="0040728F">
        <w:rPr>
          <w:szCs w:val="24"/>
        </w:rPr>
        <w:t xml:space="preserve"> </w:t>
      </w:r>
      <w:r w:rsidR="0088342E">
        <w:rPr>
          <w:szCs w:val="24"/>
        </w:rPr>
        <w:t>Many will likely</w:t>
      </w:r>
      <w:r w:rsidR="00EA12D2">
        <w:rPr>
          <w:szCs w:val="24"/>
        </w:rPr>
        <w:t xml:space="preserve"> argue that the concepts </w:t>
      </w:r>
      <w:r w:rsidR="0088342E">
        <w:rPr>
          <w:szCs w:val="24"/>
        </w:rPr>
        <w:t>expressed here</w:t>
      </w:r>
      <w:r w:rsidR="00EA12D2">
        <w:rPr>
          <w:szCs w:val="24"/>
        </w:rPr>
        <w:t xml:space="preserve"> are too aspirational</w:t>
      </w:r>
      <w:r w:rsidR="0088342E">
        <w:rPr>
          <w:szCs w:val="24"/>
        </w:rPr>
        <w:t>, too expensive, too revisionist, too risky in abandoning sunk costs, and too disruptive to traditional medical frameworks. However, we should accept the evidence of our own eyes.</w:t>
      </w:r>
      <w:r w:rsidR="00EA12D2">
        <w:rPr>
          <w:szCs w:val="24"/>
        </w:rPr>
        <w:t xml:space="preserve"> </w:t>
      </w:r>
      <w:r w:rsidR="0088342E" w:rsidRPr="00453D3D">
        <w:rPr>
          <w:b/>
          <w:szCs w:val="24"/>
        </w:rPr>
        <w:t>Further incremental steps based on the current paradigm will not achieve our stated goals: better care quality/safety, better patient experience, and better cost efficiency.</w:t>
      </w:r>
      <w:r w:rsidR="00453D3D" w:rsidRPr="00453D3D">
        <w:rPr>
          <w:b/>
          <w:szCs w:val="24"/>
        </w:rPr>
        <w:t xml:space="preserve"> O</w:t>
      </w:r>
      <w:r w:rsidR="00143449" w:rsidRPr="00453D3D">
        <w:rPr>
          <w:b/>
          <w:szCs w:val="24"/>
        </w:rPr>
        <w:t xml:space="preserve">nly a combination of well-informed, empathetic physicians and sophisticated predictive tools that free them from </w:t>
      </w:r>
      <w:r w:rsidR="00EA12D2" w:rsidRPr="00453D3D">
        <w:rPr>
          <w:b/>
          <w:szCs w:val="24"/>
        </w:rPr>
        <w:t>clinical workflow burden</w:t>
      </w:r>
      <w:r w:rsidR="00143449" w:rsidRPr="00453D3D">
        <w:rPr>
          <w:b/>
          <w:szCs w:val="24"/>
        </w:rPr>
        <w:t xml:space="preserve"> and help them</w:t>
      </w:r>
      <w:r w:rsidR="00EA12D2" w:rsidRPr="00453D3D">
        <w:rPr>
          <w:b/>
          <w:szCs w:val="24"/>
        </w:rPr>
        <w:t xml:space="preserve"> focus on patients and </w:t>
      </w:r>
      <w:r w:rsidR="00143449" w:rsidRPr="00453D3D">
        <w:rPr>
          <w:b/>
          <w:szCs w:val="24"/>
        </w:rPr>
        <w:t xml:space="preserve"> reason more accurately </w:t>
      </w:r>
      <w:r w:rsidR="00D25282" w:rsidRPr="00453D3D">
        <w:rPr>
          <w:b/>
          <w:szCs w:val="24"/>
        </w:rPr>
        <w:t>will achieve the high quality, patient-centered, cost-effective healthcare system we all desire.</w:t>
      </w:r>
      <w:r w:rsidR="00405B9F">
        <w:rPr>
          <w:szCs w:val="24"/>
        </w:rPr>
        <w:fldChar w:fldCharType="begin"/>
      </w:r>
      <w:r w:rsidR="0004327E">
        <w:rPr>
          <w:szCs w:val="24"/>
        </w:rPr>
        <w:instrText xml:space="preserve"> ADDIN EN.CITE &lt;EndNote&gt;&lt;Cite&gt;&lt;Author&gt;Verghese&lt;/Author&gt;&lt;Year&gt;2018&lt;/Year&gt;&lt;RecNum&gt;72&lt;/RecNum&gt;&lt;DisplayText&gt;&lt;style face="superscript"&gt;42&lt;/style&gt;&lt;/DisplayText&gt;&lt;record&gt;&lt;rec-number&gt;72&lt;/rec-number&gt;&lt;foreign-keys&gt;&lt;key app="EN" db-id="fzfpteex22vsrkeaz5fvf2xw5pxrpas59zr2" timestamp="1547246100"&gt;72&lt;/key&gt;&lt;key app="ENWeb" db-id=""&gt;0&lt;/key&gt;&lt;/foreign-keys&gt;&lt;ref-type name="Journal Article"&gt;17&lt;/ref-type&gt;&lt;contributors&gt;&lt;authors&gt;&lt;author&gt;Verghese, A.&lt;/author&gt;&lt;author&gt;Shah, N. H.&lt;/author&gt;&lt;author&gt;Harrington, R. A.&lt;/author&gt;&lt;/authors&gt;&lt;/contributors&gt;&lt;auth-address&gt;Department of Medicine, Stanford University School of Medicine, Stanford, California.&lt;/auth-address&gt;&lt;titles&gt;&lt;title&gt;What This Computer Needs Is a Physician: Humanism and Artificial Intelligence&lt;/title&gt;&lt;secondary-title&gt;JAMA&lt;/secondary-title&gt;&lt;/titles&gt;&lt;periodical&gt;&lt;full-title&gt;JAMA&lt;/full-title&gt;&lt;/periodical&gt;&lt;pages&gt;19-20&lt;/pages&gt;&lt;volume&gt;319&lt;/volume&gt;&lt;number&gt;1&lt;/number&gt;&lt;edition&gt;2017/12/21&lt;/edition&gt;&lt;keywords&gt;&lt;keyword&gt;*Artificial Intelligence&lt;/keyword&gt;&lt;keyword&gt;Electronic Health Records&lt;/keyword&gt;&lt;keyword&gt;*Humanism&lt;/keyword&gt;&lt;keyword&gt;Humans&lt;/keyword&gt;&lt;keyword&gt;Physician-Patient Relations&lt;/keyword&gt;&lt;keyword&gt;*Physicians&lt;/keyword&gt;&lt;/keywords&gt;&lt;dates&gt;&lt;year&gt;2018&lt;/year&gt;&lt;pub-dates&gt;&lt;date&gt;Jan 2&lt;/date&gt;&lt;/pub-dates&gt;&lt;/dates&gt;&lt;isbn&gt;1538-3598 (Electronic)&amp;#xD;0098-7484 (Linking)&lt;/isbn&gt;&lt;accession-num&gt;29261830&lt;/accession-num&gt;&lt;urls&gt;&lt;related-urls&gt;&lt;url&gt;https://www.ncbi.nlm.nih.gov/pubmed/29261830&lt;/url&gt;&lt;/related-urls&gt;&lt;/urls&gt;&lt;electronic-resource-num&gt;10.1001/jama.2017.19198&lt;/electronic-resource-num&gt;&lt;/record&gt;&lt;/Cite&gt;&lt;/EndNote&gt;</w:instrText>
      </w:r>
      <w:r w:rsidR="00405B9F">
        <w:rPr>
          <w:szCs w:val="24"/>
        </w:rPr>
        <w:fldChar w:fldCharType="separate"/>
      </w:r>
      <w:r w:rsidR="0004327E" w:rsidRPr="0004327E">
        <w:rPr>
          <w:noProof/>
          <w:szCs w:val="24"/>
          <w:vertAlign w:val="superscript"/>
        </w:rPr>
        <w:t>42</w:t>
      </w:r>
      <w:r w:rsidR="00405B9F">
        <w:rPr>
          <w:szCs w:val="24"/>
        </w:rPr>
        <w:fldChar w:fldCharType="end"/>
      </w:r>
      <w:r w:rsidR="004978F8">
        <w:rPr>
          <w:szCs w:val="24"/>
        </w:rPr>
        <w:t xml:space="preserve"> </w:t>
      </w:r>
      <w:r w:rsidR="003545C0" w:rsidRPr="00453D3D">
        <w:rPr>
          <w:szCs w:val="24"/>
        </w:rPr>
        <w:t>Reaching this goal will require s</w:t>
      </w:r>
      <w:r w:rsidR="004978F8" w:rsidRPr="00453D3D">
        <w:rPr>
          <w:szCs w:val="24"/>
        </w:rPr>
        <w:t xml:space="preserve">trong </w:t>
      </w:r>
      <w:r w:rsidR="00453D3D">
        <w:rPr>
          <w:szCs w:val="24"/>
        </w:rPr>
        <w:t>investment in</w:t>
      </w:r>
      <w:r w:rsidR="004978F8" w:rsidRPr="00453D3D">
        <w:rPr>
          <w:szCs w:val="24"/>
        </w:rPr>
        <w:t xml:space="preserve"> clinical and academic </w:t>
      </w:r>
      <w:r w:rsidR="003545C0" w:rsidRPr="00453D3D">
        <w:rPr>
          <w:szCs w:val="24"/>
        </w:rPr>
        <w:t xml:space="preserve">health </w:t>
      </w:r>
      <w:r w:rsidR="004978F8" w:rsidRPr="00453D3D">
        <w:rPr>
          <w:szCs w:val="24"/>
        </w:rPr>
        <w:t xml:space="preserve">informatics research </w:t>
      </w:r>
      <w:r w:rsidR="003545C0" w:rsidRPr="00453D3D">
        <w:rPr>
          <w:szCs w:val="24"/>
        </w:rPr>
        <w:t>and comprehensive regulatory reform which frees</w:t>
      </w:r>
      <w:r w:rsidR="009F736F">
        <w:rPr>
          <w:szCs w:val="24"/>
        </w:rPr>
        <w:t xml:space="preserve"> physicians and</w:t>
      </w:r>
      <w:r w:rsidR="003545C0" w:rsidRPr="00453D3D">
        <w:rPr>
          <w:szCs w:val="24"/>
        </w:rPr>
        <w:t xml:space="preserve"> EHR developers from current constraints and provides powerful incentives for them to explore more novel, creative solutions.</w:t>
      </w:r>
    </w:p>
    <w:p w14:paraId="27343A8A" w14:textId="18CAD24E" w:rsidR="008C26CD" w:rsidRDefault="008C26CD">
      <w:pPr>
        <w:spacing w:after="160" w:line="259" w:lineRule="auto"/>
        <w:rPr>
          <w:szCs w:val="24"/>
        </w:rPr>
      </w:pPr>
      <w:r>
        <w:rPr>
          <w:szCs w:val="24"/>
        </w:rPr>
        <w:br w:type="page"/>
      </w:r>
    </w:p>
    <w:p w14:paraId="71745BA0" w14:textId="654FDBC7" w:rsidR="00405B9F" w:rsidRPr="00405B9F" w:rsidRDefault="00405B9F" w:rsidP="00405B9F">
      <w:pPr>
        <w:pStyle w:val="EndNoteBibliography"/>
        <w:ind w:left="720" w:hanging="720"/>
        <w:jc w:val="center"/>
        <w:rPr>
          <w:szCs w:val="24"/>
        </w:rPr>
      </w:pPr>
      <w:r>
        <w:rPr>
          <w:b/>
          <w:szCs w:val="24"/>
        </w:rPr>
        <w:lastRenderedPageBreak/>
        <w:t>References</w:t>
      </w:r>
    </w:p>
    <w:p w14:paraId="538DE017" w14:textId="77777777" w:rsidR="00405B9F" w:rsidRDefault="00405B9F" w:rsidP="0040728F">
      <w:pPr>
        <w:pStyle w:val="EndNoteBibliography"/>
        <w:ind w:left="720" w:hanging="720"/>
        <w:rPr>
          <w:szCs w:val="24"/>
        </w:rPr>
      </w:pPr>
    </w:p>
    <w:p w14:paraId="6304BF2F" w14:textId="77777777" w:rsidR="005A79E0" w:rsidRPr="005A79E0" w:rsidRDefault="008C26CD" w:rsidP="005A79E0">
      <w:pPr>
        <w:pStyle w:val="EndNoteBibliography"/>
        <w:ind w:left="720" w:hanging="720"/>
      </w:pPr>
      <w:r>
        <w:rPr>
          <w:szCs w:val="24"/>
        </w:rPr>
        <w:fldChar w:fldCharType="begin"/>
      </w:r>
      <w:r>
        <w:rPr>
          <w:szCs w:val="24"/>
        </w:rPr>
        <w:instrText xml:space="preserve"> ADDIN EN.REFLIST </w:instrText>
      </w:r>
      <w:r>
        <w:rPr>
          <w:szCs w:val="24"/>
        </w:rPr>
        <w:fldChar w:fldCharType="separate"/>
      </w:r>
      <w:r w:rsidR="005A79E0" w:rsidRPr="005A79E0">
        <w:t>1.</w:t>
      </w:r>
      <w:r w:rsidR="005A79E0" w:rsidRPr="005A79E0">
        <w:tab/>
        <w:t xml:space="preserve">Hillestad R, Bigelow J, Bower A, et al. Can electronic medical record systems transform health care? Potential health benefits, savings, and costs. </w:t>
      </w:r>
      <w:r w:rsidR="005A79E0" w:rsidRPr="005A79E0">
        <w:rPr>
          <w:i/>
        </w:rPr>
        <w:t xml:space="preserve">Health Aff (Millwood). </w:t>
      </w:r>
      <w:r w:rsidR="005A79E0" w:rsidRPr="005A79E0">
        <w:t>2005;24(5):1103-1117.</w:t>
      </w:r>
    </w:p>
    <w:p w14:paraId="4777CA2D" w14:textId="77777777" w:rsidR="005A79E0" w:rsidRPr="005A79E0" w:rsidRDefault="005A79E0" w:rsidP="005A79E0">
      <w:pPr>
        <w:pStyle w:val="EndNoteBibliography"/>
        <w:ind w:left="720" w:hanging="720"/>
      </w:pPr>
      <w:r w:rsidRPr="005A79E0">
        <w:t>2.</w:t>
      </w:r>
      <w:r w:rsidRPr="005A79E0">
        <w:tab/>
        <w:t xml:space="preserve">Sinsky C, Colligan L, Li L, et al. Allocation of Physician Time in Ambulatory Practice: A Time and Motion Study in 4 Specialties. </w:t>
      </w:r>
      <w:r w:rsidRPr="005A79E0">
        <w:rPr>
          <w:i/>
        </w:rPr>
        <w:t xml:space="preserve">Ann Intern Med. </w:t>
      </w:r>
      <w:r w:rsidRPr="005A79E0">
        <w:t>2016;165(11):753-760.</w:t>
      </w:r>
    </w:p>
    <w:p w14:paraId="1C25BE4B" w14:textId="77777777" w:rsidR="005A79E0" w:rsidRPr="005A79E0" w:rsidRDefault="005A79E0" w:rsidP="005A79E0">
      <w:pPr>
        <w:pStyle w:val="EndNoteBibliography"/>
        <w:ind w:left="720" w:hanging="720"/>
      </w:pPr>
      <w:r w:rsidRPr="005A79E0">
        <w:t>3.</w:t>
      </w:r>
      <w:r w:rsidRPr="005A79E0">
        <w:tab/>
        <w:t xml:space="preserve">Krenn L, Schlossman D. Have Electronic Health Records Improved the Quality of Patient Care? </w:t>
      </w:r>
      <w:r w:rsidRPr="005A79E0">
        <w:rPr>
          <w:i/>
        </w:rPr>
        <w:t xml:space="preserve">PM R. </w:t>
      </w:r>
      <w:r w:rsidRPr="005A79E0">
        <w:t>2017;9(5S):S41-S50.</w:t>
      </w:r>
    </w:p>
    <w:p w14:paraId="533124C3" w14:textId="77777777" w:rsidR="005A79E0" w:rsidRPr="005A79E0" w:rsidRDefault="005A79E0" w:rsidP="005A79E0">
      <w:pPr>
        <w:pStyle w:val="EndNoteBibliography"/>
        <w:ind w:left="720" w:hanging="720"/>
      </w:pPr>
      <w:r w:rsidRPr="005A79E0">
        <w:t>4.</w:t>
      </w:r>
      <w:r w:rsidRPr="005A79E0">
        <w:tab/>
        <w:t xml:space="preserve">Kellermann AL, Jones SS. What it will take to achieve the as-yet-unfulfilled promises of health information technology. </w:t>
      </w:r>
      <w:r w:rsidRPr="005A79E0">
        <w:rPr>
          <w:i/>
        </w:rPr>
        <w:t xml:space="preserve">Health Aff (Millwood). </w:t>
      </w:r>
      <w:r w:rsidRPr="005A79E0">
        <w:t>2013;32(1):63-68.</w:t>
      </w:r>
    </w:p>
    <w:p w14:paraId="573BDE01" w14:textId="77777777" w:rsidR="005A79E0" w:rsidRPr="005A79E0" w:rsidRDefault="005A79E0" w:rsidP="005A79E0">
      <w:pPr>
        <w:pStyle w:val="EndNoteBibliography"/>
        <w:ind w:left="720" w:hanging="720"/>
      </w:pPr>
      <w:r w:rsidRPr="005A79E0">
        <w:t>5.</w:t>
      </w:r>
      <w:r w:rsidRPr="005A79E0">
        <w:tab/>
        <w:t xml:space="preserve">Arndt BG, Beasley JW, Watkinson MD, et al. Tethered to the EHR: Primary Care Physician Workload Assessment Using EHR Event Log Data and Time-Motion Observations. </w:t>
      </w:r>
      <w:r w:rsidRPr="005A79E0">
        <w:rPr>
          <w:i/>
        </w:rPr>
        <w:t xml:space="preserve">Ann Fam Med. </w:t>
      </w:r>
      <w:r w:rsidRPr="005A79E0">
        <w:t>2017;15(5):419-426.</w:t>
      </w:r>
    </w:p>
    <w:p w14:paraId="0927893F" w14:textId="77777777" w:rsidR="005A79E0" w:rsidRPr="005A79E0" w:rsidRDefault="005A79E0" w:rsidP="005A79E0">
      <w:pPr>
        <w:pStyle w:val="EndNoteBibliography"/>
        <w:ind w:left="720" w:hanging="720"/>
      </w:pPr>
      <w:r w:rsidRPr="005A79E0">
        <w:t>6.</w:t>
      </w:r>
      <w:r w:rsidRPr="005A79E0">
        <w:tab/>
        <w:t xml:space="preserve">Belden JL, Grayson R, Barnes J. </w:t>
      </w:r>
      <w:r w:rsidRPr="005A79E0">
        <w:rPr>
          <w:i/>
        </w:rPr>
        <w:t xml:space="preserve">Defining and Testing EMR Usability: Principles and Proposed Methods of EMR Usability Evaluation and Rating. </w:t>
      </w:r>
      <w:r w:rsidRPr="005A79E0">
        <w:t>Chicago, IL: HIMSS EHR Usability task Force;2009.</w:t>
      </w:r>
    </w:p>
    <w:p w14:paraId="3BC74281" w14:textId="14D29400" w:rsidR="005A79E0" w:rsidRPr="005A79E0" w:rsidRDefault="005A79E0" w:rsidP="005A79E0">
      <w:pPr>
        <w:pStyle w:val="EndNoteBibliography"/>
        <w:ind w:left="720" w:hanging="720"/>
      </w:pPr>
      <w:r w:rsidRPr="005A79E0">
        <w:t>7.</w:t>
      </w:r>
      <w:r w:rsidRPr="005A79E0">
        <w:tab/>
        <w:t xml:space="preserve">Azar AM, Rucker DW, Verma S. Strategy on Reducing Regulatory and Administrative Burdens Relating to the Use of Health IT and EHRs. 2018; </w:t>
      </w:r>
      <w:hyperlink r:id="rId5" w:history="1">
        <w:r w:rsidRPr="005A79E0">
          <w:rPr>
            <w:rStyle w:val="Hyperlink"/>
          </w:rPr>
          <w:t>https://www.healthit.gov/sites/default/files/page/2018-11/Draft%20Strategy%20on%20Reducing%20Regulatory%20and%20Administrative%20Burden%20Relating.pdf</w:t>
        </w:r>
      </w:hyperlink>
      <w:r w:rsidRPr="005A79E0">
        <w:t>. Accessed January 8, 2019.</w:t>
      </w:r>
    </w:p>
    <w:p w14:paraId="7D546633" w14:textId="77777777" w:rsidR="005A79E0" w:rsidRPr="005A79E0" w:rsidRDefault="005A79E0" w:rsidP="005A79E0">
      <w:pPr>
        <w:pStyle w:val="EndNoteBibliography"/>
        <w:ind w:left="720" w:hanging="720"/>
      </w:pPr>
      <w:r w:rsidRPr="005A79E0">
        <w:t>8.</w:t>
      </w:r>
      <w:r w:rsidRPr="005A79E0">
        <w:tab/>
        <w:t xml:space="preserve">Kuhn T, Basch P, Barr M, Yackel T, Medical Informatics Committee of the American College of P. Clinical documentation in the 21st century: executive summary of a policy position paper from the American College of Physicians. </w:t>
      </w:r>
      <w:r w:rsidRPr="005A79E0">
        <w:rPr>
          <w:i/>
        </w:rPr>
        <w:t xml:space="preserve">Ann Intern Med. </w:t>
      </w:r>
      <w:r w:rsidRPr="005A79E0">
        <w:t>2015;162(4):301-303.</w:t>
      </w:r>
    </w:p>
    <w:p w14:paraId="14E0D3A6" w14:textId="77777777" w:rsidR="005A79E0" w:rsidRPr="005A79E0" w:rsidRDefault="005A79E0" w:rsidP="005A79E0">
      <w:pPr>
        <w:pStyle w:val="EndNoteBibliography"/>
        <w:ind w:left="720" w:hanging="720"/>
      </w:pPr>
      <w:r w:rsidRPr="005A79E0">
        <w:t>9.</w:t>
      </w:r>
      <w:r w:rsidRPr="005A79E0">
        <w:tab/>
        <w:t xml:space="preserve">Payne TH, Corley S, Cullen TA, et al. Report of the AMIA EHR-2020 Task Force on the status and future direction of EHRs. </w:t>
      </w:r>
      <w:r w:rsidRPr="005A79E0">
        <w:rPr>
          <w:i/>
        </w:rPr>
        <w:t xml:space="preserve">J Am Med Inform Assoc. </w:t>
      </w:r>
      <w:r w:rsidRPr="005A79E0">
        <w:t>2015;22(5):1102-1110.</w:t>
      </w:r>
    </w:p>
    <w:p w14:paraId="59FE102C" w14:textId="052AACDC" w:rsidR="005A79E0" w:rsidRPr="005A79E0" w:rsidRDefault="005A79E0" w:rsidP="005A79E0">
      <w:pPr>
        <w:pStyle w:val="EndNoteBibliography"/>
        <w:ind w:left="720" w:hanging="720"/>
      </w:pPr>
      <w:r w:rsidRPr="005A79E0">
        <w:t>10.</w:t>
      </w:r>
      <w:r w:rsidRPr="005A79E0">
        <w:tab/>
        <w:t xml:space="preserve">Schlossman DM, Staggers N. Five Usability Barriers Preventing Health IT From Supporting Clinician Needs. 2016; </w:t>
      </w:r>
      <w:hyperlink r:id="rId6" w:history="1">
        <w:r w:rsidRPr="005A79E0">
          <w:rPr>
            <w:rStyle w:val="Hyperlink"/>
          </w:rPr>
          <w:t>https://www.himss.org/news/five-usability-barriers-preventing-health-it-supporting-clinician-needs</w:t>
        </w:r>
      </w:hyperlink>
      <w:r w:rsidRPr="005A79E0">
        <w:t>. Accessed January 8, 2019.</w:t>
      </w:r>
    </w:p>
    <w:p w14:paraId="4D9DD8AB" w14:textId="77777777" w:rsidR="005A79E0" w:rsidRPr="005A79E0" w:rsidRDefault="005A79E0" w:rsidP="005A79E0">
      <w:pPr>
        <w:pStyle w:val="EndNoteBibliography"/>
        <w:ind w:left="720" w:hanging="720"/>
      </w:pPr>
      <w:r w:rsidRPr="005A79E0">
        <w:t>11.</w:t>
      </w:r>
      <w:r w:rsidRPr="005A79E0">
        <w:tab/>
        <w:t xml:space="preserve">Patterson ES, Lowry SZ, Ramaiah M, et al. Improving Clinical Workflow in Ambulatory Care: Implemented Recommendations in an Innovation Prototype for the Veteran's Health Administration. </w:t>
      </w:r>
      <w:r w:rsidRPr="005A79E0">
        <w:rPr>
          <w:i/>
        </w:rPr>
        <w:t xml:space="preserve">EGEMS (Wash DC). </w:t>
      </w:r>
      <w:r w:rsidRPr="005A79E0">
        <w:t>2015;3(2):1149.</w:t>
      </w:r>
    </w:p>
    <w:p w14:paraId="153F3305" w14:textId="27DE11C3" w:rsidR="005A79E0" w:rsidRPr="005A79E0" w:rsidRDefault="005A79E0" w:rsidP="005A79E0">
      <w:pPr>
        <w:pStyle w:val="EndNoteBibliography"/>
        <w:ind w:left="720" w:hanging="720"/>
      </w:pPr>
      <w:r w:rsidRPr="005A79E0">
        <w:t>12.</w:t>
      </w:r>
      <w:r w:rsidRPr="005A79E0">
        <w:tab/>
        <w:t xml:space="preserve">How Doctors Feel About Electronic Health Records: National Physician Poll by Stanford Medicine and The Harris Poll. 2018; </w:t>
      </w:r>
      <w:hyperlink r:id="rId7" w:history="1">
        <w:r w:rsidRPr="005A79E0">
          <w:rPr>
            <w:rStyle w:val="Hyperlink"/>
          </w:rPr>
          <w:t>https://med.stanford.edu/content/dam/sm/ehr/documents/EHR-Poll-Presentation.pdf</w:t>
        </w:r>
      </w:hyperlink>
      <w:r w:rsidRPr="005A79E0">
        <w:t>. Accessed January 8, 2019.</w:t>
      </w:r>
    </w:p>
    <w:p w14:paraId="758829B8" w14:textId="77777777" w:rsidR="005A79E0" w:rsidRPr="005A79E0" w:rsidRDefault="005A79E0" w:rsidP="005A79E0">
      <w:pPr>
        <w:pStyle w:val="EndNoteBibliography"/>
        <w:ind w:left="720" w:hanging="720"/>
      </w:pPr>
      <w:r w:rsidRPr="005A79E0">
        <w:t>13.</w:t>
      </w:r>
      <w:r w:rsidRPr="005A79E0">
        <w:tab/>
        <w:t xml:space="preserve">Karsh BT, Weinger MB, Abbott PA, Wears RL. Health information technology: fallacies and sober realities. </w:t>
      </w:r>
      <w:r w:rsidRPr="005A79E0">
        <w:rPr>
          <w:i/>
        </w:rPr>
        <w:t xml:space="preserve">J Am Med Inform Assoc. </w:t>
      </w:r>
      <w:r w:rsidRPr="005A79E0">
        <w:t>2010;17(6):617-623.</w:t>
      </w:r>
    </w:p>
    <w:p w14:paraId="608D79E2" w14:textId="77777777" w:rsidR="005A79E0" w:rsidRPr="005A79E0" w:rsidRDefault="005A79E0" w:rsidP="005A79E0">
      <w:pPr>
        <w:pStyle w:val="EndNoteBibliography"/>
        <w:ind w:left="720" w:hanging="720"/>
      </w:pPr>
      <w:r w:rsidRPr="005A79E0">
        <w:t>14.</w:t>
      </w:r>
      <w:r w:rsidRPr="005A79E0">
        <w:tab/>
        <w:t xml:space="preserve">Friedberg MW, Chen PG, Van Busum KR, Aunon FM, Pham C, Caloyeras JP. </w:t>
      </w:r>
      <w:r w:rsidRPr="005A79E0">
        <w:rPr>
          <w:i/>
        </w:rPr>
        <w:t>Factors Affecting Physician Professional Satisfaction and Their Implications for Patient Care, Health Systems, and Health Policy.</w:t>
      </w:r>
      <w:r w:rsidRPr="005A79E0">
        <w:t xml:space="preserve"> Santa Monica, CA: RAND Corporation; 2013.</w:t>
      </w:r>
    </w:p>
    <w:p w14:paraId="7437DA26" w14:textId="77777777" w:rsidR="005A79E0" w:rsidRPr="005A79E0" w:rsidRDefault="005A79E0" w:rsidP="005A79E0">
      <w:pPr>
        <w:pStyle w:val="EndNoteBibliography"/>
        <w:ind w:left="720" w:hanging="720"/>
      </w:pPr>
      <w:r w:rsidRPr="005A79E0">
        <w:t>15.</w:t>
      </w:r>
      <w:r w:rsidRPr="005A79E0">
        <w:tab/>
        <w:t xml:space="preserve">Holman GT, Beasley JW, Karsh BT, Stone JA, Smith PD, Wetterneck TB. The myth of standardized workflow in primary care. </w:t>
      </w:r>
      <w:r w:rsidRPr="005A79E0">
        <w:rPr>
          <w:i/>
        </w:rPr>
        <w:t xml:space="preserve">J Am Med Inform Assoc. </w:t>
      </w:r>
      <w:r w:rsidRPr="005A79E0">
        <w:t>2016;23(1):29-37.</w:t>
      </w:r>
    </w:p>
    <w:p w14:paraId="1CE16308" w14:textId="77777777" w:rsidR="005A79E0" w:rsidRPr="005A79E0" w:rsidRDefault="005A79E0" w:rsidP="005A79E0">
      <w:pPr>
        <w:pStyle w:val="EndNoteBibliography"/>
        <w:ind w:left="720" w:hanging="720"/>
      </w:pPr>
      <w:r w:rsidRPr="005A79E0">
        <w:t>16.</w:t>
      </w:r>
      <w:r w:rsidRPr="005A79E0">
        <w:tab/>
        <w:t xml:space="preserve">Ancker JS, Kern LM, Edwards A, et al. How is the electronic health record being used? Use of EHR data to assess physician-level variability in technology use. </w:t>
      </w:r>
      <w:r w:rsidRPr="005A79E0">
        <w:rPr>
          <w:i/>
        </w:rPr>
        <w:t xml:space="preserve">J Am Med Inform Assoc. </w:t>
      </w:r>
      <w:r w:rsidRPr="005A79E0">
        <w:t>2014;21(6):1001-1008.</w:t>
      </w:r>
    </w:p>
    <w:p w14:paraId="73CFBD64" w14:textId="77777777" w:rsidR="005A79E0" w:rsidRPr="005A79E0" w:rsidRDefault="005A79E0" w:rsidP="005A79E0">
      <w:pPr>
        <w:pStyle w:val="EndNoteBibliography"/>
        <w:ind w:left="720" w:hanging="720"/>
      </w:pPr>
      <w:r w:rsidRPr="005A79E0">
        <w:t>17.</w:t>
      </w:r>
      <w:r w:rsidRPr="005A79E0">
        <w:tab/>
        <w:t xml:space="preserve">Ratwani RM, Savage E, Will A, et al. A usability and safety analysis of electronic health records: a multi-center study. </w:t>
      </w:r>
      <w:r w:rsidRPr="005A79E0">
        <w:rPr>
          <w:i/>
        </w:rPr>
        <w:t xml:space="preserve">J Am Med Inform Assoc. </w:t>
      </w:r>
      <w:r w:rsidRPr="005A79E0">
        <w:t>2018;25(9):1197-1201.</w:t>
      </w:r>
    </w:p>
    <w:p w14:paraId="082ED82F" w14:textId="154F76B3" w:rsidR="005A79E0" w:rsidRPr="005A79E0" w:rsidRDefault="005A79E0" w:rsidP="005A79E0">
      <w:pPr>
        <w:pStyle w:val="EndNoteBibliography"/>
        <w:ind w:left="720" w:hanging="720"/>
      </w:pPr>
      <w:r w:rsidRPr="005A79E0">
        <w:lastRenderedPageBreak/>
        <w:t>18.</w:t>
      </w:r>
      <w:r w:rsidRPr="005A79E0">
        <w:tab/>
        <w:t xml:space="preserve">Van Noorden R. Nature News Blog: Global Scientific Output Doubles Every Nine Years. 2014; </w:t>
      </w:r>
      <w:hyperlink r:id="rId8" w:history="1">
        <w:r w:rsidRPr="005A79E0">
          <w:rPr>
            <w:rStyle w:val="Hyperlink"/>
          </w:rPr>
          <w:t>http://blogs.nature.com/news/2014/05/global-scientific-output-doubles-every-nine-years.html</w:t>
        </w:r>
      </w:hyperlink>
      <w:r w:rsidRPr="005A79E0">
        <w:t>. Accessed January 8, 2019.</w:t>
      </w:r>
    </w:p>
    <w:p w14:paraId="0937971B" w14:textId="77777777" w:rsidR="005A79E0" w:rsidRPr="005A79E0" w:rsidRDefault="005A79E0" w:rsidP="005A79E0">
      <w:pPr>
        <w:pStyle w:val="EndNoteBibliography"/>
        <w:ind w:left="720" w:hanging="720"/>
      </w:pPr>
      <w:r w:rsidRPr="005A79E0">
        <w:t>19.</w:t>
      </w:r>
      <w:r w:rsidRPr="005A79E0">
        <w:tab/>
        <w:t xml:space="preserve">Bryant AD, Fletcher GS, Payne TH. Drug interaction alert override rates in the Meaningful Use era: no evidence of progress. </w:t>
      </w:r>
      <w:r w:rsidRPr="005A79E0">
        <w:rPr>
          <w:i/>
        </w:rPr>
        <w:t xml:space="preserve">Appl Clin Inform. </w:t>
      </w:r>
      <w:r w:rsidRPr="005A79E0">
        <w:t>2014;5(3):802-813.</w:t>
      </w:r>
    </w:p>
    <w:p w14:paraId="0913311A" w14:textId="77777777" w:rsidR="005A79E0" w:rsidRPr="005A79E0" w:rsidRDefault="005A79E0" w:rsidP="005A79E0">
      <w:pPr>
        <w:pStyle w:val="EndNoteBibliography"/>
        <w:ind w:left="720" w:hanging="720"/>
      </w:pPr>
      <w:r w:rsidRPr="005A79E0">
        <w:t>20.</w:t>
      </w:r>
      <w:r w:rsidRPr="005A79E0">
        <w:tab/>
        <w:t xml:space="preserve">Caban J, Gotz D. Visual Analytics in Healthcare--Opportunities and Research Challenges. </w:t>
      </w:r>
      <w:r w:rsidRPr="005A79E0">
        <w:rPr>
          <w:i/>
        </w:rPr>
        <w:t xml:space="preserve">J Am Med Inform Assoc. </w:t>
      </w:r>
      <w:r w:rsidRPr="005A79E0">
        <w:t>2015;22(2):s260-262.</w:t>
      </w:r>
    </w:p>
    <w:p w14:paraId="436FE49A" w14:textId="77777777" w:rsidR="005A79E0" w:rsidRPr="005A79E0" w:rsidRDefault="005A79E0" w:rsidP="005A79E0">
      <w:pPr>
        <w:pStyle w:val="EndNoteBibliography"/>
        <w:ind w:left="720" w:hanging="720"/>
      </w:pPr>
      <w:r w:rsidRPr="005A79E0">
        <w:t>21.</w:t>
      </w:r>
      <w:r w:rsidRPr="005A79E0">
        <w:tab/>
        <w:t xml:space="preserve">Morita PP, Cafazzo JA. Challenges and Paradoxes of Human Factors in Health Technology Design. </w:t>
      </w:r>
      <w:r w:rsidRPr="005A79E0">
        <w:rPr>
          <w:i/>
        </w:rPr>
        <w:t xml:space="preserve">JMIR Hum Factors. </w:t>
      </w:r>
      <w:r w:rsidRPr="005A79E0">
        <w:t>2016;3(1):e11.</w:t>
      </w:r>
    </w:p>
    <w:p w14:paraId="77BD58B3" w14:textId="436CC87A" w:rsidR="005A79E0" w:rsidRPr="005A79E0" w:rsidRDefault="005A79E0" w:rsidP="005A79E0">
      <w:pPr>
        <w:pStyle w:val="EndNoteBibliography"/>
        <w:ind w:left="720" w:hanging="720"/>
      </w:pPr>
      <w:r w:rsidRPr="005A79E0">
        <w:t>22.</w:t>
      </w:r>
      <w:r w:rsidRPr="005A79E0">
        <w:tab/>
        <w:t xml:space="preserve">Carter J. User-Centered Design "Gotchas"— Glad It's Not Just Me. 2016; </w:t>
      </w:r>
      <w:hyperlink r:id="rId9" w:history="1">
        <w:r w:rsidRPr="005A79E0">
          <w:rPr>
            <w:rStyle w:val="Hyperlink"/>
          </w:rPr>
          <w:t>https://www.ehrscience.com/2016/03/07/user-centered-design-gotchas-glad-its-not-just-me/</w:t>
        </w:r>
      </w:hyperlink>
      <w:r w:rsidRPr="005A79E0">
        <w:t>. Accessed January 8, 2019.</w:t>
      </w:r>
    </w:p>
    <w:p w14:paraId="49A14BE2" w14:textId="77777777" w:rsidR="005A79E0" w:rsidRPr="005A79E0" w:rsidRDefault="005A79E0" w:rsidP="005A79E0">
      <w:pPr>
        <w:pStyle w:val="EndNoteBibliography"/>
        <w:ind w:left="720" w:hanging="720"/>
      </w:pPr>
      <w:r w:rsidRPr="005A79E0">
        <w:t>23.</w:t>
      </w:r>
      <w:r w:rsidRPr="005A79E0">
        <w:tab/>
        <w:t xml:space="preserve">Hultman G, Marquard J, Arsoniadis E, et al. Usability Testing of Two Ambulatory EHR Navigators. </w:t>
      </w:r>
      <w:r w:rsidRPr="005A79E0">
        <w:rPr>
          <w:i/>
        </w:rPr>
        <w:t xml:space="preserve">Appl Clin Inform. </w:t>
      </w:r>
      <w:r w:rsidRPr="005A79E0">
        <w:t>2016;7(2):502-515.</w:t>
      </w:r>
    </w:p>
    <w:p w14:paraId="45B1F210" w14:textId="77777777" w:rsidR="005A79E0" w:rsidRPr="005A79E0" w:rsidRDefault="005A79E0" w:rsidP="005A79E0">
      <w:pPr>
        <w:pStyle w:val="EndNoteBibliography"/>
        <w:ind w:left="720" w:hanging="720"/>
      </w:pPr>
      <w:r w:rsidRPr="005A79E0">
        <w:t>24.</w:t>
      </w:r>
      <w:r w:rsidRPr="005A79E0">
        <w:tab/>
        <w:t xml:space="preserve">Sorace J, Wong HH, Worrall C, Kelman J, Saneinejad S, MaCurdy T. The complexity of disease combinations in the Medicare population. </w:t>
      </w:r>
      <w:r w:rsidRPr="005A79E0">
        <w:rPr>
          <w:i/>
        </w:rPr>
        <w:t xml:space="preserve">Popul Health Manag. </w:t>
      </w:r>
      <w:r w:rsidRPr="005A79E0">
        <w:t>2011;14(4):161-166.</w:t>
      </w:r>
    </w:p>
    <w:p w14:paraId="26127079" w14:textId="64035485" w:rsidR="005A79E0" w:rsidRPr="005A79E0" w:rsidRDefault="005A79E0" w:rsidP="005A79E0">
      <w:pPr>
        <w:pStyle w:val="EndNoteBibliography"/>
        <w:ind w:left="720" w:hanging="720"/>
      </w:pPr>
      <w:r w:rsidRPr="005A79E0">
        <w:t>25.</w:t>
      </w:r>
      <w:r w:rsidRPr="005A79E0">
        <w:tab/>
        <w:t xml:space="preserve">Rezaeee ME, LeRoy L, White A, Oppenheim E, Carlson K, Wasserman M. Understanding the High Prevalence of Low-Prevalence Chronic Disease Combinations: Databases and Methods for Research. 2013; </w:t>
      </w:r>
      <w:hyperlink r:id="rId10" w:history="1">
        <w:r w:rsidRPr="005A79E0">
          <w:rPr>
            <w:rStyle w:val="Hyperlink"/>
          </w:rPr>
          <w:t>https://aspe.hhs.gov/pdf-report/understanding-high-prevalence-low-prevalence-chronic-disease-combinations-databases-and-methods-research</w:t>
        </w:r>
      </w:hyperlink>
      <w:r w:rsidRPr="005A79E0">
        <w:t>. Accessed January 15, 2019.</w:t>
      </w:r>
    </w:p>
    <w:p w14:paraId="40E6EB89" w14:textId="77777777" w:rsidR="005A79E0" w:rsidRPr="005A79E0" w:rsidRDefault="005A79E0" w:rsidP="005A79E0">
      <w:pPr>
        <w:pStyle w:val="EndNoteBibliography"/>
        <w:ind w:left="720" w:hanging="720"/>
      </w:pPr>
      <w:r w:rsidRPr="005A79E0">
        <w:t>26.</w:t>
      </w:r>
      <w:r w:rsidRPr="005A79E0">
        <w:tab/>
        <w:t xml:space="preserve">Lamers F, Beekman AT, van Hemert AM, Schoevers RA, Penninx BW. Six-year longitudinal course and outcomes of subtypes of depression. </w:t>
      </w:r>
      <w:r w:rsidRPr="005A79E0">
        <w:rPr>
          <w:i/>
        </w:rPr>
        <w:t xml:space="preserve">Br J Psychiatry. </w:t>
      </w:r>
      <w:r w:rsidRPr="005A79E0">
        <w:t>2016;208(1):62-68.</w:t>
      </w:r>
    </w:p>
    <w:p w14:paraId="2FCE59FA" w14:textId="77777777" w:rsidR="005A79E0" w:rsidRPr="005A79E0" w:rsidRDefault="005A79E0" w:rsidP="005A79E0">
      <w:pPr>
        <w:pStyle w:val="EndNoteBibliography"/>
        <w:ind w:left="720" w:hanging="720"/>
      </w:pPr>
      <w:r w:rsidRPr="005A79E0">
        <w:t>27.</w:t>
      </w:r>
      <w:r w:rsidRPr="005A79E0">
        <w:tab/>
        <w:t xml:space="preserve">Rudin RS, Gidengil CA, Predmore Z, Schneider EC, Sorace J, Hornstein R. Identifying and Coordinating Care for Complex Patients: Findings from the Leading Edge of Analytics and Health Information Technology. </w:t>
      </w:r>
      <w:r w:rsidRPr="005A79E0">
        <w:rPr>
          <w:i/>
        </w:rPr>
        <w:t xml:space="preserve">Rand Health Q. </w:t>
      </w:r>
      <w:r w:rsidRPr="005A79E0">
        <w:t>2017;6(3):2.</w:t>
      </w:r>
    </w:p>
    <w:p w14:paraId="21EB192E" w14:textId="77777777" w:rsidR="005A79E0" w:rsidRPr="005A79E0" w:rsidRDefault="005A79E0" w:rsidP="005A79E0">
      <w:pPr>
        <w:pStyle w:val="EndNoteBibliography"/>
        <w:ind w:left="720" w:hanging="720"/>
      </w:pPr>
      <w:r w:rsidRPr="005A79E0">
        <w:t>28.</w:t>
      </w:r>
      <w:r w:rsidRPr="005A79E0">
        <w:tab/>
        <w:t xml:space="preserve">Nyweide DJ, Weeks WB, Gottlieb DJ, Casalino LP, Fisher ES. Relationship of primary care physicians' patient caseload with measurement of quality and cost performance. </w:t>
      </w:r>
      <w:r w:rsidRPr="005A79E0">
        <w:rPr>
          <w:i/>
        </w:rPr>
        <w:t xml:space="preserve">JAMA. </w:t>
      </w:r>
      <w:r w:rsidRPr="005A79E0">
        <w:t>2009;302(22):2444-2450.</w:t>
      </w:r>
    </w:p>
    <w:p w14:paraId="011786A6" w14:textId="37102DAE" w:rsidR="005A79E0" w:rsidRPr="005A79E0" w:rsidRDefault="005A79E0" w:rsidP="005A79E0">
      <w:pPr>
        <w:pStyle w:val="EndNoteBibliography"/>
        <w:ind w:left="720" w:hanging="720"/>
      </w:pPr>
      <w:r w:rsidRPr="005A79E0">
        <w:t>29.</w:t>
      </w:r>
      <w:r w:rsidRPr="005A79E0">
        <w:tab/>
        <w:t xml:space="preserve">Carter J. Fixing EHR Usability Requires More Than Doubling-Down on Usability Testing and UCD. 2016; </w:t>
      </w:r>
      <w:hyperlink r:id="rId11" w:history="1">
        <w:r w:rsidRPr="005A79E0">
          <w:rPr>
            <w:rStyle w:val="Hyperlink"/>
          </w:rPr>
          <w:t>https://www.ehrscience.com/2016/10/31/fixing-ehr-usability-requires-more-than-doubling-down-on-usability-testing-and-ucd/</w:t>
        </w:r>
      </w:hyperlink>
      <w:r w:rsidRPr="005A79E0">
        <w:t>. Accessed November 2, 2018.</w:t>
      </w:r>
    </w:p>
    <w:p w14:paraId="3143CCCC" w14:textId="4F8C54A1" w:rsidR="005A79E0" w:rsidRPr="005A79E0" w:rsidRDefault="005A79E0" w:rsidP="005A79E0">
      <w:pPr>
        <w:pStyle w:val="EndNoteBibliography"/>
        <w:ind w:left="720" w:hanging="720"/>
      </w:pPr>
      <w:r w:rsidRPr="005A79E0">
        <w:t>30.</w:t>
      </w:r>
      <w:r w:rsidRPr="005A79E0">
        <w:tab/>
        <w:t xml:space="preserve">Carter J. EHR Design: Unintended Consequences and Irreconcilable Differences. 2017; </w:t>
      </w:r>
      <w:hyperlink r:id="rId12" w:history="1">
        <w:r w:rsidRPr="005A79E0">
          <w:rPr>
            <w:rStyle w:val="Hyperlink"/>
          </w:rPr>
          <w:t>https://www.ehrscience.com/2017/03/06/ehr-design-unintended-consequences-and-irreconcilable-differences/</w:t>
        </w:r>
      </w:hyperlink>
      <w:r w:rsidRPr="005A79E0">
        <w:t>. Accessed November 2, 2018.</w:t>
      </w:r>
    </w:p>
    <w:p w14:paraId="22C8B9DD" w14:textId="77777777" w:rsidR="005A79E0" w:rsidRPr="005A79E0" w:rsidRDefault="005A79E0" w:rsidP="005A79E0">
      <w:pPr>
        <w:pStyle w:val="EndNoteBibliography"/>
        <w:ind w:left="720" w:hanging="720"/>
      </w:pPr>
      <w:r w:rsidRPr="005A79E0">
        <w:t>31.</w:t>
      </w:r>
      <w:r w:rsidRPr="005A79E0">
        <w:tab/>
        <w:t xml:space="preserve">Street RL, Jr., Liu L, Farber NJ, et al. Provider interaction with the electronic health record: the effects on patient-centered communication in medical encounters. </w:t>
      </w:r>
      <w:r w:rsidRPr="005A79E0">
        <w:rPr>
          <w:i/>
        </w:rPr>
        <w:t xml:space="preserve">Patient Educ Couns. </w:t>
      </w:r>
      <w:r w:rsidRPr="005A79E0">
        <w:t>2014;96(3):315-319.</w:t>
      </w:r>
    </w:p>
    <w:p w14:paraId="724736F6" w14:textId="77777777" w:rsidR="005A79E0" w:rsidRPr="005A79E0" w:rsidRDefault="005A79E0" w:rsidP="005A79E0">
      <w:pPr>
        <w:pStyle w:val="EndNoteBibliography"/>
        <w:ind w:left="720" w:hanging="720"/>
      </w:pPr>
      <w:r w:rsidRPr="005A79E0">
        <w:t>32.</w:t>
      </w:r>
      <w:r w:rsidRPr="005A79E0">
        <w:tab/>
        <w:t xml:space="preserve">Street RL, Jr., Liu L, Farber NJ, et al. Keystrokes, Mouse Clicks, and Gazing at the Computer: How Physician Interaction with the EHR Affects Patient Participation. </w:t>
      </w:r>
      <w:r w:rsidRPr="005A79E0">
        <w:rPr>
          <w:i/>
        </w:rPr>
        <w:t xml:space="preserve">J Gen Intern Med. </w:t>
      </w:r>
      <w:r w:rsidRPr="005A79E0">
        <w:t>2018;33(4):423-428.</w:t>
      </w:r>
    </w:p>
    <w:p w14:paraId="75A53219" w14:textId="77777777" w:rsidR="005A79E0" w:rsidRPr="005A79E0" w:rsidRDefault="005A79E0" w:rsidP="005A79E0">
      <w:pPr>
        <w:pStyle w:val="EndNoteBibliography"/>
        <w:ind w:left="720" w:hanging="720"/>
      </w:pPr>
      <w:r w:rsidRPr="005A79E0">
        <w:t>33.</w:t>
      </w:r>
      <w:r w:rsidRPr="005A79E0">
        <w:tab/>
        <w:t xml:space="preserve">Evans RS. Electronic Health Records: Then, Now, and in the Future. </w:t>
      </w:r>
      <w:r w:rsidRPr="005A79E0">
        <w:rPr>
          <w:i/>
        </w:rPr>
        <w:t xml:space="preserve">Yearb Med Inform. </w:t>
      </w:r>
      <w:r w:rsidRPr="005A79E0">
        <w:t>2016;Suppl 1:S48-61.</w:t>
      </w:r>
    </w:p>
    <w:p w14:paraId="39498268" w14:textId="77777777" w:rsidR="005A79E0" w:rsidRPr="005A79E0" w:rsidRDefault="005A79E0" w:rsidP="005A79E0">
      <w:pPr>
        <w:pStyle w:val="EndNoteBibliography"/>
        <w:ind w:left="720" w:hanging="720"/>
      </w:pPr>
      <w:r w:rsidRPr="005A79E0">
        <w:t>34.</w:t>
      </w:r>
      <w:r w:rsidRPr="005A79E0">
        <w:tab/>
        <w:t xml:space="preserve">Mandel JC, Kreda DA, Mandl KD, Kohane IS, Ramoni RB. SMART on FHIR: a standards-based, interoperable apps platform for electronic health records. </w:t>
      </w:r>
      <w:r w:rsidRPr="005A79E0">
        <w:rPr>
          <w:i/>
        </w:rPr>
        <w:t xml:space="preserve">J Am Med Inform Assoc. </w:t>
      </w:r>
      <w:r w:rsidRPr="005A79E0">
        <w:t>2016;23(5):899-908.</w:t>
      </w:r>
    </w:p>
    <w:p w14:paraId="0354991E" w14:textId="77777777" w:rsidR="005A79E0" w:rsidRPr="005A79E0" w:rsidRDefault="005A79E0" w:rsidP="005A79E0">
      <w:pPr>
        <w:pStyle w:val="EndNoteBibliography"/>
        <w:ind w:left="720" w:hanging="720"/>
      </w:pPr>
      <w:r w:rsidRPr="005A79E0">
        <w:t>35.</w:t>
      </w:r>
      <w:r w:rsidRPr="005A79E0">
        <w:tab/>
        <w:t xml:space="preserve">Mandl KD, Mandel JC, Kohane IS. Driving Innovation in Health Systems through an Apps-Based Information Economy. </w:t>
      </w:r>
      <w:r w:rsidRPr="005A79E0">
        <w:rPr>
          <w:i/>
        </w:rPr>
        <w:t xml:space="preserve">Cell Syst. </w:t>
      </w:r>
      <w:r w:rsidRPr="005A79E0">
        <w:t>2015;1(1):8-13.</w:t>
      </w:r>
    </w:p>
    <w:p w14:paraId="34E5B98B" w14:textId="5B16F09E" w:rsidR="005A79E0" w:rsidRPr="005A79E0" w:rsidRDefault="005A79E0" w:rsidP="005A79E0">
      <w:pPr>
        <w:pStyle w:val="EndNoteBibliography"/>
        <w:ind w:left="720" w:hanging="720"/>
      </w:pPr>
      <w:r w:rsidRPr="005A79E0">
        <w:lastRenderedPageBreak/>
        <w:t>36.</w:t>
      </w:r>
      <w:r w:rsidRPr="005A79E0">
        <w:tab/>
        <w:t xml:space="preserve">Welcome to the Argonaut Project. 2018; </w:t>
      </w:r>
      <w:hyperlink r:id="rId13" w:history="1">
        <w:r w:rsidRPr="005A79E0">
          <w:rPr>
            <w:rStyle w:val="Hyperlink"/>
          </w:rPr>
          <w:t>http://argonautwiki.hl7.org/index.php?title=Main_Page</w:t>
        </w:r>
      </w:hyperlink>
      <w:r w:rsidRPr="005A79E0">
        <w:t>.</w:t>
      </w:r>
    </w:p>
    <w:p w14:paraId="5E78977D" w14:textId="77777777" w:rsidR="005A79E0" w:rsidRPr="005A79E0" w:rsidRDefault="005A79E0" w:rsidP="005A79E0">
      <w:pPr>
        <w:pStyle w:val="EndNoteBibliography"/>
        <w:ind w:left="720" w:hanging="720"/>
      </w:pPr>
      <w:r w:rsidRPr="005A79E0">
        <w:t>37.</w:t>
      </w:r>
      <w:r w:rsidRPr="005A79E0">
        <w:tab/>
        <w:t xml:space="preserve">Bishop RO, Patrick J, Besiso A. Efficiency achievements from a user-developed real-time modifiable clinical information system. </w:t>
      </w:r>
      <w:r w:rsidRPr="005A79E0">
        <w:rPr>
          <w:i/>
        </w:rPr>
        <w:t xml:space="preserve">Ann Emerg Med. </w:t>
      </w:r>
      <w:r w:rsidRPr="005A79E0">
        <w:t>2015;65(2):133-142 e135.</w:t>
      </w:r>
    </w:p>
    <w:p w14:paraId="029ABBA4" w14:textId="77777777" w:rsidR="005A79E0" w:rsidRPr="005A79E0" w:rsidRDefault="005A79E0" w:rsidP="005A79E0">
      <w:pPr>
        <w:pStyle w:val="EndNoteBibliography"/>
        <w:ind w:left="720" w:hanging="720"/>
      </w:pPr>
      <w:r w:rsidRPr="005A79E0">
        <w:t>38.</w:t>
      </w:r>
      <w:r w:rsidRPr="005A79E0">
        <w:tab/>
        <w:t xml:space="preserve">Senathirajah Y, Bakken S, Kaufman D. The clinician in the Driver's Seat: part 1 - a drag/drop user-composable electronic health record platform. </w:t>
      </w:r>
      <w:r w:rsidRPr="005A79E0">
        <w:rPr>
          <w:i/>
        </w:rPr>
        <w:t xml:space="preserve">J Biomed Inform. </w:t>
      </w:r>
      <w:r w:rsidRPr="005A79E0">
        <w:t>2014;52:165-176.</w:t>
      </w:r>
    </w:p>
    <w:p w14:paraId="5D801F31" w14:textId="77777777" w:rsidR="005A79E0" w:rsidRPr="005A79E0" w:rsidRDefault="005A79E0" w:rsidP="005A79E0">
      <w:pPr>
        <w:pStyle w:val="EndNoteBibliography"/>
        <w:ind w:left="720" w:hanging="720"/>
      </w:pPr>
      <w:r w:rsidRPr="005A79E0">
        <w:t>39.</w:t>
      </w:r>
      <w:r w:rsidRPr="005A79E0">
        <w:tab/>
        <w:t xml:space="preserve">Lin SY, Shanafelt TD, Asch SM. Reimagining Clinical Documentation With Artificial Intelligence. </w:t>
      </w:r>
      <w:r w:rsidRPr="005A79E0">
        <w:rPr>
          <w:i/>
        </w:rPr>
        <w:t xml:space="preserve">Mayo Clin Proc. </w:t>
      </w:r>
      <w:r w:rsidRPr="005A79E0">
        <w:t>2018;93(5):563-565.</w:t>
      </w:r>
    </w:p>
    <w:p w14:paraId="2D4C2FC9" w14:textId="77777777" w:rsidR="005A79E0" w:rsidRPr="005A79E0" w:rsidRDefault="005A79E0" w:rsidP="005A79E0">
      <w:pPr>
        <w:pStyle w:val="EndNoteBibliography"/>
        <w:ind w:left="720" w:hanging="720"/>
      </w:pPr>
      <w:r w:rsidRPr="005A79E0">
        <w:t>40.</w:t>
      </w:r>
      <w:r w:rsidRPr="005A79E0">
        <w:tab/>
        <w:t xml:space="preserve">Mehta N, Devarakonda MV. Machine learning, natural language programming, and electronic health records: The next step in the artificial intelligence journey? </w:t>
      </w:r>
      <w:r w:rsidRPr="005A79E0">
        <w:rPr>
          <w:i/>
        </w:rPr>
        <w:t xml:space="preserve">J Allergy Clin Immunol. </w:t>
      </w:r>
      <w:r w:rsidRPr="005A79E0">
        <w:t>2018;141(6):2019-2021 e2011.</w:t>
      </w:r>
    </w:p>
    <w:p w14:paraId="3BC48118" w14:textId="18E0441B" w:rsidR="005A79E0" w:rsidRPr="005A79E0" w:rsidRDefault="005A79E0" w:rsidP="005A79E0">
      <w:pPr>
        <w:pStyle w:val="EndNoteBibliography"/>
        <w:ind w:left="720" w:hanging="720"/>
      </w:pPr>
      <w:r w:rsidRPr="005A79E0">
        <w:t>41.</w:t>
      </w:r>
      <w:r w:rsidRPr="005A79E0">
        <w:tab/>
        <w:t xml:space="preserve">Knight W. MIT Technology Review: The Dark Secret at the Heart of AI. 2017; </w:t>
      </w:r>
      <w:hyperlink r:id="rId14" w:history="1">
        <w:r w:rsidRPr="005A79E0">
          <w:rPr>
            <w:rStyle w:val="Hyperlink"/>
          </w:rPr>
          <w:t>https://www.technologyreview.com/s/604087/the-dark-secret-at-the-heart-of-ai/</w:t>
        </w:r>
      </w:hyperlink>
      <w:r w:rsidRPr="005A79E0">
        <w:t>. Accessed January 8, 2019.</w:t>
      </w:r>
    </w:p>
    <w:p w14:paraId="16864CDD" w14:textId="77777777" w:rsidR="005A79E0" w:rsidRPr="005A79E0" w:rsidRDefault="005A79E0" w:rsidP="005A79E0">
      <w:pPr>
        <w:pStyle w:val="EndNoteBibliography"/>
        <w:ind w:left="720" w:hanging="720"/>
      </w:pPr>
      <w:r w:rsidRPr="005A79E0">
        <w:t>42.</w:t>
      </w:r>
      <w:r w:rsidRPr="005A79E0">
        <w:tab/>
        <w:t xml:space="preserve">Verghese A, Shah NH, Harrington RA. What This Computer Needs Is a Physician: Humanism and Artificial Intelligence. </w:t>
      </w:r>
      <w:r w:rsidRPr="005A79E0">
        <w:rPr>
          <w:i/>
        </w:rPr>
        <w:t xml:space="preserve">JAMA. </w:t>
      </w:r>
      <w:r w:rsidRPr="005A79E0">
        <w:t>2018;319(1):19-20.</w:t>
      </w:r>
    </w:p>
    <w:p w14:paraId="2EEDA919" w14:textId="7B7197E3" w:rsidR="003E15B7" w:rsidRPr="003E15B7" w:rsidRDefault="008C26CD" w:rsidP="003E15B7">
      <w:pPr>
        <w:rPr>
          <w:szCs w:val="24"/>
        </w:rPr>
      </w:pPr>
      <w:r>
        <w:rPr>
          <w:szCs w:val="24"/>
        </w:rPr>
        <w:fldChar w:fldCharType="end"/>
      </w:r>
    </w:p>
    <w:sectPr w:rsidR="003E15B7" w:rsidRPr="003E15B7" w:rsidSect="00040266">
      <w:pgSz w:w="12240" w:h="15840"/>
      <w:pgMar w:top="720" w:right="1440" w:bottom="72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84199"/>
    <w:multiLevelType w:val="hybridMultilevel"/>
    <w:tmpl w:val="970E9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670026"/>
    <w:multiLevelType w:val="hybridMultilevel"/>
    <w:tmpl w:val="DFA45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860217"/>
    <w:multiLevelType w:val="hybridMultilevel"/>
    <w:tmpl w:val="D66A4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CE2F14"/>
    <w:multiLevelType w:val="hybridMultilevel"/>
    <w:tmpl w:val="A93C1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FF38AC9B-158E-4283-AF47-88C19A7DC097}"/>
    <w:docVar w:name="dgnword-eventsink" w:val="458706336"/>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fpteex22vsrkeaz5fvf2xw5pxrpas59zr2&quot;&gt;DS EndNote Library&lt;record-ids&gt;&lt;item&gt;1&lt;/item&gt;&lt;item&gt;4&lt;/item&gt;&lt;item&gt;6&lt;/item&gt;&lt;item&gt;8&lt;/item&gt;&lt;item&gt;9&lt;/item&gt;&lt;item&gt;11&lt;/item&gt;&lt;item&gt;12&lt;/item&gt;&lt;item&gt;14&lt;/item&gt;&lt;item&gt;15&lt;/item&gt;&lt;item&gt;17&lt;/item&gt;&lt;item&gt;21&lt;/item&gt;&lt;item&gt;22&lt;/item&gt;&lt;item&gt;23&lt;/item&gt;&lt;item&gt;24&lt;/item&gt;&lt;item&gt;28&lt;/item&gt;&lt;item&gt;29&lt;/item&gt;&lt;item&gt;30&lt;/item&gt;&lt;item&gt;31&lt;/item&gt;&lt;item&gt;32&lt;/item&gt;&lt;item&gt;35&lt;/item&gt;&lt;item&gt;36&lt;/item&gt;&lt;item&gt;46&lt;/item&gt;&lt;item&gt;48&lt;/item&gt;&lt;item&gt;49&lt;/item&gt;&lt;item&gt;53&lt;/item&gt;&lt;item&gt;55&lt;/item&gt;&lt;item&gt;56&lt;/item&gt;&lt;item&gt;57&lt;/item&gt;&lt;item&gt;59&lt;/item&gt;&lt;item&gt;64&lt;/item&gt;&lt;item&gt;65&lt;/item&gt;&lt;item&gt;66&lt;/item&gt;&lt;item&gt;67&lt;/item&gt;&lt;item&gt;69&lt;/item&gt;&lt;item&gt;70&lt;/item&gt;&lt;item&gt;71&lt;/item&gt;&lt;item&gt;72&lt;/item&gt;&lt;item&gt;73&lt;/item&gt;&lt;item&gt;74&lt;/item&gt;&lt;item&gt;75&lt;/item&gt;&lt;item&gt;76&lt;/item&gt;&lt;item&gt;77&lt;/item&gt;&lt;/record-ids&gt;&lt;/item&gt;&lt;/Libraries&gt;"/>
  </w:docVars>
  <w:rsids>
    <w:rsidRoot w:val="00040266"/>
    <w:rsid w:val="00006A6D"/>
    <w:rsid w:val="000144AF"/>
    <w:rsid w:val="0001582C"/>
    <w:rsid w:val="000232AD"/>
    <w:rsid w:val="00025DC9"/>
    <w:rsid w:val="00040266"/>
    <w:rsid w:val="0004327E"/>
    <w:rsid w:val="00077011"/>
    <w:rsid w:val="00080D43"/>
    <w:rsid w:val="00086B6F"/>
    <w:rsid w:val="000944BE"/>
    <w:rsid w:val="000978AD"/>
    <w:rsid w:val="000C41D7"/>
    <w:rsid w:val="000C46EC"/>
    <w:rsid w:val="000C6497"/>
    <w:rsid w:val="000C6CC4"/>
    <w:rsid w:val="000D2A7E"/>
    <w:rsid w:val="000E2871"/>
    <w:rsid w:val="000E3909"/>
    <w:rsid w:val="000F3841"/>
    <w:rsid w:val="0012100B"/>
    <w:rsid w:val="001320D2"/>
    <w:rsid w:val="00143449"/>
    <w:rsid w:val="00156EB2"/>
    <w:rsid w:val="001852BC"/>
    <w:rsid w:val="001B4AD9"/>
    <w:rsid w:val="001F3E15"/>
    <w:rsid w:val="00210CC1"/>
    <w:rsid w:val="002129DB"/>
    <w:rsid w:val="00217AD8"/>
    <w:rsid w:val="00221A27"/>
    <w:rsid w:val="00234746"/>
    <w:rsid w:val="00235EAA"/>
    <w:rsid w:val="002874B4"/>
    <w:rsid w:val="002975C2"/>
    <w:rsid w:val="002A66A9"/>
    <w:rsid w:val="002B3594"/>
    <w:rsid w:val="002C545D"/>
    <w:rsid w:val="00303BDE"/>
    <w:rsid w:val="00330BC2"/>
    <w:rsid w:val="00333B5D"/>
    <w:rsid w:val="00342DB1"/>
    <w:rsid w:val="003545C0"/>
    <w:rsid w:val="00357F7E"/>
    <w:rsid w:val="00370035"/>
    <w:rsid w:val="0037505C"/>
    <w:rsid w:val="00395D17"/>
    <w:rsid w:val="003B4DEB"/>
    <w:rsid w:val="003C6BB7"/>
    <w:rsid w:val="003D7E6E"/>
    <w:rsid w:val="003E15B7"/>
    <w:rsid w:val="003E50F0"/>
    <w:rsid w:val="00402BEF"/>
    <w:rsid w:val="004034B9"/>
    <w:rsid w:val="00405B9F"/>
    <w:rsid w:val="0040728F"/>
    <w:rsid w:val="00413D8A"/>
    <w:rsid w:val="00425DC4"/>
    <w:rsid w:val="00453D3D"/>
    <w:rsid w:val="00476012"/>
    <w:rsid w:val="0048000E"/>
    <w:rsid w:val="004978F8"/>
    <w:rsid w:val="00497912"/>
    <w:rsid w:val="004C1880"/>
    <w:rsid w:val="004D2862"/>
    <w:rsid w:val="004F4571"/>
    <w:rsid w:val="00505A36"/>
    <w:rsid w:val="00534B45"/>
    <w:rsid w:val="005411C7"/>
    <w:rsid w:val="005509C3"/>
    <w:rsid w:val="00586226"/>
    <w:rsid w:val="00587C4A"/>
    <w:rsid w:val="005A6A19"/>
    <w:rsid w:val="005A79E0"/>
    <w:rsid w:val="005B620B"/>
    <w:rsid w:val="005C3181"/>
    <w:rsid w:val="005D1D31"/>
    <w:rsid w:val="005D3AF9"/>
    <w:rsid w:val="005D7E1A"/>
    <w:rsid w:val="005E3BEC"/>
    <w:rsid w:val="005E4484"/>
    <w:rsid w:val="005F7997"/>
    <w:rsid w:val="0060081B"/>
    <w:rsid w:val="00606FC0"/>
    <w:rsid w:val="0061376A"/>
    <w:rsid w:val="00614BA0"/>
    <w:rsid w:val="00616581"/>
    <w:rsid w:val="0063783A"/>
    <w:rsid w:val="00641A91"/>
    <w:rsid w:val="006460FA"/>
    <w:rsid w:val="00657E51"/>
    <w:rsid w:val="006654F7"/>
    <w:rsid w:val="00666DD0"/>
    <w:rsid w:val="00674A3A"/>
    <w:rsid w:val="00676AFA"/>
    <w:rsid w:val="006B2966"/>
    <w:rsid w:val="006C3DC6"/>
    <w:rsid w:val="00702AEB"/>
    <w:rsid w:val="00730205"/>
    <w:rsid w:val="00736AC5"/>
    <w:rsid w:val="00752A31"/>
    <w:rsid w:val="00770BD5"/>
    <w:rsid w:val="00772540"/>
    <w:rsid w:val="00791AED"/>
    <w:rsid w:val="00796EED"/>
    <w:rsid w:val="007B070C"/>
    <w:rsid w:val="007B5CA2"/>
    <w:rsid w:val="00805777"/>
    <w:rsid w:val="008220A8"/>
    <w:rsid w:val="00827348"/>
    <w:rsid w:val="00834C38"/>
    <w:rsid w:val="00845D55"/>
    <w:rsid w:val="008507E0"/>
    <w:rsid w:val="0088342E"/>
    <w:rsid w:val="00885476"/>
    <w:rsid w:val="00886E76"/>
    <w:rsid w:val="00887B6E"/>
    <w:rsid w:val="008934FE"/>
    <w:rsid w:val="008B1EEB"/>
    <w:rsid w:val="008B5E6B"/>
    <w:rsid w:val="008C26CD"/>
    <w:rsid w:val="008D3C46"/>
    <w:rsid w:val="008E147C"/>
    <w:rsid w:val="008E5393"/>
    <w:rsid w:val="008F2FE8"/>
    <w:rsid w:val="008F5554"/>
    <w:rsid w:val="008F7363"/>
    <w:rsid w:val="00902EDA"/>
    <w:rsid w:val="009031F5"/>
    <w:rsid w:val="009139A8"/>
    <w:rsid w:val="009261A1"/>
    <w:rsid w:val="00934895"/>
    <w:rsid w:val="00964A8B"/>
    <w:rsid w:val="00985FD8"/>
    <w:rsid w:val="009A03E8"/>
    <w:rsid w:val="009A78E2"/>
    <w:rsid w:val="009B6ACB"/>
    <w:rsid w:val="009D6733"/>
    <w:rsid w:val="009E7357"/>
    <w:rsid w:val="009F736F"/>
    <w:rsid w:val="00A00613"/>
    <w:rsid w:val="00A26758"/>
    <w:rsid w:val="00A33389"/>
    <w:rsid w:val="00A667D0"/>
    <w:rsid w:val="00A75C56"/>
    <w:rsid w:val="00A937EA"/>
    <w:rsid w:val="00AA41A8"/>
    <w:rsid w:val="00AB4AE7"/>
    <w:rsid w:val="00AD238E"/>
    <w:rsid w:val="00AD3D8F"/>
    <w:rsid w:val="00AE16BA"/>
    <w:rsid w:val="00AE1C17"/>
    <w:rsid w:val="00B03CD9"/>
    <w:rsid w:val="00B21654"/>
    <w:rsid w:val="00B227CF"/>
    <w:rsid w:val="00B270EA"/>
    <w:rsid w:val="00B33B6F"/>
    <w:rsid w:val="00B34B12"/>
    <w:rsid w:val="00BB53F7"/>
    <w:rsid w:val="00BC0E6B"/>
    <w:rsid w:val="00C1064B"/>
    <w:rsid w:val="00C25E13"/>
    <w:rsid w:val="00C27AB1"/>
    <w:rsid w:val="00C27B07"/>
    <w:rsid w:val="00C27DDF"/>
    <w:rsid w:val="00C462B7"/>
    <w:rsid w:val="00C559A7"/>
    <w:rsid w:val="00C7756A"/>
    <w:rsid w:val="00C83D69"/>
    <w:rsid w:val="00CC10AC"/>
    <w:rsid w:val="00CC2BBB"/>
    <w:rsid w:val="00CD3E54"/>
    <w:rsid w:val="00CE2F8B"/>
    <w:rsid w:val="00CE3D72"/>
    <w:rsid w:val="00CF1437"/>
    <w:rsid w:val="00D0028A"/>
    <w:rsid w:val="00D17B86"/>
    <w:rsid w:val="00D245AA"/>
    <w:rsid w:val="00D25282"/>
    <w:rsid w:val="00D322E6"/>
    <w:rsid w:val="00D41A45"/>
    <w:rsid w:val="00D469D9"/>
    <w:rsid w:val="00D65C62"/>
    <w:rsid w:val="00D7501B"/>
    <w:rsid w:val="00DA3EF0"/>
    <w:rsid w:val="00DE712C"/>
    <w:rsid w:val="00E434C9"/>
    <w:rsid w:val="00E45FF8"/>
    <w:rsid w:val="00E53597"/>
    <w:rsid w:val="00E5603E"/>
    <w:rsid w:val="00E85ED3"/>
    <w:rsid w:val="00EA12D2"/>
    <w:rsid w:val="00EB47EA"/>
    <w:rsid w:val="00EC1BB7"/>
    <w:rsid w:val="00EC40CA"/>
    <w:rsid w:val="00EF0BF3"/>
    <w:rsid w:val="00EF7AE1"/>
    <w:rsid w:val="00F04EEB"/>
    <w:rsid w:val="00F21EBD"/>
    <w:rsid w:val="00F40DD9"/>
    <w:rsid w:val="00F439D2"/>
    <w:rsid w:val="00F44E40"/>
    <w:rsid w:val="00F463BF"/>
    <w:rsid w:val="00F60CB2"/>
    <w:rsid w:val="00F62905"/>
    <w:rsid w:val="00F72685"/>
    <w:rsid w:val="00F73146"/>
    <w:rsid w:val="00F834BB"/>
    <w:rsid w:val="00F8373C"/>
    <w:rsid w:val="00FD065A"/>
    <w:rsid w:val="00FD79BD"/>
    <w:rsid w:val="00FE47BE"/>
    <w:rsid w:val="00FF12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EE7C7"/>
  <w15:chartTrackingRefBased/>
  <w15:docId w15:val="{B35F8056-043B-438C-BBEC-CE2D65469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389"/>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0266"/>
    <w:pPr>
      <w:ind w:left="720"/>
      <w:contextualSpacing/>
    </w:pPr>
  </w:style>
  <w:style w:type="paragraph" w:customStyle="1" w:styleId="EndNoteBibliographyTitle">
    <w:name w:val="EndNote Bibliography Title"/>
    <w:basedOn w:val="Normal"/>
    <w:link w:val="EndNoteBibliographyTitleChar"/>
    <w:rsid w:val="008C26CD"/>
    <w:pPr>
      <w:jc w:val="center"/>
    </w:pPr>
    <w:rPr>
      <w:rFonts w:cs="Times New Roman"/>
      <w:noProof/>
    </w:rPr>
  </w:style>
  <w:style w:type="character" w:customStyle="1" w:styleId="EndNoteBibliographyTitleChar">
    <w:name w:val="EndNote Bibliography Title Char"/>
    <w:basedOn w:val="DefaultParagraphFont"/>
    <w:link w:val="EndNoteBibliographyTitle"/>
    <w:rsid w:val="008C26CD"/>
    <w:rPr>
      <w:rFonts w:ascii="Times New Roman" w:hAnsi="Times New Roman" w:cs="Times New Roman"/>
      <w:noProof/>
      <w:sz w:val="24"/>
    </w:rPr>
  </w:style>
  <w:style w:type="paragraph" w:customStyle="1" w:styleId="EndNoteBibliography">
    <w:name w:val="EndNote Bibliography"/>
    <w:basedOn w:val="Normal"/>
    <w:link w:val="EndNoteBibliographyChar"/>
    <w:rsid w:val="008C26CD"/>
    <w:rPr>
      <w:rFonts w:cs="Times New Roman"/>
      <w:noProof/>
    </w:rPr>
  </w:style>
  <w:style w:type="character" w:customStyle="1" w:styleId="EndNoteBibliographyChar">
    <w:name w:val="EndNote Bibliography Char"/>
    <w:basedOn w:val="DefaultParagraphFont"/>
    <w:link w:val="EndNoteBibliography"/>
    <w:rsid w:val="008C26CD"/>
    <w:rPr>
      <w:rFonts w:ascii="Times New Roman" w:hAnsi="Times New Roman" w:cs="Times New Roman"/>
      <w:noProof/>
      <w:sz w:val="24"/>
    </w:rPr>
  </w:style>
  <w:style w:type="character" w:styleId="Hyperlink">
    <w:name w:val="Hyperlink"/>
    <w:basedOn w:val="DefaultParagraphFont"/>
    <w:uiPriority w:val="99"/>
    <w:unhideWhenUsed/>
    <w:rsid w:val="00614BA0"/>
    <w:rPr>
      <w:color w:val="0563C1" w:themeColor="hyperlink"/>
      <w:u w:val="single"/>
    </w:rPr>
  </w:style>
  <w:style w:type="character" w:styleId="UnresolvedMention">
    <w:name w:val="Unresolved Mention"/>
    <w:basedOn w:val="DefaultParagraphFont"/>
    <w:uiPriority w:val="99"/>
    <w:semiHidden/>
    <w:unhideWhenUsed/>
    <w:rsid w:val="00614BA0"/>
    <w:rPr>
      <w:color w:val="605E5C"/>
      <w:shd w:val="clear" w:color="auto" w:fill="E1DFDD"/>
    </w:rPr>
  </w:style>
  <w:style w:type="character" w:styleId="FollowedHyperlink">
    <w:name w:val="FollowedHyperlink"/>
    <w:basedOn w:val="DefaultParagraphFont"/>
    <w:uiPriority w:val="99"/>
    <w:semiHidden/>
    <w:unhideWhenUsed/>
    <w:rsid w:val="000F3841"/>
    <w:rPr>
      <w:color w:val="954F72" w:themeColor="followedHyperlink"/>
      <w:u w:val="single"/>
    </w:rPr>
  </w:style>
  <w:style w:type="character" w:styleId="CommentReference">
    <w:name w:val="annotation reference"/>
    <w:basedOn w:val="DefaultParagraphFont"/>
    <w:uiPriority w:val="99"/>
    <w:semiHidden/>
    <w:unhideWhenUsed/>
    <w:rsid w:val="00886E76"/>
    <w:rPr>
      <w:sz w:val="16"/>
      <w:szCs w:val="16"/>
    </w:rPr>
  </w:style>
  <w:style w:type="paragraph" w:styleId="CommentText">
    <w:name w:val="annotation text"/>
    <w:basedOn w:val="Normal"/>
    <w:link w:val="CommentTextChar"/>
    <w:uiPriority w:val="99"/>
    <w:semiHidden/>
    <w:unhideWhenUsed/>
    <w:rsid w:val="00886E76"/>
    <w:rPr>
      <w:sz w:val="20"/>
      <w:szCs w:val="20"/>
    </w:rPr>
  </w:style>
  <w:style w:type="character" w:customStyle="1" w:styleId="CommentTextChar">
    <w:name w:val="Comment Text Char"/>
    <w:basedOn w:val="DefaultParagraphFont"/>
    <w:link w:val="CommentText"/>
    <w:uiPriority w:val="99"/>
    <w:semiHidden/>
    <w:rsid w:val="00886E7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86E76"/>
    <w:rPr>
      <w:b/>
      <w:bCs/>
    </w:rPr>
  </w:style>
  <w:style w:type="character" w:customStyle="1" w:styleId="CommentSubjectChar">
    <w:name w:val="Comment Subject Char"/>
    <w:basedOn w:val="CommentTextChar"/>
    <w:link w:val="CommentSubject"/>
    <w:uiPriority w:val="99"/>
    <w:semiHidden/>
    <w:rsid w:val="00886E76"/>
    <w:rPr>
      <w:rFonts w:ascii="Times New Roman" w:hAnsi="Times New Roman"/>
      <w:b/>
      <w:bCs/>
      <w:sz w:val="20"/>
      <w:szCs w:val="20"/>
    </w:rPr>
  </w:style>
  <w:style w:type="paragraph" w:styleId="BalloonText">
    <w:name w:val="Balloon Text"/>
    <w:basedOn w:val="Normal"/>
    <w:link w:val="BalloonTextChar"/>
    <w:uiPriority w:val="99"/>
    <w:semiHidden/>
    <w:unhideWhenUsed/>
    <w:rsid w:val="00886E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E7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logs.nature.com/news/2014/05/global-scientific-output-doubles-every-nine-years.html" TargetMode="External"/><Relationship Id="rId13" Type="http://schemas.openxmlformats.org/officeDocument/2006/relationships/hyperlink" Target="http://argonautwiki.hl7.org/index.php?title=Main_Page" TargetMode="External"/><Relationship Id="rId3" Type="http://schemas.openxmlformats.org/officeDocument/2006/relationships/settings" Target="settings.xml"/><Relationship Id="rId7" Type="http://schemas.openxmlformats.org/officeDocument/2006/relationships/hyperlink" Target="https://med.stanford.edu/content/dam/sm/ehr/documents/EHR-Poll-Presentation.pdf" TargetMode="External"/><Relationship Id="rId12" Type="http://schemas.openxmlformats.org/officeDocument/2006/relationships/hyperlink" Target="https://www.ehrscience.com/2017/03/06/ehr-design-unintended-consequences-and-irreconcilable-difference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himss.org/news/five-usability-barriers-preventing-health-it-supporting-clinician-needs" TargetMode="External"/><Relationship Id="rId11" Type="http://schemas.openxmlformats.org/officeDocument/2006/relationships/hyperlink" Target="https://www.ehrscience.com/2016/10/31/fixing-ehr-usability-requires-more-than-doubling-down-on-usability-testing-and-ucd/" TargetMode="External"/><Relationship Id="rId5" Type="http://schemas.openxmlformats.org/officeDocument/2006/relationships/hyperlink" Target="https://www.healthit.gov/sites/default/files/page/2018-11/Draft%20Strategy%20on%20Reducing%20Regulatory%20and%20Administrative%20Burden%20Relating.pdf" TargetMode="External"/><Relationship Id="rId15" Type="http://schemas.openxmlformats.org/officeDocument/2006/relationships/fontTable" Target="fontTable.xml"/><Relationship Id="rId10" Type="http://schemas.openxmlformats.org/officeDocument/2006/relationships/hyperlink" Target="https://aspe.hhs.gov/pdf-report/understanding-high-prevalence-low-prevalence-chronic-disease-combinations-databases-and-methods-research" TargetMode="External"/><Relationship Id="rId4" Type="http://schemas.openxmlformats.org/officeDocument/2006/relationships/webSettings" Target="webSettings.xml"/><Relationship Id="rId9" Type="http://schemas.openxmlformats.org/officeDocument/2006/relationships/hyperlink" Target="https://www.ehrscience.com/2016/03/07/user-centered-design-gotchas-glad-its-not-just-me/" TargetMode="External"/><Relationship Id="rId14" Type="http://schemas.openxmlformats.org/officeDocument/2006/relationships/hyperlink" Target="https://www.technologyreview.com/s/604087/the-dark-secret-at-the-heart-of-a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0213</Words>
  <Characters>5821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chlossman</dc:creator>
  <cp:keywords/>
  <dc:description/>
  <cp:lastModifiedBy>David Schlossman</cp:lastModifiedBy>
  <cp:revision>4</cp:revision>
  <dcterms:created xsi:type="dcterms:W3CDTF">2019-01-21T20:25:00Z</dcterms:created>
  <dcterms:modified xsi:type="dcterms:W3CDTF">2019-01-21T20:27:00Z</dcterms:modified>
</cp:coreProperties>
</file>